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4CA51ED0" w14:textId="7F76A4F6" w:rsidR="00B116C2"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600185" w:history="1">
            <w:r w:rsidR="00B116C2" w:rsidRPr="00CC50FD">
              <w:rPr>
                <w:rStyle w:val="Hyperlink"/>
                <w:noProof/>
              </w:rPr>
              <w:t>CHAPTER 1.</w:t>
            </w:r>
            <w:r w:rsidR="00B116C2">
              <w:rPr>
                <w:rFonts w:asciiTheme="minorHAnsi" w:eastAsiaTheme="minorEastAsia" w:hAnsiTheme="minorHAnsi"/>
                <w:noProof/>
                <w:sz w:val="22"/>
              </w:rPr>
              <w:tab/>
            </w:r>
            <w:r w:rsidR="00B116C2" w:rsidRPr="00CC50FD">
              <w:rPr>
                <w:rStyle w:val="Hyperlink"/>
                <w:noProof/>
              </w:rPr>
              <w:t>Introduction</w:t>
            </w:r>
            <w:r w:rsidR="00B116C2">
              <w:rPr>
                <w:noProof/>
                <w:webHidden/>
              </w:rPr>
              <w:tab/>
            </w:r>
            <w:r w:rsidR="00B116C2">
              <w:rPr>
                <w:noProof/>
                <w:webHidden/>
              </w:rPr>
              <w:fldChar w:fldCharType="begin"/>
            </w:r>
            <w:r w:rsidR="00B116C2">
              <w:rPr>
                <w:noProof/>
                <w:webHidden/>
              </w:rPr>
              <w:instrText xml:space="preserve"> PAGEREF _Toc37600185 \h </w:instrText>
            </w:r>
            <w:r w:rsidR="00B116C2">
              <w:rPr>
                <w:noProof/>
                <w:webHidden/>
              </w:rPr>
            </w:r>
            <w:r w:rsidR="00B116C2">
              <w:rPr>
                <w:noProof/>
                <w:webHidden/>
              </w:rPr>
              <w:fldChar w:fldCharType="separate"/>
            </w:r>
            <w:r w:rsidR="005141DB">
              <w:rPr>
                <w:noProof/>
                <w:webHidden/>
              </w:rPr>
              <w:t>10</w:t>
            </w:r>
            <w:r w:rsidR="00B116C2">
              <w:rPr>
                <w:noProof/>
                <w:webHidden/>
              </w:rPr>
              <w:fldChar w:fldCharType="end"/>
            </w:r>
          </w:hyperlink>
        </w:p>
        <w:p w14:paraId="759C022D" w14:textId="0716FBB9" w:rsidR="00B116C2" w:rsidRDefault="00DC7168">
          <w:pPr>
            <w:pStyle w:val="TOC1"/>
            <w:tabs>
              <w:tab w:val="left" w:pos="2273"/>
              <w:tab w:val="right" w:leader="dot" w:pos="9350"/>
            </w:tabs>
            <w:rPr>
              <w:rFonts w:asciiTheme="minorHAnsi" w:eastAsiaTheme="minorEastAsia" w:hAnsiTheme="minorHAnsi"/>
              <w:noProof/>
              <w:sz w:val="22"/>
            </w:rPr>
          </w:pPr>
          <w:hyperlink w:anchor="_Toc37600186" w:history="1">
            <w:r w:rsidR="00B116C2" w:rsidRPr="00CC50FD">
              <w:rPr>
                <w:rStyle w:val="Hyperlink"/>
                <w:noProof/>
              </w:rPr>
              <w:t>CHAPTER 2.</w:t>
            </w:r>
            <w:r w:rsidR="00B116C2">
              <w:rPr>
                <w:rFonts w:asciiTheme="minorHAnsi" w:eastAsiaTheme="minorEastAsia" w:hAnsiTheme="minorHAnsi"/>
                <w:noProof/>
                <w:sz w:val="22"/>
              </w:rPr>
              <w:tab/>
            </w:r>
            <w:r w:rsidR="00B116C2" w:rsidRPr="00CC50FD">
              <w:rPr>
                <w:rStyle w:val="Hyperlink"/>
                <w:noProof/>
              </w:rPr>
              <w:t>Related Work</w:t>
            </w:r>
            <w:r w:rsidR="00B116C2">
              <w:rPr>
                <w:noProof/>
                <w:webHidden/>
              </w:rPr>
              <w:tab/>
            </w:r>
            <w:r w:rsidR="00B116C2">
              <w:rPr>
                <w:noProof/>
                <w:webHidden/>
              </w:rPr>
              <w:fldChar w:fldCharType="begin"/>
            </w:r>
            <w:r w:rsidR="00B116C2">
              <w:rPr>
                <w:noProof/>
                <w:webHidden/>
              </w:rPr>
              <w:instrText xml:space="preserve"> PAGEREF _Toc37600186 \h </w:instrText>
            </w:r>
            <w:r w:rsidR="00B116C2">
              <w:rPr>
                <w:noProof/>
                <w:webHidden/>
              </w:rPr>
            </w:r>
            <w:r w:rsidR="00B116C2">
              <w:rPr>
                <w:noProof/>
                <w:webHidden/>
              </w:rPr>
              <w:fldChar w:fldCharType="separate"/>
            </w:r>
            <w:r w:rsidR="005141DB">
              <w:rPr>
                <w:noProof/>
                <w:webHidden/>
              </w:rPr>
              <w:t>18</w:t>
            </w:r>
            <w:r w:rsidR="00B116C2">
              <w:rPr>
                <w:noProof/>
                <w:webHidden/>
              </w:rPr>
              <w:fldChar w:fldCharType="end"/>
            </w:r>
          </w:hyperlink>
        </w:p>
        <w:p w14:paraId="7D0C78C5" w14:textId="48FE5A4D" w:rsidR="00B116C2" w:rsidRDefault="00DC7168">
          <w:pPr>
            <w:pStyle w:val="TOC2"/>
            <w:tabs>
              <w:tab w:val="right" w:leader="dot" w:pos="9350"/>
            </w:tabs>
            <w:rPr>
              <w:rFonts w:asciiTheme="minorHAnsi" w:eastAsiaTheme="minorEastAsia" w:hAnsiTheme="minorHAnsi"/>
              <w:noProof/>
              <w:sz w:val="22"/>
            </w:rPr>
          </w:pPr>
          <w:hyperlink w:anchor="_Toc37600187" w:history="1">
            <w:r w:rsidR="00B116C2" w:rsidRPr="00CC50FD">
              <w:rPr>
                <w:rStyle w:val="Hyperlink"/>
                <w:noProof/>
              </w:rPr>
              <w:t>2.1. Taxonomy</w:t>
            </w:r>
            <w:r w:rsidR="00B116C2">
              <w:rPr>
                <w:noProof/>
                <w:webHidden/>
              </w:rPr>
              <w:tab/>
            </w:r>
            <w:r w:rsidR="00B116C2">
              <w:rPr>
                <w:noProof/>
                <w:webHidden/>
              </w:rPr>
              <w:fldChar w:fldCharType="begin"/>
            </w:r>
            <w:r w:rsidR="00B116C2">
              <w:rPr>
                <w:noProof/>
                <w:webHidden/>
              </w:rPr>
              <w:instrText xml:space="preserve"> PAGEREF _Toc37600187 \h </w:instrText>
            </w:r>
            <w:r w:rsidR="00B116C2">
              <w:rPr>
                <w:noProof/>
                <w:webHidden/>
              </w:rPr>
            </w:r>
            <w:r w:rsidR="00B116C2">
              <w:rPr>
                <w:noProof/>
                <w:webHidden/>
              </w:rPr>
              <w:fldChar w:fldCharType="separate"/>
            </w:r>
            <w:r w:rsidR="005141DB">
              <w:rPr>
                <w:noProof/>
                <w:webHidden/>
              </w:rPr>
              <w:t>18</w:t>
            </w:r>
            <w:r w:rsidR="00B116C2">
              <w:rPr>
                <w:noProof/>
                <w:webHidden/>
              </w:rPr>
              <w:fldChar w:fldCharType="end"/>
            </w:r>
          </w:hyperlink>
        </w:p>
        <w:p w14:paraId="62822AA8" w14:textId="527E601A" w:rsidR="00B116C2" w:rsidRDefault="00DC7168">
          <w:pPr>
            <w:pStyle w:val="TOC2"/>
            <w:tabs>
              <w:tab w:val="right" w:leader="dot" w:pos="9350"/>
            </w:tabs>
            <w:rPr>
              <w:rFonts w:asciiTheme="minorHAnsi" w:eastAsiaTheme="minorEastAsia" w:hAnsiTheme="minorHAnsi"/>
              <w:noProof/>
              <w:sz w:val="22"/>
            </w:rPr>
          </w:pPr>
          <w:hyperlink w:anchor="_Toc37600188" w:history="1">
            <w:r w:rsidR="00B116C2" w:rsidRPr="00CC50FD">
              <w:rPr>
                <w:rStyle w:val="Hyperlink"/>
                <w:noProof/>
              </w:rPr>
              <w:t>2.2. Detecting Code in Unstructured Text</w:t>
            </w:r>
            <w:r w:rsidR="00B116C2">
              <w:rPr>
                <w:noProof/>
                <w:webHidden/>
              </w:rPr>
              <w:tab/>
            </w:r>
            <w:r w:rsidR="00B116C2">
              <w:rPr>
                <w:noProof/>
                <w:webHidden/>
              </w:rPr>
              <w:fldChar w:fldCharType="begin"/>
            </w:r>
            <w:r w:rsidR="00B116C2">
              <w:rPr>
                <w:noProof/>
                <w:webHidden/>
              </w:rPr>
              <w:instrText xml:space="preserve"> PAGEREF _Toc37600188 \h </w:instrText>
            </w:r>
            <w:r w:rsidR="00B116C2">
              <w:rPr>
                <w:noProof/>
                <w:webHidden/>
              </w:rPr>
            </w:r>
            <w:r w:rsidR="00B116C2">
              <w:rPr>
                <w:noProof/>
                <w:webHidden/>
              </w:rPr>
              <w:fldChar w:fldCharType="separate"/>
            </w:r>
            <w:r w:rsidR="005141DB">
              <w:rPr>
                <w:noProof/>
                <w:webHidden/>
              </w:rPr>
              <w:t>20</w:t>
            </w:r>
            <w:r w:rsidR="00B116C2">
              <w:rPr>
                <w:noProof/>
                <w:webHidden/>
              </w:rPr>
              <w:fldChar w:fldCharType="end"/>
            </w:r>
          </w:hyperlink>
        </w:p>
        <w:p w14:paraId="36AB4A12" w14:textId="1E6427E9" w:rsidR="00B116C2" w:rsidRDefault="00DC7168">
          <w:pPr>
            <w:pStyle w:val="TOC2"/>
            <w:tabs>
              <w:tab w:val="right" w:leader="dot" w:pos="9350"/>
            </w:tabs>
            <w:rPr>
              <w:rFonts w:asciiTheme="minorHAnsi" w:eastAsiaTheme="minorEastAsia" w:hAnsiTheme="minorHAnsi"/>
              <w:noProof/>
              <w:sz w:val="22"/>
            </w:rPr>
          </w:pPr>
          <w:hyperlink w:anchor="_Toc37600189" w:history="1">
            <w:r w:rsidR="00B116C2" w:rsidRPr="00CC50FD">
              <w:rPr>
                <w:rStyle w:val="Hyperlink"/>
                <w:noProof/>
              </w:rPr>
              <w:t>2.3. Comment Generation</w:t>
            </w:r>
            <w:r w:rsidR="00B116C2">
              <w:rPr>
                <w:noProof/>
                <w:webHidden/>
              </w:rPr>
              <w:tab/>
            </w:r>
            <w:r w:rsidR="00B116C2">
              <w:rPr>
                <w:noProof/>
                <w:webHidden/>
              </w:rPr>
              <w:fldChar w:fldCharType="begin"/>
            </w:r>
            <w:r w:rsidR="00B116C2">
              <w:rPr>
                <w:noProof/>
                <w:webHidden/>
              </w:rPr>
              <w:instrText xml:space="preserve"> PAGEREF _Toc37600189 \h </w:instrText>
            </w:r>
            <w:r w:rsidR="00B116C2">
              <w:rPr>
                <w:noProof/>
                <w:webHidden/>
              </w:rPr>
            </w:r>
            <w:r w:rsidR="00B116C2">
              <w:rPr>
                <w:noProof/>
                <w:webHidden/>
              </w:rPr>
              <w:fldChar w:fldCharType="separate"/>
            </w:r>
            <w:r w:rsidR="005141DB">
              <w:rPr>
                <w:noProof/>
                <w:webHidden/>
              </w:rPr>
              <w:t>21</w:t>
            </w:r>
            <w:r w:rsidR="00B116C2">
              <w:rPr>
                <w:noProof/>
                <w:webHidden/>
              </w:rPr>
              <w:fldChar w:fldCharType="end"/>
            </w:r>
          </w:hyperlink>
        </w:p>
        <w:p w14:paraId="6445629D" w14:textId="74A6CBC4" w:rsidR="00B116C2" w:rsidRDefault="00DC7168">
          <w:pPr>
            <w:pStyle w:val="TOC2"/>
            <w:tabs>
              <w:tab w:val="right" w:leader="dot" w:pos="9350"/>
            </w:tabs>
            <w:rPr>
              <w:rFonts w:asciiTheme="minorHAnsi" w:eastAsiaTheme="minorEastAsia" w:hAnsiTheme="minorHAnsi"/>
              <w:noProof/>
              <w:sz w:val="22"/>
            </w:rPr>
          </w:pPr>
          <w:hyperlink w:anchor="_Toc37600190" w:history="1">
            <w:r w:rsidR="00B116C2" w:rsidRPr="00CC50FD">
              <w:rPr>
                <w:rStyle w:val="Hyperlink"/>
                <w:noProof/>
              </w:rPr>
              <w:t>2.4. Comment Quality</w:t>
            </w:r>
            <w:r w:rsidR="00B116C2">
              <w:rPr>
                <w:noProof/>
                <w:webHidden/>
              </w:rPr>
              <w:tab/>
            </w:r>
            <w:r w:rsidR="00B116C2">
              <w:rPr>
                <w:noProof/>
                <w:webHidden/>
              </w:rPr>
              <w:fldChar w:fldCharType="begin"/>
            </w:r>
            <w:r w:rsidR="00B116C2">
              <w:rPr>
                <w:noProof/>
                <w:webHidden/>
              </w:rPr>
              <w:instrText xml:space="preserve"> PAGEREF _Toc37600190 \h </w:instrText>
            </w:r>
            <w:r w:rsidR="00B116C2">
              <w:rPr>
                <w:noProof/>
                <w:webHidden/>
              </w:rPr>
            </w:r>
            <w:r w:rsidR="00B116C2">
              <w:rPr>
                <w:noProof/>
                <w:webHidden/>
              </w:rPr>
              <w:fldChar w:fldCharType="separate"/>
            </w:r>
            <w:r w:rsidR="005141DB">
              <w:rPr>
                <w:noProof/>
                <w:webHidden/>
              </w:rPr>
              <w:t>23</w:t>
            </w:r>
            <w:r w:rsidR="00B116C2">
              <w:rPr>
                <w:noProof/>
                <w:webHidden/>
              </w:rPr>
              <w:fldChar w:fldCharType="end"/>
            </w:r>
          </w:hyperlink>
        </w:p>
        <w:p w14:paraId="54E50537" w14:textId="70E88AB3" w:rsidR="00B116C2" w:rsidRDefault="00DC7168">
          <w:pPr>
            <w:pStyle w:val="TOC2"/>
            <w:tabs>
              <w:tab w:val="right" w:leader="dot" w:pos="9350"/>
            </w:tabs>
            <w:rPr>
              <w:rFonts w:asciiTheme="minorHAnsi" w:eastAsiaTheme="minorEastAsia" w:hAnsiTheme="minorHAnsi"/>
              <w:noProof/>
              <w:sz w:val="22"/>
            </w:rPr>
          </w:pPr>
          <w:hyperlink w:anchor="_Toc37600191" w:history="1">
            <w:r w:rsidR="00B116C2" w:rsidRPr="00CC50FD">
              <w:rPr>
                <w:rStyle w:val="Hyperlink"/>
                <w:noProof/>
              </w:rPr>
              <w:t>2.5. Automated Summarization and Text Detection</w:t>
            </w:r>
            <w:r w:rsidR="00B116C2">
              <w:rPr>
                <w:noProof/>
                <w:webHidden/>
              </w:rPr>
              <w:tab/>
            </w:r>
            <w:r w:rsidR="00B116C2">
              <w:rPr>
                <w:noProof/>
                <w:webHidden/>
              </w:rPr>
              <w:fldChar w:fldCharType="begin"/>
            </w:r>
            <w:r w:rsidR="00B116C2">
              <w:rPr>
                <w:noProof/>
                <w:webHidden/>
              </w:rPr>
              <w:instrText xml:space="preserve"> PAGEREF _Toc37600191 \h </w:instrText>
            </w:r>
            <w:r w:rsidR="00B116C2">
              <w:rPr>
                <w:noProof/>
                <w:webHidden/>
              </w:rPr>
            </w:r>
            <w:r w:rsidR="00B116C2">
              <w:rPr>
                <w:noProof/>
                <w:webHidden/>
              </w:rPr>
              <w:fldChar w:fldCharType="separate"/>
            </w:r>
            <w:r w:rsidR="005141DB">
              <w:rPr>
                <w:noProof/>
                <w:webHidden/>
              </w:rPr>
              <w:t>25</w:t>
            </w:r>
            <w:r w:rsidR="00B116C2">
              <w:rPr>
                <w:noProof/>
                <w:webHidden/>
              </w:rPr>
              <w:fldChar w:fldCharType="end"/>
            </w:r>
          </w:hyperlink>
        </w:p>
        <w:p w14:paraId="7105E332" w14:textId="299569F1" w:rsidR="00B116C2" w:rsidRDefault="00DC7168">
          <w:pPr>
            <w:pStyle w:val="TOC1"/>
            <w:tabs>
              <w:tab w:val="left" w:pos="2273"/>
              <w:tab w:val="right" w:leader="dot" w:pos="9350"/>
            </w:tabs>
            <w:rPr>
              <w:rFonts w:asciiTheme="minorHAnsi" w:eastAsiaTheme="minorEastAsia" w:hAnsiTheme="minorHAnsi"/>
              <w:noProof/>
              <w:sz w:val="22"/>
            </w:rPr>
          </w:pPr>
          <w:hyperlink w:anchor="_Toc37600192" w:history="1">
            <w:r w:rsidR="00B116C2" w:rsidRPr="00CC50FD">
              <w:rPr>
                <w:rStyle w:val="Hyperlink"/>
                <w:bCs/>
                <w:noProof/>
              </w:rPr>
              <w:t>CHAPTER 3.</w:t>
            </w:r>
            <w:r w:rsidR="00B116C2">
              <w:rPr>
                <w:rFonts w:asciiTheme="minorHAnsi" w:eastAsiaTheme="minorEastAsia" w:hAnsiTheme="minorHAnsi"/>
                <w:noProof/>
                <w:sz w:val="22"/>
              </w:rPr>
              <w:tab/>
            </w:r>
            <w:r w:rsidR="00B116C2" w:rsidRPr="00CC50FD">
              <w:rPr>
                <w:rStyle w:val="Hyperlink"/>
                <w:bCs/>
                <w:noProof/>
              </w:rPr>
              <w:t>Taxonomy of Comments</w:t>
            </w:r>
            <w:r w:rsidR="00B116C2">
              <w:rPr>
                <w:noProof/>
                <w:webHidden/>
              </w:rPr>
              <w:tab/>
            </w:r>
            <w:r w:rsidR="00B116C2">
              <w:rPr>
                <w:noProof/>
                <w:webHidden/>
              </w:rPr>
              <w:fldChar w:fldCharType="begin"/>
            </w:r>
            <w:r w:rsidR="00B116C2">
              <w:rPr>
                <w:noProof/>
                <w:webHidden/>
              </w:rPr>
              <w:instrText xml:space="preserve"> PAGEREF _Toc37600192 \h </w:instrText>
            </w:r>
            <w:r w:rsidR="00B116C2">
              <w:rPr>
                <w:noProof/>
                <w:webHidden/>
              </w:rPr>
            </w:r>
            <w:r w:rsidR="00B116C2">
              <w:rPr>
                <w:noProof/>
                <w:webHidden/>
              </w:rPr>
              <w:fldChar w:fldCharType="separate"/>
            </w:r>
            <w:r w:rsidR="005141DB">
              <w:rPr>
                <w:noProof/>
                <w:webHidden/>
              </w:rPr>
              <w:t>28</w:t>
            </w:r>
            <w:r w:rsidR="00B116C2">
              <w:rPr>
                <w:noProof/>
                <w:webHidden/>
              </w:rPr>
              <w:fldChar w:fldCharType="end"/>
            </w:r>
          </w:hyperlink>
        </w:p>
        <w:p w14:paraId="09E9FBAA" w14:textId="0A7E2FDC" w:rsidR="00B116C2" w:rsidRDefault="00DC7168">
          <w:pPr>
            <w:pStyle w:val="TOC1"/>
            <w:tabs>
              <w:tab w:val="left" w:pos="2273"/>
              <w:tab w:val="right" w:leader="dot" w:pos="9350"/>
            </w:tabs>
            <w:rPr>
              <w:rFonts w:asciiTheme="minorHAnsi" w:eastAsiaTheme="minorEastAsia" w:hAnsiTheme="minorHAnsi"/>
              <w:noProof/>
              <w:sz w:val="22"/>
            </w:rPr>
          </w:pPr>
          <w:hyperlink w:anchor="_Toc37600193" w:history="1">
            <w:r w:rsidR="00B116C2" w:rsidRPr="00CC50FD">
              <w:rPr>
                <w:rStyle w:val="Hyperlink"/>
                <w:bCs/>
                <w:noProof/>
              </w:rPr>
              <w:t>CHAPTER 4.</w:t>
            </w:r>
            <w:r w:rsidR="00B116C2">
              <w:rPr>
                <w:rFonts w:asciiTheme="minorHAnsi" w:eastAsiaTheme="minorEastAsia" w:hAnsiTheme="minorHAnsi"/>
                <w:noProof/>
                <w:sz w:val="22"/>
              </w:rPr>
              <w:tab/>
            </w:r>
            <w:r w:rsidR="00B116C2" w:rsidRPr="00CC50FD">
              <w:rPr>
                <w:rStyle w:val="Hyperlink"/>
                <w:bCs/>
                <w:noProof/>
              </w:rPr>
              <w:t>srcML</w:t>
            </w:r>
            <w:r w:rsidR="00B116C2">
              <w:rPr>
                <w:noProof/>
                <w:webHidden/>
              </w:rPr>
              <w:tab/>
            </w:r>
            <w:r w:rsidR="00B116C2">
              <w:rPr>
                <w:noProof/>
                <w:webHidden/>
              </w:rPr>
              <w:fldChar w:fldCharType="begin"/>
            </w:r>
            <w:r w:rsidR="00B116C2">
              <w:rPr>
                <w:noProof/>
                <w:webHidden/>
              </w:rPr>
              <w:instrText xml:space="preserve"> PAGEREF _Toc37600193 \h </w:instrText>
            </w:r>
            <w:r w:rsidR="00B116C2">
              <w:rPr>
                <w:noProof/>
                <w:webHidden/>
              </w:rPr>
            </w:r>
            <w:r w:rsidR="00B116C2">
              <w:rPr>
                <w:noProof/>
                <w:webHidden/>
              </w:rPr>
              <w:fldChar w:fldCharType="separate"/>
            </w:r>
            <w:r w:rsidR="005141DB">
              <w:rPr>
                <w:noProof/>
                <w:webHidden/>
              </w:rPr>
              <w:t>41</w:t>
            </w:r>
            <w:r w:rsidR="00B116C2">
              <w:rPr>
                <w:noProof/>
                <w:webHidden/>
              </w:rPr>
              <w:fldChar w:fldCharType="end"/>
            </w:r>
          </w:hyperlink>
        </w:p>
        <w:p w14:paraId="70685E07" w14:textId="39ACF749" w:rsidR="00B116C2" w:rsidRDefault="00DC7168">
          <w:pPr>
            <w:pStyle w:val="TOC1"/>
            <w:tabs>
              <w:tab w:val="left" w:pos="2273"/>
              <w:tab w:val="right" w:leader="dot" w:pos="9350"/>
            </w:tabs>
            <w:rPr>
              <w:rFonts w:asciiTheme="minorHAnsi" w:eastAsiaTheme="minorEastAsia" w:hAnsiTheme="minorHAnsi"/>
              <w:noProof/>
              <w:sz w:val="22"/>
            </w:rPr>
          </w:pPr>
          <w:hyperlink w:anchor="_Toc37600194" w:history="1">
            <w:r w:rsidR="00B116C2" w:rsidRPr="00CC50FD">
              <w:rPr>
                <w:rStyle w:val="Hyperlink"/>
                <w:noProof/>
              </w:rPr>
              <w:t>CHAPTER 5.</w:t>
            </w:r>
            <w:r w:rsidR="00B116C2">
              <w:rPr>
                <w:rFonts w:asciiTheme="minorHAnsi" w:eastAsiaTheme="minorEastAsia" w:hAnsiTheme="minorHAnsi"/>
                <w:noProof/>
                <w:sz w:val="22"/>
              </w:rPr>
              <w:tab/>
            </w:r>
            <w:r w:rsidR="00B116C2" w:rsidRPr="00CC50FD">
              <w:rPr>
                <w:rStyle w:val="Hyperlink"/>
                <w:noProof/>
              </w:rPr>
              <w:t>Data Collection</w:t>
            </w:r>
            <w:r w:rsidR="00B116C2">
              <w:rPr>
                <w:noProof/>
                <w:webHidden/>
              </w:rPr>
              <w:tab/>
            </w:r>
            <w:r w:rsidR="00B116C2">
              <w:rPr>
                <w:noProof/>
                <w:webHidden/>
              </w:rPr>
              <w:fldChar w:fldCharType="begin"/>
            </w:r>
            <w:r w:rsidR="00B116C2">
              <w:rPr>
                <w:noProof/>
                <w:webHidden/>
              </w:rPr>
              <w:instrText xml:space="preserve"> PAGEREF _Toc37600194 \h </w:instrText>
            </w:r>
            <w:r w:rsidR="00B116C2">
              <w:rPr>
                <w:noProof/>
                <w:webHidden/>
              </w:rPr>
            </w:r>
            <w:r w:rsidR="00B116C2">
              <w:rPr>
                <w:noProof/>
                <w:webHidden/>
              </w:rPr>
              <w:fldChar w:fldCharType="separate"/>
            </w:r>
            <w:r w:rsidR="005141DB">
              <w:rPr>
                <w:noProof/>
                <w:webHidden/>
              </w:rPr>
              <w:t>48</w:t>
            </w:r>
            <w:r w:rsidR="00B116C2">
              <w:rPr>
                <w:noProof/>
                <w:webHidden/>
              </w:rPr>
              <w:fldChar w:fldCharType="end"/>
            </w:r>
          </w:hyperlink>
        </w:p>
        <w:p w14:paraId="6EEC385D" w14:textId="3FBB8265" w:rsidR="00B116C2" w:rsidRDefault="00DC7168">
          <w:pPr>
            <w:pStyle w:val="TOC2"/>
            <w:tabs>
              <w:tab w:val="right" w:leader="dot" w:pos="9350"/>
            </w:tabs>
            <w:rPr>
              <w:rFonts w:asciiTheme="minorHAnsi" w:eastAsiaTheme="minorEastAsia" w:hAnsiTheme="minorHAnsi"/>
              <w:noProof/>
              <w:sz w:val="22"/>
            </w:rPr>
          </w:pPr>
          <w:hyperlink w:anchor="_Toc37600195" w:history="1">
            <w:r w:rsidR="00B116C2" w:rsidRPr="00CC50FD">
              <w:rPr>
                <w:rStyle w:val="Hyperlink"/>
                <w:noProof/>
              </w:rPr>
              <w:t>5.1. Corpus Selection</w:t>
            </w:r>
            <w:r w:rsidR="00B116C2">
              <w:rPr>
                <w:noProof/>
                <w:webHidden/>
              </w:rPr>
              <w:tab/>
            </w:r>
            <w:r w:rsidR="00B116C2">
              <w:rPr>
                <w:noProof/>
                <w:webHidden/>
              </w:rPr>
              <w:fldChar w:fldCharType="begin"/>
            </w:r>
            <w:r w:rsidR="00B116C2">
              <w:rPr>
                <w:noProof/>
                <w:webHidden/>
              </w:rPr>
              <w:instrText xml:space="preserve"> PAGEREF _Toc37600195 \h </w:instrText>
            </w:r>
            <w:r w:rsidR="00B116C2">
              <w:rPr>
                <w:noProof/>
                <w:webHidden/>
              </w:rPr>
            </w:r>
            <w:r w:rsidR="00B116C2">
              <w:rPr>
                <w:noProof/>
                <w:webHidden/>
              </w:rPr>
              <w:fldChar w:fldCharType="separate"/>
            </w:r>
            <w:r w:rsidR="005141DB">
              <w:rPr>
                <w:noProof/>
                <w:webHidden/>
              </w:rPr>
              <w:t>48</w:t>
            </w:r>
            <w:r w:rsidR="00B116C2">
              <w:rPr>
                <w:noProof/>
                <w:webHidden/>
              </w:rPr>
              <w:fldChar w:fldCharType="end"/>
            </w:r>
          </w:hyperlink>
        </w:p>
        <w:p w14:paraId="773B3182" w14:textId="1282359C" w:rsidR="00B116C2" w:rsidRDefault="00DC7168">
          <w:pPr>
            <w:pStyle w:val="TOC2"/>
            <w:tabs>
              <w:tab w:val="right" w:leader="dot" w:pos="9350"/>
            </w:tabs>
            <w:rPr>
              <w:rFonts w:asciiTheme="minorHAnsi" w:eastAsiaTheme="minorEastAsia" w:hAnsiTheme="minorHAnsi"/>
              <w:noProof/>
              <w:sz w:val="22"/>
            </w:rPr>
          </w:pPr>
          <w:hyperlink w:anchor="_Toc37600196" w:history="1">
            <w:r w:rsidR="00B116C2" w:rsidRPr="00CC50FD">
              <w:rPr>
                <w:rStyle w:val="Hyperlink"/>
                <w:noProof/>
              </w:rPr>
              <w:t>5.2. Comment Extraction</w:t>
            </w:r>
            <w:r w:rsidR="00B116C2">
              <w:rPr>
                <w:noProof/>
                <w:webHidden/>
              </w:rPr>
              <w:tab/>
            </w:r>
            <w:r w:rsidR="00B116C2">
              <w:rPr>
                <w:noProof/>
                <w:webHidden/>
              </w:rPr>
              <w:fldChar w:fldCharType="begin"/>
            </w:r>
            <w:r w:rsidR="00B116C2">
              <w:rPr>
                <w:noProof/>
                <w:webHidden/>
              </w:rPr>
              <w:instrText xml:space="preserve"> PAGEREF _Toc37600196 \h </w:instrText>
            </w:r>
            <w:r w:rsidR="00B116C2">
              <w:rPr>
                <w:noProof/>
                <w:webHidden/>
              </w:rPr>
            </w:r>
            <w:r w:rsidR="00B116C2">
              <w:rPr>
                <w:noProof/>
                <w:webHidden/>
              </w:rPr>
              <w:fldChar w:fldCharType="separate"/>
            </w:r>
            <w:r w:rsidR="005141DB">
              <w:rPr>
                <w:noProof/>
                <w:webHidden/>
              </w:rPr>
              <w:t>49</w:t>
            </w:r>
            <w:r w:rsidR="00B116C2">
              <w:rPr>
                <w:noProof/>
                <w:webHidden/>
              </w:rPr>
              <w:fldChar w:fldCharType="end"/>
            </w:r>
          </w:hyperlink>
        </w:p>
        <w:p w14:paraId="34E72D75" w14:textId="050F952A" w:rsidR="00B116C2" w:rsidRDefault="00DC7168">
          <w:pPr>
            <w:pStyle w:val="TOC2"/>
            <w:tabs>
              <w:tab w:val="right" w:leader="dot" w:pos="9350"/>
            </w:tabs>
            <w:rPr>
              <w:rFonts w:asciiTheme="minorHAnsi" w:eastAsiaTheme="minorEastAsia" w:hAnsiTheme="minorHAnsi"/>
              <w:noProof/>
              <w:sz w:val="22"/>
            </w:rPr>
          </w:pPr>
          <w:hyperlink w:anchor="_Toc37600197" w:history="1">
            <w:r w:rsidR="00B116C2" w:rsidRPr="00CC50FD">
              <w:rPr>
                <w:rStyle w:val="Hyperlink"/>
                <w:noProof/>
              </w:rPr>
              <w:t>5.3. Manual Classification</w:t>
            </w:r>
            <w:r w:rsidR="00B116C2">
              <w:rPr>
                <w:noProof/>
                <w:webHidden/>
              </w:rPr>
              <w:tab/>
            </w:r>
            <w:r w:rsidR="00B116C2">
              <w:rPr>
                <w:noProof/>
                <w:webHidden/>
              </w:rPr>
              <w:fldChar w:fldCharType="begin"/>
            </w:r>
            <w:r w:rsidR="00B116C2">
              <w:rPr>
                <w:noProof/>
                <w:webHidden/>
              </w:rPr>
              <w:instrText xml:space="preserve"> PAGEREF _Toc37600197 \h </w:instrText>
            </w:r>
            <w:r w:rsidR="00B116C2">
              <w:rPr>
                <w:noProof/>
                <w:webHidden/>
              </w:rPr>
            </w:r>
            <w:r w:rsidR="00B116C2">
              <w:rPr>
                <w:noProof/>
                <w:webHidden/>
              </w:rPr>
              <w:fldChar w:fldCharType="separate"/>
            </w:r>
            <w:r w:rsidR="005141DB">
              <w:rPr>
                <w:noProof/>
                <w:webHidden/>
              </w:rPr>
              <w:t>50</w:t>
            </w:r>
            <w:r w:rsidR="00B116C2">
              <w:rPr>
                <w:noProof/>
                <w:webHidden/>
              </w:rPr>
              <w:fldChar w:fldCharType="end"/>
            </w:r>
          </w:hyperlink>
        </w:p>
        <w:p w14:paraId="23C7A444" w14:textId="671D2B2F" w:rsidR="00B116C2" w:rsidRDefault="00DC7168">
          <w:pPr>
            <w:pStyle w:val="TOC1"/>
            <w:tabs>
              <w:tab w:val="left" w:pos="2273"/>
              <w:tab w:val="right" w:leader="dot" w:pos="9350"/>
            </w:tabs>
            <w:rPr>
              <w:rFonts w:asciiTheme="minorHAnsi" w:eastAsiaTheme="minorEastAsia" w:hAnsiTheme="minorHAnsi"/>
              <w:noProof/>
              <w:sz w:val="22"/>
            </w:rPr>
          </w:pPr>
          <w:hyperlink w:anchor="_Toc37600198" w:history="1">
            <w:r w:rsidR="00B116C2" w:rsidRPr="00CC50FD">
              <w:rPr>
                <w:rStyle w:val="Hyperlink"/>
                <w:noProof/>
              </w:rPr>
              <w:t>CHAPTER 6.</w:t>
            </w:r>
            <w:r w:rsidR="00B116C2">
              <w:rPr>
                <w:rFonts w:asciiTheme="minorHAnsi" w:eastAsiaTheme="minorEastAsia" w:hAnsiTheme="minorHAnsi"/>
                <w:noProof/>
                <w:sz w:val="22"/>
              </w:rPr>
              <w:tab/>
            </w:r>
            <w:r w:rsidR="00B116C2" w:rsidRPr="00CC50FD">
              <w:rPr>
                <w:rStyle w:val="Hyperlink"/>
                <w:noProof/>
              </w:rPr>
              <w:t>Data Analysis</w:t>
            </w:r>
            <w:r w:rsidR="00B116C2">
              <w:rPr>
                <w:noProof/>
                <w:webHidden/>
              </w:rPr>
              <w:tab/>
            </w:r>
            <w:r w:rsidR="00B116C2">
              <w:rPr>
                <w:noProof/>
                <w:webHidden/>
              </w:rPr>
              <w:fldChar w:fldCharType="begin"/>
            </w:r>
            <w:r w:rsidR="00B116C2">
              <w:rPr>
                <w:noProof/>
                <w:webHidden/>
              </w:rPr>
              <w:instrText xml:space="preserve"> PAGEREF _Toc37600198 \h </w:instrText>
            </w:r>
            <w:r w:rsidR="00B116C2">
              <w:rPr>
                <w:noProof/>
                <w:webHidden/>
              </w:rPr>
            </w:r>
            <w:r w:rsidR="00B116C2">
              <w:rPr>
                <w:noProof/>
                <w:webHidden/>
              </w:rPr>
              <w:fldChar w:fldCharType="separate"/>
            </w:r>
            <w:r w:rsidR="005141DB">
              <w:rPr>
                <w:noProof/>
                <w:webHidden/>
              </w:rPr>
              <w:t>69</w:t>
            </w:r>
            <w:r w:rsidR="00B116C2">
              <w:rPr>
                <w:noProof/>
                <w:webHidden/>
              </w:rPr>
              <w:fldChar w:fldCharType="end"/>
            </w:r>
          </w:hyperlink>
        </w:p>
        <w:p w14:paraId="3CF59879" w14:textId="7BA1FA40" w:rsidR="00B116C2" w:rsidRDefault="00DC7168">
          <w:pPr>
            <w:pStyle w:val="TOC2"/>
            <w:tabs>
              <w:tab w:val="right" w:leader="dot" w:pos="9350"/>
            </w:tabs>
            <w:rPr>
              <w:rFonts w:asciiTheme="minorHAnsi" w:eastAsiaTheme="minorEastAsia" w:hAnsiTheme="minorHAnsi"/>
              <w:noProof/>
              <w:sz w:val="22"/>
            </w:rPr>
          </w:pPr>
          <w:hyperlink w:anchor="_Toc37600199" w:history="1">
            <w:r w:rsidR="00B116C2" w:rsidRPr="00CC50FD">
              <w:rPr>
                <w:rStyle w:val="Hyperlink"/>
                <w:noProof/>
              </w:rPr>
              <w:t>6.1. Syntax-based Approach</w:t>
            </w:r>
            <w:r w:rsidR="00B116C2">
              <w:rPr>
                <w:noProof/>
                <w:webHidden/>
              </w:rPr>
              <w:tab/>
            </w:r>
            <w:r w:rsidR="00B116C2">
              <w:rPr>
                <w:noProof/>
                <w:webHidden/>
              </w:rPr>
              <w:fldChar w:fldCharType="begin"/>
            </w:r>
            <w:r w:rsidR="00B116C2">
              <w:rPr>
                <w:noProof/>
                <w:webHidden/>
              </w:rPr>
              <w:instrText xml:space="preserve"> PAGEREF _Toc37600199 \h </w:instrText>
            </w:r>
            <w:r w:rsidR="00B116C2">
              <w:rPr>
                <w:noProof/>
                <w:webHidden/>
              </w:rPr>
            </w:r>
            <w:r w:rsidR="00B116C2">
              <w:rPr>
                <w:noProof/>
                <w:webHidden/>
              </w:rPr>
              <w:fldChar w:fldCharType="separate"/>
            </w:r>
            <w:r w:rsidR="005141DB">
              <w:rPr>
                <w:noProof/>
                <w:webHidden/>
              </w:rPr>
              <w:t>69</w:t>
            </w:r>
            <w:r w:rsidR="00B116C2">
              <w:rPr>
                <w:noProof/>
                <w:webHidden/>
              </w:rPr>
              <w:fldChar w:fldCharType="end"/>
            </w:r>
          </w:hyperlink>
        </w:p>
        <w:p w14:paraId="34E736A5" w14:textId="79D2C071" w:rsidR="00B116C2" w:rsidRDefault="00DC7168">
          <w:pPr>
            <w:pStyle w:val="TOC2"/>
            <w:tabs>
              <w:tab w:val="right" w:leader="dot" w:pos="9350"/>
            </w:tabs>
            <w:rPr>
              <w:rFonts w:asciiTheme="minorHAnsi" w:eastAsiaTheme="minorEastAsia" w:hAnsiTheme="minorHAnsi"/>
              <w:noProof/>
              <w:sz w:val="22"/>
            </w:rPr>
          </w:pPr>
          <w:hyperlink w:anchor="_Toc37600200" w:history="1">
            <w:r w:rsidR="00B116C2" w:rsidRPr="00CC50FD">
              <w:rPr>
                <w:rStyle w:val="Hyperlink"/>
                <w:noProof/>
              </w:rPr>
              <w:t>6.2. Bag of Words Approach</w:t>
            </w:r>
            <w:r w:rsidR="00B116C2">
              <w:rPr>
                <w:noProof/>
                <w:webHidden/>
              </w:rPr>
              <w:tab/>
            </w:r>
            <w:r w:rsidR="00B116C2">
              <w:rPr>
                <w:noProof/>
                <w:webHidden/>
              </w:rPr>
              <w:fldChar w:fldCharType="begin"/>
            </w:r>
            <w:r w:rsidR="00B116C2">
              <w:rPr>
                <w:noProof/>
                <w:webHidden/>
              </w:rPr>
              <w:instrText xml:space="preserve"> PAGEREF _Toc37600200 \h </w:instrText>
            </w:r>
            <w:r w:rsidR="00B116C2">
              <w:rPr>
                <w:noProof/>
                <w:webHidden/>
              </w:rPr>
            </w:r>
            <w:r w:rsidR="00B116C2">
              <w:rPr>
                <w:noProof/>
                <w:webHidden/>
              </w:rPr>
              <w:fldChar w:fldCharType="separate"/>
            </w:r>
            <w:r w:rsidR="005141DB">
              <w:rPr>
                <w:noProof/>
                <w:webHidden/>
              </w:rPr>
              <w:t>70</w:t>
            </w:r>
            <w:r w:rsidR="00B116C2">
              <w:rPr>
                <w:noProof/>
                <w:webHidden/>
              </w:rPr>
              <w:fldChar w:fldCharType="end"/>
            </w:r>
          </w:hyperlink>
        </w:p>
        <w:p w14:paraId="252825DE" w14:textId="60C96F0D" w:rsidR="00B116C2" w:rsidRDefault="00DC7168">
          <w:pPr>
            <w:pStyle w:val="TOC2"/>
            <w:tabs>
              <w:tab w:val="right" w:leader="dot" w:pos="9350"/>
            </w:tabs>
            <w:rPr>
              <w:rFonts w:asciiTheme="minorHAnsi" w:eastAsiaTheme="minorEastAsia" w:hAnsiTheme="minorHAnsi"/>
              <w:noProof/>
              <w:sz w:val="22"/>
            </w:rPr>
          </w:pPr>
          <w:hyperlink w:anchor="_Toc37600201" w:history="1">
            <w:r w:rsidR="00B116C2" w:rsidRPr="00CC50FD">
              <w:rPr>
                <w:rStyle w:val="Hyperlink"/>
                <w:noProof/>
              </w:rPr>
              <w:t>6.3. Frequency-based Approach</w:t>
            </w:r>
            <w:r w:rsidR="00B116C2">
              <w:rPr>
                <w:noProof/>
                <w:webHidden/>
              </w:rPr>
              <w:tab/>
            </w:r>
            <w:r w:rsidR="00B116C2">
              <w:rPr>
                <w:noProof/>
                <w:webHidden/>
              </w:rPr>
              <w:fldChar w:fldCharType="begin"/>
            </w:r>
            <w:r w:rsidR="00B116C2">
              <w:rPr>
                <w:noProof/>
                <w:webHidden/>
              </w:rPr>
              <w:instrText xml:space="preserve"> PAGEREF _Toc37600201 \h </w:instrText>
            </w:r>
            <w:r w:rsidR="00B116C2">
              <w:rPr>
                <w:noProof/>
                <w:webHidden/>
              </w:rPr>
            </w:r>
            <w:r w:rsidR="00B116C2">
              <w:rPr>
                <w:noProof/>
                <w:webHidden/>
              </w:rPr>
              <w:fldChar w:fldCharType="separate"/>
            </w:r>
            <w:r w:rsidR="005141DB">
              <w:rPr>
                <w:noProof/>
                <w:webHidden/>
              </w:rPr>
              <w:t>72</w:t>
            </w:r>
            <w:r w:rsidR="00B116C2">
              <w:rPr>
                <w:noProof/>
                <w:webHidden/>
              </w:rPr>
              <w:fldChar w:fldCharType="end"/>
            </w:r>
          </w:hyperlink>
        </w:p>
        <w:p w14:paraId="10418BE5" w14:textId="2A442DB3" w:rsidR="00B116C2" w:rsidRDefault="00DC7168">
          <w:pPr>
            <w:pStyle w:val="TOC1"/>
            <w:tabs>
              <w:tab w:val="left" w:pos="2273"/>
              <w:tab w:val="right" w:leader="dot" w:pos="9350"/>
            </w:tabs>
            <w:rPr>
              <w:rFonts w:asciiTheme="minorHAnsi" w:eastAsiaTheme="minorEastAsia" w:hAnsiTheme="minorHAnsi"/>
              <w:noProof/>
              <w:sz w:val="22"/>
            </w:rPr>
          </w:pPr>
          <w:hyperlink w:anchor="_Toc37600202" w:history="1">
            <w:r w:rsidR="00B116C2" w:rsidRPr="00CC50FD">
              <w:rPr>
                <w:rStyle w:val="Hyperlink"/>
                <w:noProof/>
              </w:rPr>
              <w:t>CHAPTER 7.</w:t>
            </w:r>
            <w:r w:rsidR="00B116C2">
              <w:rPr>
                <w:rFonts w:asciiTheme="minorHAnsi" w:eastAsiaTheme="minorEastAsia" w:hAnsiTheme="minorHAnsi"/>
                <w:noProof/>
                <w:sz w:val="22"/>
              </w:rPr>
              <w:tab/>
            </w:r>
            <w:r w:rsidR="00B116C2" w:rsidRPr="00CC50FD">
              <w:rPr>
                <w:rStyle w:val="Hyperlink"/>
                <w:noProof/>
              </w:rPr>
              <w:t>Decision Trees</w:t>
            </w:r>
            <w:r w:rsidR="00B116C2">
              <w:rPr>
                <w:noProof/>
                <w:webHidden/>
              </w:rPr>
              <w:tab/>
            </w:r>
            <w:r w:rsidR="00B116C2">
              <w:rPr>
                <w:noProof/>
                <w:webHidden/>
              </w:rPr>
              <w:fldChar w:fldCharType="begin"/>
            </w:r>
            <w:r w:rsidR="00B116C2">
              <w:rPr>
                <w:noProof/>
                <w:webHidden/>
              </w:rPr>
              <w:instrText xml:space="preserve"> PAGEREF _Toc37600202 \h </w:instrText>
            </w:r>
            <w:r w:rsidR="00B116C2">
              <w:rPr>
                <w:noProof/>
                <w:webHidden/>
              </w:rPr>
            </w:r>
            <w:r w:rsidR="00B116C2">
              <w:rPr>
                <w:noProof/>
                <w:webHidden/>
              </w:rPr>
              <w:fldChar w:fldCharType="separate"/>
            </w:r>
            <w:r w:rsidR="005141DB">
              <w:rPr>
                <w:noProof/>
                <w:webHidden/>
              </w:rPr>
              <w:t>76</w:t>
            </w:r>
            <w:r w:rsidR="00B116C2">
              <w:rPr>
                <w:noProof/>
                <w:webHidden/>
              </w:rPr>
              <w:fldChar w:fldCharType="end"/>
            </w:r>
          </w:hyperlink>
        </w:p>
        <w:p w14:paraId="3DA0864A" w14:textId="6FFA7432" w:rsidR="00B116C2" w:rsidRDefault="00DC7168">
          <w:pPr>
            <w:pStyle w:val="TOC1"/>
            <w:tabs>
              <w:tab w:val="left" w:pos="2273"/>
              <w:tab w:val="right" w:leader="dot" w:pos="9350"/>
            </w:tabs>
            <w:rPr>
              <w:rFonts w:asciiTheme="minorHAnsi" w:eastAsiaTheme="minorEastAsia" w:hAnsiTheme="minorHAnsi"/>
              <w:noProof/>
              <w:sz w:val="22"/>
            </w:rPr>
          </w:pPr>
          <w:hyperlink w:anchor="_Toc37600203" w:history="1">
            <w:r w:rsidR="00B116C2" w:rsidRPr="00CC50FD">
              <w:rPr>
                <w:rStyle w:val="Hyperlink"/>
                <w:noProof/>
              </w:rPr>
              <w:t>CHAPTER 8.</w:t>
            </w:r>
            <w:r w:rsidR="00B116C2">
              <w:rPr>
                <w:rFonts w:asciiTheme="minorHAnsi" w:eastAsiaTheme="minorEastAsia" w:hAnsiTheme="minorHAnsi"/>
                <w:noProof/>
                <w:sz w:val="22"/>
              </w:rPr>
              <w:tab/>
            </w:r>
            <w:r w:rsidR="00B116C2" w:rsidRPr="00CC50FD">
              <w:rPr>
                <w:rStyle w:val="Hyperlink"/>
                <w:noProof/>
              </w:rPr>
              <w:t>Experiment and Results</w:t>
            </w:r>
            <w:r w:rsidR="00B116C2">
              <w:rPr>
                <w:noProof/>
                <w:webHidden/>
              </w:rPr>
              <w:tab/>
            </w:r>
            <w:r w:rsidR="00B116C2">
              <w:rPr>
                <w:noProof/>
                <w:webHidden/>
              </w:rPr>
              <w:fldChar w:fldCharType="begin"/>
            </w:r>
            <w:r w:rsidR="00B116C2">
              <w:rPr>
                <w:noProof/>
                <w:webHidden/>
              </w:rPr>
              <w:instrText xml:space="preserve"> PAGEREF _Toc37600203 \h </w:instrText>
            </w:r>
            <w:r w:rsidR="00B116C2">
              <w:rPr>
                <w:noProof/>
                <w:webHidden/>
              </w:rPr>
            </w:r>
            <w:r w:rsidR="00B116C2">
              <w:rPr>
                <w:noProof/>
                <w:webHidden/>
              </w:rPr>
              <w:fldChar w:fldCharType="separate"/>
            </w:r>
            <w:r w:rsidR="005141DB">
              <w:rPr>
                <w:noProof/>
                <w:webHidden/>
              </w:rPr>
              <w:t>81</w:t>
            </w:r>
            <w:r w:rsidR="00B116C2">
              <w:rPr>
                <w:noProof/>
                <w:webHidden/>
              </w:rPr>
              <w:fldChar w:fldCharType="end"/>
            </w:r>
          </w:hyperlink>
        </w:p>
        <w:p w14:paraId="524CA444" w14:textId="574E12BA" w:rsidR="00B116C2" w:rsidRDefault="00DC7168">
          <w:pPr>
            <w:pStyle w:val="TOC1"/>
            <w:tabs>
              <w:tab w:val="left" w:pos="2273"/>
              <w:tab w:val="right" w:leader="dot" w:pos="9350"/>
            </w:tabs>
            <w:rPr>
              <w:rFonts w:asciiTheme="minorHAnsi" w:eastAsiaTheme="minorEastAsia" w:hAnsiTheme="minorHAnsi"/>
              <w:noProof/>
              <w:sz w:val="22"/>
            </w:rPr>
          </w:pPr>
          <w:hyperlink w:anchor="_Toc37600204" w:history="1">
            <w:r w:rsidR="00B116C2" w:rsidRPr="00CC50FD">
              <w:rPr>
                <w:rStyle w:val="Hyperlink"/>
                <w:bCs/>
                <w:noProof/>
              </w:rPr>
              <w:t>CHAPTER 9.</w:t>
            </w:r>
            <w:r w:rsidR="00B116C2">
              <w:rPr>
                <w:rFonts w:asciiTheme="minorHAnsi" w:eastAsiaTheme="minorEastAsia" w:hAnsiTheme="minorHAnsi"/>
                <w:noProof/>
                <w:sz w:val="22"/>
              </w:rPr>
              <w:tab/>
            </w:r>
            <w:r w:rsidR="00B116C2" w:rsidRPr="00CC50FD">
              <w:rPr>
                <w:rStyle w:val="Hyperlink"/>
                <w:bCs/>
                <w:noProof/>
              </w:rPr>
              <w:t>Commented-out code in Open-source Software</w:t>
            </w:r>
            <w:r w:rsidR="00B116C2">
              <w:rPr>
                <w:noProof/>
                <w:webHidden/>
              </w:rPr>
              <w:tab/>
            </w:r>
            <w:r w:rsidR="00B116C2">
              <w:rPr>
                <w:noProof/>
                <w:webHidden/>
              </w:rPr>
              <w:fldChar w:fldCharType="begin"/>
            </w:r>
            <w:r w:rsidR="00B116C2">
              <w:rPr>
                <w:noProof/>
                <w:webHidden/>
              </w:rPr>
              <w:instrText xml:space="preserve"> PAGEREF _Toc37600204 \h </w:instrText>
            </w:r>
            <w:r w:rsidR="00B116C2">
              <w:rPr>
                <w:noProof/>
                <w:webHidden/>
              </w:rPr>
            </w:r>
            <w:r w:rsidR="00B116C2">
              <w:rPr>
                <w:noProof/>
                <w:webHidden/>
              </w:rPr>
              <w:fldChar w:fldCharType="separate"/>
            </w:r>
            <w:r w:rsidR="005141DB">
              <w:rPr>
                <w:noProof/>
                <w:webHidden/>
              </w:rPr>
              <w:t>87</w:t>
            </w:r>
            <w:r w:rsidR="00B116C2">
              <w:rPr>
                <w:noProof/>
                <w:webHidden/>
              </w:rPr>
              <w:fldChar w:fldCharType="end"/>
            </w:r>
          </w:hyperlink>
        </w:p>
        <w:p w14:paraId="6146A74F" w14:textId="21196EA6" w:rsidR="00B116C2" w:rsidRDefault="00DC7168">
          <w:pPr>
            <w:pStyle w:val="TOC1"/>
            <w:tabs>
              <w:tab w:val="left" w:pos="2393"/>
              <w:tab w:val="right" w:leader="dot" w:pos="9350"/>
            </w:tabs>
            <w:rPr>
              <w:rFonts w:asciiTheme="minorHAnsi" w:eastAsiaTheme="minorEastAsia" w:hAnsiTheme="minorHAnsi"/>
              <w:noProof/>
              <w:sz w:val="22"/>
            </w:rPr>
          </w:pPr>
          <w:hyperlink w:anchor="_Toc37600205" w:history="1">
            <w:r w:rsidR="00B116C2" w:rsidRPr="00CC50FD">
              <w:rPr>
                <w:rStyle w:val="Hyperlink"/>
                <w:noProof/>
              </w:rPr>
              <w:t>CHAPTER 10.</w:t>
            </w:r>
            <w:r w:rsidR="00B116C2">
              <w:rPr>
                <w:rFonts w:asciiTheme="minorHAnsi" w:eastAsiaTheme="minorEastAsia" w:hAnsiTheme="minorHAnsi"/>
                <w:noProof/>
                <w:sz w:val="22"/>
              </w:rPr>
              <w:tab/>
            </w:r>
            <w:r w:rsidR="00B116C2" w:rsidRPr="00CC50FD">
              <w:rPr>
                <w:rStyle w:val="Hyperlink"/>
                <w:noProof/>
              </w:rPr>
              <w:t>Threats to Validity</w:t>
            </w:r>
            <w:r w:rsidR="00B116C2">
              <w:rPr>
                <w:noProof/>
                <w:webHidden/>
              </w:rPr>
              <w:tab/>
            </w:r>
            <w:r w:rsidR="00B116C2">
              <w:rPr>
                <w:noProof/>
                <w:webHidden/>
              </w:rPr>
              <w:fldChar w:fldCharType="begin"/>
            </w:r>
            <w:r w:rsidR="00B116C2">
              <w:rPr>
                <w:noProof/>
                <w:webHidden/>
              </w:rPr>
              <w:instrText xml:space="preserve"> PAGEREF _Toc37600205 \h </w:instrText>
            </w:r>
            <w:r w:rsidR="00B116C2">
              <w:rPr>
                <w:noProof/>
                <w:webHidden/>
              </w:rPr>
            </w:r>
            <w:r w:rsidR="00B116C2">
              <w:rPr>
                <w:noProof/>
                <w:webHidden/>
              </w:rPr>
              <w:fldChar w:fldCharType="separate"/>
            </w:r>
            <w:r w:rsidR="005141DB">
              <w:rPr>
                <w:noProof/>
                <w:webHidden/>
              </w:rPr>
              <w:t>95</w:t>
            </w:r>
            <w:r w:rsidR="00B116C2">
              <w:rPr>
                <w:noProof/>
                <w:webHidden/>
              </w:rPr>
              <w:fldChar w:fldCharType="end"/>
            </w:r>
          </w:hyperlink>
        </w:p>
        <w:p w14:paraId="6E8D5D09" w14:textId="61B0C53D" w:rsidR="00B116C2" w:rsidRDefault="00DC7168">
          <w:pPr>
            <w:pStyle w:val="TOC2"/>
            <w:tabs>
              <w:tab w:val="right" w:leader="dot" w:pos="9350"/>
            </w:tabs>
            <w:rPr>
              <w:rFonts w:asciiTheme="minorHAnsi" w:eastAsiaTheme="minorEastAsia" w:hAnsiTheme="minorHAnsi"/>
              <w:noProof/>
              <w:sz w:val="22"/>
            </w:rPr>
          </w:pPr>
          <w:hyperlink w:anchor="_Toc37600206" w:history="1">
            <w:r w:rsidR="00B116C2" w:rsidRPr="00CC50FD">
              <w:rPr>
                <w:rStyle w:val="Hyperlink"/>
                <w:noProof/>
              </w:rPr>
              <w:t>10.1. External Validity</w:t>
            </w:r>
            <w:r w:rsidR="00B116C2">
              <w:rPr>
                <w:noProof/>
                <w:webHidden/>
              </w:rPr>
              <w:tab/>
            </w:r>
            <w:r w:rsidR="00B116C2">
              <w:rPr>
                <w:noProof/>
                <w:webHidden/>
              </w:rPr>
              <w:fldChar w:fldCharType="begin"/>
            </w:r>
            <w:r w:rsidR="00B116C2">
              <w:rPr>
                <w:noProof/>
                <w:webHidden/>
              </w:rPr>
              <w:instrText xml:space="preserve"> PAGEREF _Toc37600206 \h </w:instrText>
            </w:r>
            <w:r w:rsidR="00B116C2">
              <w:rPr>
                <w:noProof/>
                <w:webHidden/>
              </w:rPr>
            </w:r>
            <w:r w:rsidR="00B116C2">
              <w:rPr>
                <w:noProof/>
                <w:webHidden/>
              </w:rPr>
              <w:fldChar w:fldCharType="separate"/>
            </w:r>
            <w:r w:rsidR="005141DB">
              <w:rPr>
                <w:noProof/>
                <w:webHidden/>
              </w:rPr>
              <w:t>95</w:t>
            </w:r>
            <w:r w:rsidR="00B116C2">
              <w:rPr>
                <w:noProof/>
                <w:webHidden/>
              </w:rPr>
              <w:fldChar w:fldCharType="end"/>
            </w:r>
          </w:hyperlink>
        </w:p>
        <w:p w14:paraId="40370C38" w14:textId="697A9C52" w:rsidR="00B116C2" w:rsidRDefault="00DC7168">
          <w:pPr>
            <w:pStyle w:val="TOC2"/>
            <w:tabs>
              <w:tab w:val="right" w:leader="dot" w:pos="9350"/>
            </w:tabs>
            <w:rPr>
              <w:rFonts w:asciiTheme="minorHAnsi" w:eastAsiaTheme="minorEastAsia" w:hAnsiTheme="minorHAnsi"/>
              <w:noProof/>
              <w:sz w:val="22"/>
            </w:rPr>
          </w:pPr>
          <w:hyperlink w:anchor="_Toc37600207" w:history="1">
            <w:r w:rsidR="00B116C2" w:rsidRPr="00CC50FD">
              <w:rPr>
                <w:rStyle w:val="Hyperlink"/>
                <w:noProof/>
              </w:rPr>
              <w:t>10.2. Internal Validity</w:t>
            </w:r>
            <w:r w:rsidR="00B116C2">
              <w:rPr>
                <w:noProof/>
                <w:webHidden/>
              </w:rPr>
              <w:tab/>
            </w:r>
            <w:r w:rsidR="00B116C2">
              <w:rPr>
                <w:noProof/>
                <w:webHidden/>
              </w:rPr>
              <w:fldChar w:fldCharType="begin"/>
            </w:r>
            <w:r w:rsidR="00B116C2">
              <w:rPr>
                <w:noProof/>
                <w:webHidden/>
              </w:rPr>
              <w:instrText xml:space="preserve"> PAGEREF _Toc37600207 \h </w:instrText>
            </w:r>
            <w:r w:rsidR="00B116C2">
              <w:rPr>
                <w:noProof/>
                <w:webHidden/>
              </w:rPr>
            </w:r>
            <w:r w:rsidR="00B116C2">
              <w:rPr>
                <w:noProof/>
                <w:webHidden/>
              </w:rPr>
              <w:fldChar w:fldCharType="separate"/>
            </w:r>
            <w:r w:rsidR="005141DB">
              <w:rPr>
                <w:noProof/>
                <w:webHidden/>
              </w:rPr>
              <w:t>97</w:t>
            </w:r>
            <w:r w:rsidR="00B116C2">
              <w:rPr>
                <w:noProof/>
                <w:webHidden/>
              </w:rPr>
              <w:fldChar w:fldCharType="end"/>
            </w:r>
          </w:hyperlink>
        </w:p>
        <w:p w14:paraId="1ADC9431" w14:textId="6BA0C5DC" w:rsidR="00B116C2" w:rsidRDefault="00DC7168">
          <w:pPr>
            <w:pStyle w:val="TOC1"/>
            <w:tabs>
              <w:tab w:val="left" w:pos="2393"/>
              <w:tab w:val="right" w:leader="dot" w:pos="9350"/>
            </w:tabs>
            <w:rPr>
              <w:rFonts w:asciiTheme="minorHAnsi" w:eastAsiaTheme="minorEastAsia" w:hAnsiTheme="minorHAnsi"/>
              <w:noProof/>
              <w:sz w:val="22"/>
            </w:rPr>
          </w:pPr>
          <w:hyperlink w:anchor="_Toc37600208" w:history="1">
            <w:r w:rsidR="00B116C2" w:rsidRPr="00CC50FD">
              <w:rPr>
                <w:rStyle w:val="Hyperlink"/>
                <w:noProof/>
              </w:rPr>
              <w:t>CHAPTER 11.</w:t>
            </w:r>
            <w:r w:rsidR="00B116C2">
              <w:rPr>
                <w:rFonts w:asciiTheme="minorHAnsi" w:eastAsiaTheme="minorEastAsia" w:hAnsiTheme="minorHAnsi"/>
                <w:noProof/>
                <w:sz w:val="22"/>
              </w:rPr>
              <w:tab/>
            </w:r>
            <w:r w:rsidR="00B116C2" w:rsidRPr="00CC50FD">
              <w:rPr>
                <w:rStyle w:val="Hyperlink"/>
                <w:noProof/>
              </w:rPr>
              <w:t>Future Works</w:t>
            </w:r>
            <w:r w:rsidR="00B116C2">
              <w:rPr>
                <w:noProof/>
                <w:webHidden/>
              </w:rPr>
              <w:tab/>
            </w:r>
            <w:r w:rsidR="00B116C2">
              <w:rPr>
                <w:noProof/>
                <w:webHidden/>
              </w:rPr>
              <w:fldChar w:fldCharType="begin"/>
            </w:r>
            <w:r w:rsidR="00B116C2">
              <w:rPr>
                <w:noProof/>
                <w:webHidden/>
              </w:rPr>
              <w:instrText xml:space="preserve"> PAGEREF _Toc37600208 \h </w:instrText>
            </w:r>
            <w:r w:rsidR="00B116C2">
              <w:rPr>
                <w:noProof/>
                <w:webHidden/>
              </w:rPr>
            </w:r>
            <w:r w:rsidR="00B116C2">
              <w:rPr>
                <w:noProof/>
                <w:webHidden/>
              </w:rPr>
              <w:fldChar w:fldCharType="separate"/>
            </w:r>
            <w:r w:rsidR="005141DB">
              <w:rPr>
                <w:noProof/>
                <w:webHidden/>
              </w:rPr>
              <w:t>99</w:t>
            </w:r>
            <w:r w:rsidR="00B116C2">
              <w:rPr>
                <w:noProof/>
                <w:webHidden/>
              </w:rPr>
              <w:fldChar w:fldCharType="end"/>
            </w:r>
          </w:hyperlink>
        </w:p>
        <w:p w14:paraId="1B2DD918" w14:textId="7B34E2E3" w:rsidR="00B116C2" w:rsidRDefault="00DC7168">
          <w:pPr>
            <w:pStyle w:val="TOC1"/>
            <w:tabs>
              <w:tab w:val="left" w:pos="2393"/>
              <w:tab w:val="right" w:leader="dot" w:pos="9350"/>
            </w:tabs>
            <w:rPr>
              <w:rFonts w:asciiTheme="minorHAnsi" w:eastAsiaTheme="minorEastAsia" w:hAnsiTheme="minorHAnsi"/>
              <w:noProof/>
              <w:sz w:val="22"/>
            </w:rPr>
          </w:pPr>
          <w:hyperlink w:anchor="_Toc37600209" w:history="1">
            <w:r w:rsidR="00B116C2" w:rsidRPr="00CC50FD">
              <w:rPr>
                <w:rStyle w:val="Hyperlink"/>
                <w:noProof/>
              </w:rPr>
              <w:t>CHAPTER 12.</w:t>
            </w:r>
            <w:r w:rsidR="00B116C2">
              <w:rPr>
                <w:rFonts w:asciiTheme="minorHAnsi" w:eastAsiaTheme="minorEastAsia" w:hAnsiTheme="minorHAnsi"/>
                <w:noProof/>
                <w:sz w:val="22"/>
              </w:rPr>
              <w:tab/>
            </w:r>
            <w:r w:rsidR="00B116C2" w:rsidRPr="00CC50FD">
              <w:rPr>
                <w:rStyle w:val="Hyperlink"/>
                <w:noProof/>
              </w:rPr>
              <w:t>Conclusion</w:t>
            </w:r>
            <w:r w:rsidR="00B116C2">
              <w:rPr>
                <w:noProof/>
                <w:webHidden/>
              </w:rPr>
              <w:tab/>
            </w:r>
            <w:r w:rsidR="00B116C2">
              <w:rPr>
                <w:noProof/>
                <w:webHidden/>
              </w:rPr>
              <w:fldChar w:fldCharType="begin"/>
            </w:r>
            <w:r w:rsidR="00B116C2">
              <w:rPr>
                <w:noProof/>
                <w:webHidden/>
              </w:rPr>
              <w:instrText xml:space="preserve"> PAGEREF _Toc37600209 \h </w:instrText>
            </w:r>
            <w:r w:rsidR="00B116C2">
              <w:rPr>
                <w:noProof/>
                <w:webHidden/>
              </w:rPr>
            </w:r>
            <w:r w:rsidR="00B116C2">
              <w:rPr>
                <w:noProof/>
                <w:webHidden/>
              </w:rPr>
              <w:fldChar w:fldCharType="separate"/>
            </w:r>
            <w:r w:rsidR="005141DB">
              <w:rPr>
                <w:noProof/>
                <w:webHidden/>
              </w:rPr>
              <w:t>101</w:t>
            </w:r>
            <w:r w:rsidR="00B116C2">
              <w:rPr>
                <w:noProof/>
                <w:webHidden/>
              </w:rPr>
              <w:fldChar w:fldCharType="end"/>
            </w:r>
          </w:hyperlink>
        </w:p>
        <w:p w14:paraId="65B28DA6" w14:textId="48EE3786"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B818A02" w14:textId="23B3083C" w:rsidR="00B116C2" w:rsidRDefault="004373FA" w:rsidP="00C93313">
      <w:pPr>
        <w:pStyle w:val="TableofFigures"/>
        <w:tabs>
          <w:tab w:val="right" w:leader="dot" w:pos="9350"/>
        </w:tabs>
        <w:ind w:left="1728" w:hanging="1008"/>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600390" w:history="1">
        <w:r w:rsidR="00B116C2" w:rsidRPr="00977671">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sidR="00B116C2">
          <w:rPr>
            <w:noProof/>
            <w:webHidden/>
          </w:rPr>
          <w:tab/>
        </w:r>
        <w:r w:rsidR="00B116C2">
          <w:rPr>
            <w:noProof/>
            <w:webHidden/>
          </w:rPr>
          <w:fldChar w:fldCharType="begin"/>
        </w:r>
        <w:r w:rsidR="00B116C2">
          <w:rPr>
            <w:noProof/>
            <w:webHidden/>
          </w:rPr>
          <w:instrText xml:space="preserve"> PAGEREF _Toc37600390 \h </w:instrText>
        </w:r>
        <w:r w:rsidR="00B116C2">
          <w:rPr>
            <w:noProof/>
            <w:webHidden/>
          </w:rPr>
        </w:r>
        <w:r w:rsidR="00B116C2">
          <w:rPr>
            <w:noProof/>
            <w:webHidden/>
          </w:rPr>
          <w:fldChar w:fldCharType="separate"/>
        </w:r>
        <w:r w:rsidR="005141DB">
          <w:rPr>
            <w:noProof/>
            <w:webHidden/>
          </w:rPr>
          <w:t>60</w:t>
        </w:r>
        <w:r w:rsidR="00B116C2">
          <w:rPr>
            <w:noProof/>
            <w:webHidden/>
          </w:rPr>
          <w:fldChar w:fldCharType="end"/>
        </w:r>
      </w:hyperlink>
    </w:p>
    <w:p w14:paraId="63986B41" w14:textId="574A7D81" w:rsidR="00B116C2" w:rsidRDefault="00DC7168" w:rsidP="00627EB3">
      <w:pPr>
        <w:pStyle w:val="TableofFigures"/>
        <w:tabs>
          <w:tab w:val="right" w:leader="dot" w:pos="9350"/>
        </w:tabs>
        <w:ind w:left="1728" w:hanging="1008"/>
        <w:rPr>
          <w:rFonts w:asciiTheme="minorHAnsi" w:eastAsiaTheme="minorEastAsia" w:hAnsiTheme="minorHAnsi"/>
          <w:noProof/>
          <w:sz w:val="22"/>
        </w:rPr>
      </w:pPr>
      <w:hyperlink r:id="rId8" w:anchor="_Toc37600391" w:history="1">
        <w:r w:rsidR="00B116C2" w:rsidRPr="00977671">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B116C2">
          <w:rPr>
            <w:noProof/>
            <w:webHidden/>
          </w:rPr>
          <w:tab/>
        </w:r>
        <w:r w:rsidR="00B116C2">
          <w:rPr>
            <w:noProof/>
            <w:webHidden/>
          </w:rPr>
          <w:fldChar w:fldCharType="begin"/>
        </w:r>
        <w:r w:rsidR="00B116C2">
          <w:rPr>
            <w:noProof/>
            <w:webHidden/>
          </w:rPr>
          <w:instrText xml:space="preserve"> PAGEREF _Toc37600391 \h </w:instrText>
        </w:r>
        <w:r w:rsidR="00B116C2">
          <w:rPr>
            <w:noProof/>
            <w:webHidden/>
          </w:rPr>
        </w:r>
        <w:r w:rsidR="00B116C2">
          <w:rPr>
            <w:noProof/>
            <w:webHidden/>
          </w:rPr>
          <w:fldChar w:fldCharType="separate"/>
        </w:r>
        <w:r w:rsidR="005141DB">
          <w:rPr>
            <w:noProof/>
            <w:webHidden/>
          </w:rPr>
          <w:t>72</w:t>
        </w:r>
        <w:r w:rsidR="00B116C2">
          <w:rPr>
            <w:noProof/>
            <w:webHidden/>
          </w:rPr>
          <w:fldChar w:fldCharType="end"/>
        </w:r>
      </w:hyperlink>
    </w:p>
    <w:p w14:paraId="6957989E" w14:textId="0A5FE450" w:rsidR="00B116C2" w:rsidRDefault="00DC7168" w:rsidP="00627EB3">
      <w:pPr>
        <w:pStyle w:val="TableofFigures"/>
        <w:tabs>
          <w:tab w:val="right" w:leader="dot" w:pos="9350"/>
        </w:tabs>
        <w:ind w:left="1728" w:hanging="1008"/>
        <w:rPr>
          <w:rFonts w:asciiTheme="minorHAnsi" w:eastAsiaTheme="minorEastAsia" w:hAnsiTheme="minorHAnsi"/>
          <w:noProof/>
          <w:sz w:val="22"/>
        </w:rPr>
      </w:pPr>
      <w:hyperlink w:anchor="_Toc37600392" w:history="1">
        <w:r w:rsidR="00B116C2" w:rsidRPr="00977671">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B116C2">
          <w:rPr>
            <w:noProof/>
            <w:webHidden/>
          </w:rPr>
          <w:tab/>
        </w:r>
        <w:r w:rsidR="00B116C2">
          <w:rPr>
            <w:noProof/>
            <w:webHidden/>
          </w:rPr>
          <w:fldChar w:fldCharType="begin"/>
        </w:r>
        <w:r w:rsidR="00B116C2">
          <w:rPr>
            <w:noProof/>
            <w:webHidden/>
          </w:rPr>
          <w:instrText xml:space="preserve"> PAGEREF _Toc37600392 \h </w:instrText>
        </w:r>
        <w:r w:rsidR="00B116C2">
          <w:rPr>
            <w:noProof/>
            <w:webHidden/>
          </w:rPr>
        </w:r>
        <w:r w:rsidR="00B116C2">
          <w:rPr>
            <w:noProof/>
            <w:webHidden/>
          </w:rPr>
          <w:fldChar w:fldCharType="separate"/>
        </w:r>
        <w:r w:rsidR="005141DB">
          <w:rPr>
            <w:noProof/>
            <w:webHidden/>
          </w:rPr>
          <w:t>80</w:t>
        </w:r>
        <w:r w:rsidR="00B116C2">
          <w:rPr>
            <w:noProof/>
            <w:webHidden/>
          </w:rPr>
          <w:fldChar w:fldCharType="end"/>
        </w:r>
      </w:hyperlink>
    </w:p>
    <w:p w14:paraId="6086D6D7" w14:textId="298F970A" w:rsidR="00B116C2" w:rsidRDefault="00DC7168" w:rsidP="00627EB3">
      <w:pPr>
        <w:pStyle w:val="TableofFigures"/>
        <w:tabs>
          <w:tab w:val="right" w:leader="dot" w:pos="9350"/>
        </w:tabs>
        <w:ind w:left="1728" w:hanging="1008"/>
        <w:rPr>
          <w:rFonts w:asciiTheme="minorHAnsi" w:eastAsiaTheme="minorEastAsia" w:hAnsiTheme="minorHAnsi"/>
          <w:noProof/>
          <w:sz w:val="22"/>
        </w:rPr>
      </w:pPr>
      <w:hyperlink w:anchor="_Toc37600393" w:history="1">
        <w:r w:rsidR="00B116C2" w:rsidRPr="00977671">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B116C2">
          <w:rPr>
            <w:noProof/>
            <w:webHidden/>
          </w:rPr>
          <w:tab/>
        </w:r>
        <w:r w:rsidR="00B116C2">
          <w:rPr>
            <w:noProof/>
            <w:webHidden/>
          </w:rPr>
          <w:fldChar w:fldCharType="begin"/>
        </w:r>
        <w:r w:rsidR="00B116C2">
          <w:rPr>
            <w:noProof/>
            <w:webHidden/>
          </w:rPr>
          <w:instrText xml:space="preserve"> PAGEREF _Toc37600393 \h </w:instrText>
        </w:r>
        <w:r w:rsidR="00B116C2">
          <w:rPr>
            <w:noProof/>
            <w:webHidden/>
          </w:rPr>
        </w:r>
        <w:r w:rsidR="00B116C2">
          <w:rPr>
            <w:noProof/>
            <w:webHidden/>
          </w:rPr>
          <w:fldChar w:fldCharType="separate"/>
        </w:r>
        <w:r w:rsidR="005141DB">
          <w:rPr>
            <w:noProof/>
            <w:webHidden/>
          </w:rPr>
          <w:t>82</w:t>
        </w:r>
        <w:r w:rsidR="00B116C2">
          <w:rPr>
            <w:noProof/>
            <w:webHidden/>
          </w:rPr>
          <w:fldChar w:fldCharType="end"/>
        </w:r>
      </w:hyperlink>
    </w:p>
    <w:p w14:paraId="2FECD018" w14:textId="5BE3CD3A" w:rsidR="00B116C2" w:rsidRDefault="00DC7168" w:rsidP="00627EB3">
      <w:pPr>
        <w:pStyle w:val="TableofFigures"/>
        <w:tabs>
          <w:tab w:val="right" w:leader="dot" w:pos="9350"/>
        </w:tabs>
        <w:ind w:left="1728" w:hanging="1008"/>
        <w:rPr>
          <w:rStyle w:val="Hyperlink"/>
          <w:noProof/>
        </w:rPr>
      </w:pPr>
      <w:hyperlink w:anchor="_Toc37600394" w:history="1">
        <w:r w:rsidR="00B116C2" w:rsidRPr="00977671">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B116C2">
          <w:rPr>
            <w:noProof/>
            <w:webHidden/>
          </w:rPr>
          <w:tab/>
        </w:r>
        <w:r w:rsidR="00B116C2">
          <w:rPr>
            <w:noProof/>
            <w:webHidden/>
          </w:rPr>
          <w:fldChar w:fldCharType="begin"/>
        </w:r>
        <w:r w:rsidR="00B116C2">
          <w:rPr>
            <w:noProof/>
            <w:webHidden/>
          </w:rPr>
          <w:instrText xml:space="preserve"> PAGEREF _Toc37600394 \h </w:instrText>
        </w:r>
        <w:r w:rsidR="00B116C2">
          <w:rPr>
            <w:noProof/>
            <w:webHidden/>
          </w:rPr>
        </w:r>
        <w:r w:rsidR="00B116C2">
          <w:rPr>
            <w:noProof/>
            <w:webHidden/>
          </w:rPr>
          <w:fldChar w:fldCharType="separate"/>
        </w:r>
        <w:r w:rsidR="005141DB">
          <w:rPr>
            <w:noProof/>
            <w:webHidden/>
          </w:rPr>
          <w:t>86</w:t>
        </w:r>
        <w:r w:rsidR="00B116C2">
          <w:rPr>
            <w:noProof/>
            <w:webHidden/>
          </w:rPr>
          <w:fldChar w:fldCharType="end"/>
        </w:r>
      </w:hyperlink>
    </w:p>
    <w:p w14:paraId="0B0192A2" w14:textId="77777777" w:rsidR="00B116C2" w:rsidRDefault="00B116C2">
      <w:pPr>
        <w:spacing w:line="259" w:lineRule="auto"/>
        <w:ind w:firstLine="0"/>
        <w:rPr>
          <w:rStyle w:val="Hyperlink"/>
          <w:noProof/>
        </w:rPr>
      </w:pPr>
      <w:r>
        <w:rPr>
          <w:rStyle w:val="Hyperlink"/>
          <w:noProof/>
        </w:rPr>
        <w:br w:type="page"/>
      </w:r>
    </w:p>
    <w:p w14:paraId="09AF8202" w14:textId="77777777" w:rsidR="00B116C2" w:rsidRDefault="00B116C2">
      <w:pPr>
        <w:pStyle w:val="TableofFigures"/>
        <w:tabs>
          <w:tab w:val="right" w:leader="dot" w:pos="9350"/>
        </w:tabs>
        <w:rPr>
          <w:rFonts w:asciiTheme="minorHAnsi" w:eastAsiaTheme="minorEastAsia" w:hAnsiTheme="minorHAnsi"/>
          <w:noProof/>
          <w:sz w:val="22"/>
        </w:rPr>
      </w:pPr>
    </w:p>
    <w:p w14:paraId="06A3651C" w14:textId="2AF80854"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EE9171D" w14:textId="6B497819" w:rsidR="004373FA" w:rsidRDefault="004373FA" w:rsidP="00627EB3">
      <w:pPr>
        <w:pStyle w:val="TableofFigures"/>
        <w:tabs>
          <w:tab w:val="right" w:leader="dot" w:pos="9350"/>
        </w:tabs>
        <w:ind w:left="1152" w:hanging="1152"/>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5141DB">
          <w:rPr>
            <w:noProof/>
            <w:webHidden/>
          </w:rPr>
          <w:t>29</w:t>
        </w:r>
        <w:r>
          <w:rPr>
            <w:noProof/>
            <w:webHidden/>
          </w:rPr>
          <w:fldChar w:fldCharType="end"/>
        </w:r>
      </w:hyperlink>
    </w:p>
    <w:p w14:paraId="5F28802F" w14:textId="6E97BFA5"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5141DB">
          <w:rPr>
            <w:noProof/>
            <w:webHidden/>
          </w:rPr>
          <w:t>32</w:t>
        </w:r>
        <w:r w:rsidR="004373FA">
          <w:rPr>
            <w:noProof/>
            <w:webHidden/>
          </w:rPr>
          <w:fldChar w:fldCharType="end"/>
        </w:r>
      </w:hyperlink>
    </w:p>
    <w:p w14:paraId="2FCA844F" w14:textId="6FB8E41E"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5141DB">
          <w:rPr>
            <w:noProof/>
            <w:webHidden/>
          </w:rPr>
          <w:t>34</w:t>
        </w:r>
        <w:r w:rsidR="004373FA">
          <w:rPr>
            <w:noProof/>
            <w:webHidden/>
          </w:rPr>
          <w:fldChar w:fldCharType="end"/>
        </w:r>
      </w:hyperlink>
    </w:p>
    <w:p w14:paraId="0742A07F" w14:textId="5A9D229B"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5141DB">
          <w:rPr>
            <w:noProof/>
            <w:webHidden/>
          </w:rPr>
          <w:t>38</w:t>
        </w:r>
        <w:r w:rsidR="004373FA">
          <w:rPr>
            <w:noProof/>
            <w:webHidden/>
          </w:rPr>
          <w:fldChar w:fldCharType="end"/>
        </w:r>
      </w:hyperlink>
    </w:p>
    <w:p w14:paraId="2213DACA" w14:textId="5AB5F5E9"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5141DB">
          <w:rPr>
            <w:noProof/>
            <w:webHidden/>
          </w:rPr>
          <w:t>40</w:t>
        </w:r>
        <w:r w:rsidR="004373FA">
          <w:rPr>
            <w:noProof/>
            <w:webHidden/>
          </w:rPr>
          <w:fldChar w:fldCharType="end"/>
        </w:r>
      </w:hyperlink>
    </w:p>
    <w:p w14:paraId="6EBD4921" w14:textId="6EE23A1A"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2" w:history="1">
        <w:r w:rsidR="004373FA" w:rsidRPr="007B3048">
          <w:rPr>
            <w:rStyle w:val="Hyperlink"/>
            <w:noProof/>
          </w:rPr>
          <w:t>TABLE 6.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5141DB">
          <w:rPr>
            <w:noProof/>
            <w:webHidden/>
          </w:rPr>
          <w:t>44</w:t>
        </w:r>
        <w:r w:rsidR="004373FA">
          <w:rPr>
            <w:noProof/>
            <w:webHidden/>
          </w:rPr>
          <w:fldChar w:fldCharType="end"/>
        </w:r>
      </w:hyperlink>
    </w:p>
    <w:p w14:paraId="6EAB5758" w14:textId="4934B59B"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3" w:history="1">
        <w:r w:rsidR="004373FA" w:rsidRPr="007B3048">
          <w:rPr>
            <w:rStyle w:val="Hyperlink"/>
            <w:noProof/>
          </w:rPr>
          <w:t xml:space="preserve">TABLE 7.  This is a sample of an XML archive file generated using srcML on a directory.  The primary difference between this and a standard XML file that is generated by srcML </w:t>
        </w:r>
        <w:r w:rsidR="004373FA" w:rsidRPr="007B3048">
          <w:rPr>
            <w:rStyle w:val="Hyperlink"/>
            <w:noProof/>
          </w:rPr>
          <w:lastRenderedPageBreak/>
          <w:t>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5141DB">
          <w:rPr>
            <w:noProof/>
            <w:webHidden/>
          </w:rPr>
          <w:t>45</w:t>
        </w:r>
        <w:r w:rsidR="004373FA">
          <w:rPr>
            <w:noProof/>
            <w:webHidden/>
          </w:rPr>
          <w:fldChar w:fldCharType="end"/>
        </w:r>
      </w:hyperlink>
    </w:p>
    <w:p w14:paraId="3E42BB96" w14:textId="41066607"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5141DB">
          <w:rPr>
            <w:noProof/>
            <w:webHidden/>
          </w:rPr>
          <w:t>47</w:t>
        </w:r>
        <w:r w:rsidR="004373FA">
          <w:rPr>
            <w:noProof/>
            <w:webHidden/>
          </w:rPr>
          <w:fldChar w:fldCharType="end"/>
        </w:r>
      </w:hyperlink>
    </w:p>
    <w:p w14:paraId="212343A2" w14:textId="623852E8"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5" w:history="1">
        <w:r w:rsidR="004373FA" w:rsidRPr="007B3048">
          <w:rPr>
            <w:rStyle w:val="Hyperlink"/>
            <w:noProof/>
          </w:rPr>
          <w:t>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5141DB">
          <w:rPr>
            <w:noProof/>
            <w:webHidden/>
          </w:rPr>
          <w:t>51</w:t>
        </w:r>
        <w:r w:rsidR="004373FA">
          <w:rPr>
            <w:noProof/>
            <w:webHidden/>
          </w:rPr>
          <w:fldChar w:fldCharType="end"/>
        </w:r>
      </w:hyperlink>
    </w:p>
    <w:p w14:paraId="60E66508" w14:textId="71CD0E4E"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5141DB">
          <w:rPr>
            <w:noProof/>
            <w:webHidden/>
          </w:rPr>
          <w:t>57</w:t>
        </w:r>
        <w:r w:rsidR="004373FA">
          <w:rPr>
            <w:noProof/>
            <w:webHidden/>
          </w:rPr>
          <w:fldChar w:fldCharType="end"/>
        </w:r>
      </w:hyperlink>
    </w:p>
    <w:p w14:paraId="01BED32E" w14:textId="4A3F4885"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5141DB">
          <w:rPr>
            <w:noProof/>
            <w:webHidden/>
          </w:rPr>
          <w:t>64</w:t>
        </w:r>
        <w:r w:rsidR="004373FA">
          <w:rPr>
            <w:noProof/>
            <w:webHidden/>
          </w:rPr>
          <w:fldChar w:fldCharType="end"/>
        </w:r>
      </w:hyperlink>
    </w:p>
    <w:p w14:paraId="10B83513" w14:textId="113ACC6B"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w:t>
        </w:r>
        <w:r w:rsidR="004373FA" w:rsidRPr="007B3048">
          <w:rPr>
            <w:rStyle w:val="Hyperlink"/>
            <w:noProof/>
          </w:rPr>
          <w:lastRenderedPageBreak/>
          <w:t>The lines containing code references are a 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5141DB">
          <w:rPr>
            <w:noProof/>
            <w:webHidden/>
          </w:rPr>
          <w:t>65</w:t>
        </w:r>
        <w:r w:rsidR="004373FA">
          <w:rPr>
            <w:noProof/>
            <w:webHidden/>
          </w:rPr>
          <w:fldChar w:fldCharType="end"/>
        </w:r>
      </w:hyperlink>
    </w:p>
    <w:p w14:paraId="05D8D793" w14:textId="5F68FB46"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5141DB">
          <w:rPr>
            <w:noProof/>
            <w:webHidden/>
          </w:rPr>
          <w:t>66</w:t>
        </w:r>
        <w:r w:rsidR="004373FA">
          <w:rPr>
            <w:noProof/>
            <w:webHidden/>
          </w:rPr>
          <w:fldChar w:fldCharType="end"/>
        </w:r>
      </w:hyperlink>
    </w:p>
    <w:p w14:paraId="6AD2D953" w14:textId="1BFAF6ED"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5141DB">
          <w:rPr>
            <w:noProof/>
            <w:webHidden/>
          </w:rPr>
          <w:t>74</w:t>
        </w:r>
        <w:r w:rsidR="004373FA">
          <w:rPr>
            <w:noProof/>
            <w:webHidden/>
          </w:rPr>
          <w:fldChar w:fldCharType="end"/>
        </w:r>
      </w:hyperlink>
    </w:p>
    <w:p w14:paraId="35E82476" w14:textId="70B5D4D3"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5141DB">
          <w:rPr>
            <w:noProof/>
            <w:webHidden/>
          </w:rPr>
          <w:t>79</w:t>
        </w:r>
        <w:r w:rsidR="004373FA">
          <w:rPr>
            <w:noProof/>
            <w:webHidden/>
          </w:rPr>
          <w:fldChar w:fldCharType="end"/>
        </w:r>
      </w:hyperlink>
    </w:p>
    <w:p w14:paraId="25CB9E82" w14:textId="026939F2"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5141DB">
          <w:rPr>
            <w:noProof/>
            <w:webHidden/>
          </w:rPr>
          <w:t>83</w:t>
        </w:r>
        <w:r w:rsidR="004373FA">
          <w:rPr>
            <w:noProof/>
            <w:webHidden/>
          </w:rPr>
          <w:fldChar w:fldCharType="end"/>
        </w:r>
      </w:hyperlink>
    </w:p>
    <w:p w14:paraId="0F8C9A53" w14:textId="5D6D110A"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5141DB">
          <w:rPr>
            <w:noProof/>
            <w:webHidden/>
          </w:rPr>
          <w:t>84</w:t>
        </w:r>
        <w:r w:rsidR="004373FA">
          <w:rPr>
            <w:noProof/>
            <w:webHidden/>
          </w:rPr>
          <w:fldChar w:fldCharType="end"/>
        </w:r>
      </w:hyperlink>
    </w:p>
    <w:p w14:paraId="2009255E" w14:textId="24A5A8FC"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5141DB">
          <w:rPr>
            <w:noProof/>
            <w:webHidden/>
          </w:rPr>
          <w:t>88</w:t>
        </w:r>
        <w:r w:rsidR="004373FA">
          <w:rPr>
            <w:noProof/>
            <w:webHidden/>
          </w:rPr>
          <w:fldChar w:fldCharType="end"/>
        </w:r>
      </w:hyperlink>
    </w:p>
    <w:p w14:paraId="19EB3801" w14:textId="6A899CC6" w:rsidR="004373FA" w:rsidRDefault="00DC7168" w:rsidP="00627EB3">
      <w:pPr>
        <w:pStyle w:val="TableofFigures"/>
        <w:tabs>
          <w:tab w:val="right" w:leader="dot" w:pos="9350"/>
        </w:tabs>
        <w:ind w:left="1152" w:hanging="1152"/>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5141DB">
          <w:rPr>
            <w:noProof/>
            <w:webHidden/>
          </w:rPr>
          <w:t>91</w:t>
        </w:r>
        <w:r w:rsidR="004373FA">
          <w:rPr>
            <w:noProof/>
            <w:webHidden/>
          </w:rPr>
          <w:fldChar w:fldCharType="end"/>
        </w:r>
      </w:hyperlink>
    </w:p>
    <w:p w14:paraId="4F8616DE" w14:textId="658AB10A" w:rsidR="004373FA" w:rsidRDefault="004373FA" w:rsidP="00627EB3">
      <w:pPr>
        <w:spacing w:line="259" w:lineRule="auto"/>
        <w:ind w:left="1152" w:hanging="1152"/>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600185"/>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EC92D4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w:t>
      </w:r>
      <w:ins w:id="1" w:author="blake grills" w:date="2020-04-13T19:31:00Z">
        <w:r w:rsidR="00B61347">
          <w:rPr>
            <w:rFonts w:cs="Times New Roman"/>
            <w:szCs w:val="24"/>
          </w:rPr>
          <w:t xml:space="preserve"> such as</w:t>
        </w:r>
      </w:ins>
      <w:r w:rsidR="00A8402E" w:rsidRPr="002248ED">
        <w:rPr>
          <w:rFonts w:cs="Times New Roman"/>
          <w:szCs w:val="24"/>
        </w:rPr>
        <w:t xml:space="preserve"> leaving security vulnerabilities</w:t>
      </w:r>
      <w:ins w:id="2" w:author="blake grills" w:date="2020-04-13T19:32:00Z">
        <w:r w:rsidR="00B61347">
          <w:rPr>
            <w:rFonts w:cs="Times New Roman"/>
            <w:szCs w:val="24"/>
          </w:rPr>
          <w:t xml:space="preserve"> present in the code</w:t>
        </w:r>
      </w:ins>
      <w:r w:rsidR="00A8402E" w:rsidRPr="002248ED">
        <w:rPr>
          <w:rFonts w:cs="Times New Roman"/>
          <w:szCs w:val="24"/>
        </w:rPr>
        <w:t xml:space="preserve">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4439647B" w:rsidR="004E5433" w:rsidRPr="002248ED" w:rsidRDefault="004E5433" w:rsidP="00CF3AB9">
      <w:pPr>
        <w:rPr>
          <w:rFonts w:cs="Times New Roman"/>
          <w:szCs w:val="24"/>
        </w:rPr>
      </w:pPr>
      <w:r w:rsidRPr="002248ED">
        <w:rPr>
          <w:rFonts w:cs="Times New Roman"/>
          <w:szCs w:val="24"/>
        </w:rPr>
        <w:t>Our</w:t>
      </w:r>
      <w:ins w:id="3" w:author="Michael Decker" w:date="2020-04-13T20:55:00Z">
        <w:r w:rsidR="005F56C6">
          <w:rPr>
            <w:rFonts w:cs="Times New Roman"/>
            <w:szCs w:val="24"/>
          </w:rPr>
          <w:t xml:space="preserve"> goal</w:t>
        </w:r>
      </w:ins>
      <w:r w:rsidRPr="002248ED">
        <w:rPr>
          <w:rFonts w:cs="Times New Roman"/>
          <w:szCs w:val="24"/>
        </w:rPr>
        <w:t xml:space="preserve"> </w:t>
      </w:r>
      <w:del w:id="4" w:author="blake grills" w:date="2020-04-13T19:33:00Z">
        <w:r w:rsidRPr="002248ED" w:rsidDel="00B61347">
          <w:rPr>
            <w:rFonts w:cs="Times New Roman"/>
            <w:szCs w:val="24"/>
          </w:rPr>
          <w:delText xml:space="preserve">goal with this current research </w:delText>
        </w:r>
      </w:del>
      <w:r w:rsidRPr="002248ED">
        <w:rPr>
          <w:rFonts w:cs="Times New Roman"/>
          <w:szCs w:val="24"/>
        </w:rPr>
        <w:t xml:space="preserve">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Of course the benefits are not limited merely to maintenance</w:t>
      </w:r>
      <w:del w:id="5" w:author="blake grills" w:date="2020-04-13T19:36:00Z">
        <w:r w:rsidRPr="002248ED" w:rsidDel="00B61347">
          <w:rPr>
            <w:rFonts w:cs="Times New Roman"/>
            <w:szCs w:val="24"/>
          </w:rPr>
          <w:delText>,</w:delText>
        </w:r>
      </w:del>
      <w:ins w:id="6" w:author="blake grills" w:date="2020-04-13T19:36:00Z">
        <w:r w:rsidR="00B61347">
          <w:rPr>
            <w:rFonts w:cs="Times New Roman"/>
            <w:szCs w:val="24"/>
          </w:rPr>
          <w:t>;</w:t>
        </w:r>
      </w:ins>
      <w:r w:rsidRPr="002248ED">
        <w:rPr>
          <w:rFonts w:cs="Times New Roman"/>
          <w:szCs w:val="24"/>
        </w:rPr>
        <w:t xml:space="preserv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 xml:space="preserve">For example, when considering automatic </w:t>
      </w:r>
      <w:r w:rsidR="00155450">
        <w:rPr>
          <w:rFonts w:cs="Times New Roman"/>
          <w:szCs w:val="24"/>
        </w:rPr>
        <w:lastRenderedPageBreak/>
        <w:t>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37F6CC30"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del w:id="7" w:author="blake grills" w:date="2020-04-13T19:42:00Z">
        <w:r w:rsidR="00277AA9" w:rsidDel="00BA64B9">
          <w:rPr>
            <w:rFonts w:cs="Times New Roman"/>
            <w:szCs w:val="24"/>
          </w:rPr>
          <w:delText xml:space="preserve">One of the reasons that we </w:delText>
        </w:r>
      </w:del>
      <w:ins w:id="8" w:author="blake grills" w:date="2020-04-13T19:42:00Z">
        <w:r w:rsidR="00BA64B9">
          <w:rPr>
            <w:rFonts w:cs="Times New Roman"/>
            <w:szCs w:val="24"/>
          </w:rPr>
          <w:t xml:space="preserve">We </w:t>
        </w:r>
      </w:ins>
      <w:r w:rsidR="00277AA9">
        <w:rPr>
          <w:rFonts w:cs="Times New Roman"/>
          <w:szCs w:val="24"/>
        </w:rPr>
        <w:t xml:space="preserve">chose to use the Decision Learning Tree algorithm </w:t>
      </w:r>
      <w:ins w:id="9" w:author="blake grills" w:date="2020-04-13T19:44:00Z">
        <w:r w:rsidR="00BA64B9">
          <w:rPr>
            <w:rFonts w:cs="Times New Roman"/>
            <w:szCs w:val="24"/>
          </w:rPr>
          <w:t>as</w:t>
        </w:r>
      </w:ins>
      <w:del w:id="10" w:author="blake grills" w:date="2020-04-13T19:44:00Z">
        <w:r w:rsidR="00277AA9" w:rsidDel="00BA64B9">
          <w:rPr>
            <w:rFonts w:cs="Times New Roman"/>
            <w:szCs w:val="24"/>
          </w:rPr>
          <w:delText>is that</w:delText>
        </w:r>
      </w:del>
      <w:r w:rsidR="00277AA9">
        <w:rPr>
          <w:rFonts w:cs="Times New Roman"/>
          <w:szCs w:val="24"/>
        </w:rPr>
        <w:t xml:space="preserve">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del w:id="11" w:author="blake grills" w:date="2020-04-13T19:46:00Z">
        <w:r w:rsidRPr="00AB3354" w:rsidDel="00BA64B9">
          <w:rPr>
            <w:rFonts w:cs="Times New Roman"/>
            <w:szCs w:val="24"/>
          </w:rPr>
          <w:delText>We feed our data through multiple times in order to ensure overfitting has not occurred</w:delText>
        </w:r>
        <w:r w:rsidR="00CF64B0" w:rsidDel="00BA64B9">
          <w:rPr>
            <w:rFonts w:cs="Times New Roman"/>
            <w:szCs w:val="24"/>
          </w:rPr>
          <w:delText xml:space="preserve">.  </w:delText>
        </w:r>
      </w:del>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is based off of a taxonomy of comments that we have developed</w:t>
      </w:r>
      <w:r w:rsidR="00CF64B0">
        <w:rPr>
          <w:rFonts w:cs="Times New Roman"/>
          <w:szCs w:val="24"/>
        </w:rPr>
        <w:t xml:space="preserve">.  </w:t>
      </w:r>
      <w:r w:rsidR="004E5433" w:rsidRPr="002248ED">
        <w:rPr>
          <w:rFonts w:cs="Times New Roman"/>
          <w:szCs w:val="24"/>
        </w:rPr>
        <w:lastRenderedPageBreak/>
        <w:t>Research in this area is</w:t>
      </w:r>
      <w:del w:id="12" w:author="blake grills" w:date="2020-04-13T19:46:00Z">
        <w:r w:rsidR="004E5433" w:rsidRPr="002248ED" w:rsidDel="00BA64B9">
          <w:rPr>
            <w:rFonts w:cs="Times New Roman"/>
            <w:szCs w:val="24"/>
          </w:rPr>
          <w:delText xml:space="preserve"> exceptionally</w:delText>
        </w:r>
      </w:del>
      <w:r w:rsidR="004E5433" w:rsidRPr="002248ED">
        <w:rPr>
          <w:rFonts w:cs="Times New Roman"/>
          <w:szCs w:val="24"/>
        </w:rPr>
        <w:t xml:space="preserve">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3CEB753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del w:id="13" w:author="blake grills" w:date="2020-04-13T19:47:00Z">
        <w:r w:rsidR="00A37640" w:rsidDel="00BA64B9">
          <w:rPr>
            <w:rFonts w:cs="Times New Roman"/>
            <w:szCs w:val="24"/>
          </w:rPr>
          <w:delText xml:space="preserve">As such, in this </w:delText>
        </w:r>
        <w:r w:rsidR="00A37640" w:rsidRPr="00954785" w:rsidDel="00BA64B9">
          <w:rPr>
            <w:rFonts w:cs="Times New Roman"/>
            <w:b/>
            <w:bCs/>
            <w:szCs w:val="24"/>
          </w:rPr>
          <w:delText>RQ</w:delText>
        </w:r>
        <w:r w:rsidR="00A37640" w:rsidDel="00BA64B9">
          <w:rPr>
            <w:rFonts w:cs="Times New Roman"/>
            <w:szCs w:val="24"/>
          </w:rPr>
          <w:delText>, w</w:delText>
        </w:r>
      </w:del>
      <w:ins w:id="14" w:author="blake grills" w:date="2020-04-13T19:47:00Z">
        <w:r w:rsidR="00BA64B9">
          <w:rPr>
            <w:rFonts w:cs="Times New Roman"/>
            <w:szCs w:val="24"/>
          </w:rPr>
          <w:t>W</w:t>
        </w:r>
      </w:ins>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DAAFCE0"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del w:id="15" w:author="blake grills" w:date="2020-04-13T19:47:00Z">
        <w:r w:rsidR="00E1350B" w:rsidDel="00BA64B9">
          <w:rPr>
            <w:rFonts w:cs="Times New Roman"/>
            <w:szCs w:val="24"/>
          </w:rPr>
          <w:delText xml:space="preserve">As such, in this </w:delText>
        </w:r>
        <w:r w:rsidR="00E1350B" w:rsidDel="00BA64B9">
          <w:rPr>
            <w:rFonts w:cs="Times New Roman"/>
            <w:b/>
            <w:bCs/>
            <w:szCs w:val="24"/>
          </w:rPr>
          <w:delText>RQ</w:delText>
        </w:r>
        <w:r w:rsidR="00E1350B" w:rsidDel="00BA64B9">
          <w:rPr>
            <w:rFonts w:cs="Times New Roman"/>
            <w:szCs w:val="24"/>
          </w:rPr>
          <w:delText>, w</w:delText>
        </w:r>
      </w:del>
      <w:ins w:id="16" w:author="blake grills" w:date="2020-04-13T19:47:00Z">
        <w:r w:rsidR="00BA64B9">
          <w:rPr>
            <w:rFonts w:cs="Times New Roman"/>
            <w:szCs w:val="24"/>
          </w:rPr>
          <w:t>W</w:t>
        </w:r>
      </w:ins>
      <w:r w:rsidR="00E1350B">
        <w:rPr>
          <w:rFonts w:cs="Times New Roman"/>
          <w:szCs w:val="24"/>
        </w:rPr>
        <w:t xml:space="preserve">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547B3A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del w:id="17" w:author="blake grills" w:date="2020-04-13T19:47:00Z">
        <w:r w:rsidR="00D7405C" w:rsidDel="00BA64B9">
          <w:rPr>
            <w:rFonts w:cs="Times New Roman"/>
            <w:szCs w:val="24"/>
          </w:rPr>
          <w:delText xml:space="preserve">As such, in this </w:delText>
        </w:r>
        <w:r w:rsidR="00D7405C" w:rsidDel="00BA64B9">
          <w:rPr>
            <w:rFonts w:cs="Times New Roman"/>
            <w:b/>
            <w:bCs/>
            <w:szCs w:val="24"/>
          </w:rPr>
          <w:delText>RQ</w:delText>
        </w:r>
        <w:r w:rsidR="00D7405C" w:rsidDel="00BA64B9">
          <w:rPr>
            <w:rFonts w:cs="Times New Roman"/>
            <w:szCs w:val="24"/>
          </w:rPr>
          <w:delText>, w</w:delText>
        </w:r>
      </w:del>
      <w:ins w:id="18" w:author="blake grills" w:date="2020-04-13T19:47:00Z">
        <w:r w:rsidR="00BA64B9">
          <w:rPr>
            <w:rFonts w:cs="Times New Roman"/>
            <w:szCs w:val="24"/>
          </w:rPr>
          <w:t>W</w:t>
        </w:r>
      </w:ins>
      <w:r w:rsidR="00D7405C">
        <w:rPr>
          <w:rFonts w:cs="Times New Roman"/>
          <w:szCs w:val="24"/>
        </w:rPr>
        <w:t xml:space="preserve">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5AC45D9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t>
      </w:r>
      <w:del w:id="19" w:author="blake grills" w:date="2020-04-13T19:48:00Z">
        <w:r w:rsidDel="00BA64B9">
          <w:rPr>
            <w:rFonts w:cs="Times New Roman"/>
            <w:szCs w:val="24"/>
          </w:rPr>
          <w:delText xml:space="preserve">what various </w:delText>
        </w:r>
      </w:del>
      <w:r>
        <w:rPr>
          <w:rFonts w:cs="Times New Roman"/>
          <w:szCs w:val="24"/>
        </w:rPr>
        <w:t>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D187A97" w:rsidR="00ED2425" w:rsidRDefault="00ED2425" w:rsidP="00ED2425">
      <w:pPr>
        <w:pStyle w:val="ListParagraph"/>
        <w:numPr>
          <w:ilvl w:val="0"/>
          <w:numId w:val="12"/>
        </w:numPr>
        <w:rPr>
          <w:rFonts w:cs="Times New Roman"/>
          <w:szCs w:val="24"/>
        </w:rPr>
      </w:pPr>
      <w:del w:id="20" w:author="blake grills" w:date="2020-04-13T19:48:00Z">
        <w:r w:rsidDel="00BA64B9">
          <w:rPr>
            <w:rFonts w:cs="Times New Roman"/>
            <w:szCs w:val="24"/>
          </w:rPr>
          <w:delText>Investigation on d</w:delText>
        </w:r>
      </w:del>
      <w:ins w:id="21" w:author="blake grills" w:date="2020-04-13T19:48:00Z">
        <w:r w:rsidR="00BA64B9">
          <w:rPr>
            <w:rFonts w:cs="Times New Roman"/>
            <w:szCs w:val="24"/>
          </w:rPr>
          <w:t>D</w:t>
        </w:r>
      </w:ins>
      <w:r>
        <w:rPr>
          <w:rFonts w:cs="Times New Roman"/>
          <w:szCs w:val="24"/>
        </w:rPr>
        <w:t>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D9E121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5141DB">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89411 \n \h </w:instrText>
      </w:r>
      <w:r w:rsidR="005141DB">
        <w:rPr>
          <w:rFonts w:cs="Times New Roman"/>
          <w:szCs w:val="24"/>
        </w:rPr>
      </w:r>
      <w:r w:rsidR="005141DB">
        <w:rPr>
          <w:rFonts w:cs="Times New Roman"/>
          <w:szCs w:val="24"/>
        </w:rPr>
        <w:fldChar w:fldCharType="separate"/>
      </w:r>
      <w:r w:rsidR="005141DB">
        <w:rPr>
          <w:rFonts w:cs="Times New Roman"/>
          <w:szCs w:val="24"/>
        </w:rPr>
        <w:t>CHAPTER 3</w:t>
      </w:r>
      <w:r w:rsidR="005141DB">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53 \n \h </w:instrText>
      </w:r>
      <w:r w:rsidR="005141DB">
        <w:rPr>
          <w:rFonts w:cs="Times New Roman"/>
          <w:szCs w:val="24"/>
        </w:rPr>
      </w:r>
      <w:r w:rsidR="005141DB">
        <w:rPr>
          <w:rFonts w:cs="Times New Roman"/>
          <w:szCs w:val="24"/>
        </w:rPr>
        <w:fldChar w:fldCharType="separate"/>
      </w:r>
      <w:r w:rsidR="005141DB">
        <w:rPr>
          <w:rFonts w:cs="Times New Roman"/>
          <w:szCs w:val="24"/>
        </w:rPr>
        <w:t>CHAPTER 4</w:t>
      </w:r>
      <w:r w:rsidR="005141DB">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5141DB">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82 \n \h </w:instrText>
      </w:r>
      <w:r w:rsidR="005141DB">
        <w:rPr>
          <w:rFonts w:cs="Times New Roman"/>
          <w:szCs w:val="24"/>
        </w:rPr>
      </w:r>
      <w:r w:rsidR="005141DB">
        <w:rPr>
          <w:rFonts w:cs="Times New Roman"/>
          <w:szCs w:val="24"/>
        </w:rPr>
        <w:fldChar w:fldCharType="separate"/>
      </w:r>
      <w:r w:rsidR="005141DB">
        <w:rPr>
          <w:rFonts w:cs="Times New Roman"/>
          <w:szCs w:val="24"/>
        </w:rPr>
        <w:t>CHAPTER 6</w:t>
      </w:r>
      <w:r w:rsidR="005141DB">
        <w:rPr>
          <w:rFonts w:cs="Times New Roman"/>
          <w:szCs w:val="24"/>
        </w:rPr>
        <w:fldChar w:fldCharType="end"/>
      </w:r>
      <w:r w:rsidR="005141DB">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98 \n \h </w:instrText>
      </w:r>
      <w:r w:rsidR="005141DB">
        <w:rPr>
          <w:rFonts w:cs="Times New Roman"/>
          <w:szCs w:val="24"/>
        </w:rPr>
      </w:r>
      <w:r w:rsidR="005141DB">
        <w:rPr>
          <w:rFonts w:cs="Times New Roman"/>
          <w:szCs w:val="24"/>
        </w:rPr>
        <w:fldChar w:fldCharType="separate"/>
      </w:r>
      <w:r w:rsidR="005141DB">
        <w:rPr>
          <w:rFonts w:cs="Times New Roman"/>
          <w:szCs w:val="24"/>
        </w:rPr>
        <w:t>CHAPTER 7</w:t>
      </w:r>
      <w:r w:rsidR="005141DB">
        <w:rPr>
          <w:rFonts w:cs="Times New Roman"/>
          <w:szCs w:val="24"/>
        </w:rPr>
        <w:fldChar w:fldCharType="end"/>
      </w:r>
      <w:r w:rsidR="005141DB">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5141DB">
        <w:rPr>
          <w:rFonts w:cs="Times New Roman"/>
          <w:szCs w:val="24"/>
        </w:rPr>
        <w:t>CHAPTER 8</w:t>
      </w:r>
      <w:r w:rsidR="005141D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5141DB">
        <w:rPr>
          <w:rFonts w:cs="Times New Roman"/>
          <w:szCs w:val="24"/>
        </w:rPr>
        <w:t>CHAPTER 9</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5141DB">
        <w:rPr>
          <w:rFonts w:cs="Times New Roman"/>
          <w:szCs w:val="24"/>
        </w:rPr>
        <w:t>CHAPTER 11</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lastRenderedPageBreak/>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5141DB">
        <w:rPr>
          <w:rFonts w:cs="Times New Roman"/>
          <w:szCs w:val="24"/>
        </w:rPr>
        <w:t>CHAPTER 12</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22" w:name="_Ref32248431"/>
      <w:r w:rsidRPr="00347B64">
        <w:t xml:space="preserve"> </w:t>
      </w:r>
      <w:bookmarkEnd w:id="22"/>
      <w:r w:rsidR="002D3BDD">
        <w:br/>
      </w:r>
      <w:bookmarkStart w:id="23" w:name="_Toc37600186"/>
      <w:r w:rsidR="00B00EC7">
        <w:t>Related Work</w:t>
      </w:r>
      <w:bookmarkEnd w:id="23"/>
    </w:p>
    <w:p w14:paraId="2EED8F31" w14:textId="2BE00070"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5141DB">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5141DB">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5141DB">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5141DB">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5141DB">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4" w:name="_Ref35456368"/>
      <w:bookmarkStart w:id="25" w:name="_Toc37600187"/>
      <w:r>
        <w:t>Taxonomy</w:t>
      </w:r>
      <w:bookmarkEnd w:id="24"/>
      <w:bookmarkEnd w:id="25"/>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ins w:id="26" w:author="blake grills" w:date="2020-04-13T19:55:00Z">
        <w:r w:rsidR="00BA64B9">
          <w:rPr>
            <w:rFonts w:cs="Times New Roman"/>
            <w:szCs w:val="24"/>
          </w:rPr>
          <w:t xml:space="preserve">  </w:t>
        </w:r>
      </w:ins>
      <w:ins w:id="27" w:author="blake grills" w:date="2020-04-13T19:57:00Z">
        <w:r w:rsidR="00406394">
          <w:rPr>
            <w:rFonts w:cs="Times New Roman"/>
            <w:szCs w:val="24"/>
          </w:rPr>
          <w:t xml:space="preserve">All of this adds value to </w:t>
        </w:r>
      </w:ins>
      <w:ins w:id="28" w:author="blake grills" w:date="2020-04-13T19:58:00Z">
        <w:r w:rsidR="00406394">
          <w:rPr>
            <w:rFonts w:cs="Times New Roman"/>
            <w:szCs w:val="24"/>
          </w:rPr>
          <w:t>the information that already exists on comment taxonomy.</w:t>
        </w:r>
      </w:ins>
    </w:p>
    <w:p w14:paraId="69FCC460" w14:textId="376E47CB" w:rsidR="00FA7B2B" w:rsidRDefault="00FA7B2B" w:rsidP="00FA7B2B">
      <w:pPr>
        <w:pStyle w:val="Heading2"/>
      </w:pPr>
      <w:bookmarkStart w:id="29" w:name="_Ref34208077"/>
      <w:bookmarkStart w:id="30" w:name="_Toc37600188"/>
      <w:r>
        <w:t>Detecting Code in Unstructured Text</w:t>
      </w:r>
      <w:bookmarkEnd w:id="29"/>
      <w:bookmarkEnd w:id="30"/>
    </w:p>
    <w:p w14:paraId="7F9AA12B" w14:textId="12E65BF1"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del w:id="31" w:author="blake grills" w:date="2020-04-13T19:59:00Z">
        <w:r w:rsidR="008940CB" w:rsidDel="00406394">
          <w:delText xml:space="preserve">the process of </w:delText>
        </w:r>
        <w:r w:rsidR="00CD3417" w:rsidDel="00406394">
          <w:delText>developing</w:delText>
        </w:r>
      </w:del>
      <w:del w:id="32" w:author="Michael Decker" w:date="2020-04-13T20:57:00Z">
        <w:r w:rsidR="00CD3417" w:rsidDel="006D3BDE">
          <w:delText xml:space="preserve"> </w:delText>
        </w:r>
      </w:del>
      <w:r w:rsidR="00CD3417">
        <w:t>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ins w:id="33" w:author="blake grills" w:date="2020-04-13T20:08:00Z">
        <w:r w:rsidR="00EA2D4E">
          <w:t>;</w:t>
        </w:r>
      </w:ins>
      <w:del w:id="34" w:author="blake grills" w:date="2020-04-13T20:08:00Z">
        <w:r w:rsidR="00D8059E" w:rsidDel="00EA2D4E">
          <w:delText>,</w:delText>
        </w:r>
      </w:del>
      <w:r w:rsidR="00D8059E">
        <w:t xml:space="preserve">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 xml:space="preserve">Since StackOverflow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35" w:name="_Ref33723021"/>
      <w:r>
        <w:t xml:space="preserve"> </w:t>
      </w:r>
      <w:bookmarkStart w:id="36" w:name="_Toc37600189"/>
      <w:bookmarkStart w:id="37" w:name="_Ref34207242"/>
      <w:r w:rsidR="00AB11E8">
        <w:t>Comment Generation</w:t>
      </w:r>
      <w:bookmarkEnd w:id="36"/>
      <w:r w:rsidR="00AB11E8">
        <w:t xml:space="preserve"> </w:t>
      </w:r>
      <w:bookmarkEnd w:id="35"/>
      <w:bookmarkEnd w:id="37"/>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785230F3"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ins w:id="38" w:author="blake grills" w:date="2020-04-13T20:10:00Z">
        <w:r w:rsidR="00EA2D4E">
          <w:rPr>
            <w:rFonts w:cs="Times New Roman"/>
            <w:szCs w:val="24"/>
          </w:rPr>
          <w:t>English Prose</w:t>
        </w:r>
      </w:ins>
      <w:del w:id="39" w:author="blake grills" w:date="2020-04-13T20:10:00Z">
        <w:r w:rsidR="00861E0F" w:rsidDel="00EA2D4E">
          <w:rPr>
            <w:rFonts w:cs="Times New Roman"/>
            <w:szCs w:val="24"/>
          </w:rPr>
          <w:delText>not</w:delText>
        </w:r>
      </w:del>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40" w:name="_Ref35456517"/>
      <w:bookmarkStart w:id="41" w:name="_Toc37600190"/>
      <w:r>
        <w:t>Comment Quality</w:t>
      </w:r>
      <w:bookmarkEnd w:id="40"/>
      <w:bookmarkEnd w:id="4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42" w:name="_Ref33723167"/>
      <w:bookmarkStart w:id="43" w:name="_Ref34207284"/>
      <w:bookmarkStart w:id="44" w:name="_Toc37600191"/>
      <w:r>
        <w:t>Automated Summarization and Text Detection</w:t>
      </w:r>
      <w:bookmarkEnd w:id="42"/>
      <w:bookmarkEnd w:id="43"/>
      <w:bookmarkEnd w:id="4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03B99C72" w:rsidR="00F91EAC" w:rsidRDefault="00D41E5F" w:rsidP="00E72C9A">
      <w:pPr>
        <w:rPr>
          <w:rFonts w:cs="Times New Roman"/>
          <w:szCs w:val="24"/>
        </w:rPr>
      </w:pPr>
      <w:r>
        <w:rPr>
          <w:rFonts w:cs="Times New Roman"/>
          <w:szCs w:val="24"/>
        </w:rPr>
        <w:t>The concept of text detection, particularly in relation to email</w:t>
      </w:r>
      <w:ins w:id="45" w:author="blake grills" w:date="2020-04-13T20:12:00Z">
        <w:r w:rsidR="00EA2D4E">
          <w:rPr>
            <w:rFonts w:cs="Times New Roman"/>
            <w:szCs w:val="24"/>
          </w:rPr>
          <w:t>,</w:t>
        </w:r>
      </w:ins>
      <w:r>
        <w:rPr>
          <w:rFonts w:cs="Times New Roman"/>
          <w:szCs w:val="24"/>
        </w:rPr>
        <w:t xml:space="preserve"> is something that is becoming more and more </w:t>
      </w:r>
      <w:r w:rsidR="00020FE0">
        <w:rPr>
          <w:rFonts w:cs="Times New Roman"/>
          <w:szCs w:val="24"/>
        </w:rPr>
        <w:t>common</w:t>
      </w:r>
      <w:del w:id="46" w:author="blake grills" w:date="2020-04-13T20:13:00Z">
        <w:r w:rsidR="00020FE0" w:rsidDel="00EA2D4E">
          <w:rPr>
            <w:rFonts w:cs="Times New Roman"/>
            <w:szCs w:val="24"/>
          </w:rPr>
          <w:delText xml:space="preserve"> and</w:delText>
        </w:r>
        <w:r w:rsidDel="00EA2D4E">
          <w:rPr>
            <w:rFonts w:cs="Times New Roman"/>
            <w:szCs w:val="24"/>
          </w:rPr>
          <w:delText xml:space="preserve"> is becoming needed in today’s society</w:delText>
        </w:r>
      </w:del>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ins w:id="47" w:author="blake grills" w:date="2020-04-13T20:40:00Z"/>
          <w:rFonts w:cs="Times New Roman"/>
          <w:b/>
          <w:bCs/>
          <w:sz w:val="32"/>
          <w:szCs w:val="32"/>
        </w:rPr>
      </w:pPr>
      <w:r>
        <w:rPr>
          <w:rFonts w:cs="Times New Roman"/>
          <w:szCs w:val="24"/>
        </w:rPr>
        <w:br w:type="page"/>
      </w:r>
    </w:p>
    <w:p w14:paraId="4DDD8785" w14:textId="77777777" w:rsidR="008045AB" w:rsidRDefault="008045AB" w:rsidP="008045AB">
      <w:pPr>
        <w:jc w:val="center"/>
        <w:rPr>
          <w:ins w:id="48" w:author="blake grills" w:date="2020-04-13T20:40:00Z"/>
          <w:rFonts w:cs="Times New Roman"/>
          <w:b/>
          <w:bCs/>
          <w:sz w:val="32"/>
          <w:szCs w:val="32"/>
        </w:rPr>
      </w:pPr>
    </w:p>
    <w:p w14:paraId="46A4D0FC" w14:textId="77777777" w:rsidR="008045AB" w:rsidRDefault="008045AB" w:rsidP="008045AB">
      <w:pPr>
        <w:jc w:val="center"/>
        <w:rPr>
          <w:ins w:id="49" w:author="blake grills" w:date="2020-04-13T20:40:00Z"/>
          <w:rFonts w:cs="Times New Roman"/>
          <w:b/>
          <w:bCs/>
          <w:sz w:val="32"/>
          <w:szCs w:val="32"/>
        </w:rPr>
      </w:pPr>
    </w:p>
    <w:p w14:paraId="3BF21AF4" w14:textId="77777777" w:rsidR="008045AB" w:rsidRDefault="008045AB" w:rsidP="008045AB">
      <w:pPr>
        <w:jc w:val="center"/>
        <w:rPr>
          <w:ins w:id="50" w:author="blake grills" w:date="2020-04-13T20:40:00Z"/>
          <w:rFonts w:cs="Times New Roman"/>
          <w:b/>
          <w:bCs/>
          <w:sz w:val="32"/>
          <w:szCs w:val="32"/>
        </w:rPr>
      </w:pPr>
    </w:p>
    <w:p w14:paraId="5200E073" w14:textId="77777777" w:rsidR="008045AB" w:rsidRPr="00347B64" w:rsidRDefault="008045AB" w:rsidP="008045AB">
      <w:pPr>
        <w:pStyle w:val="Heading1"/>
        <w:rPr>
          <w:ins w:id="51" w:author="blake grills" w:date="2020-04-13T20:40:00Z"/>
        </w:rPr>
      </w:pPr>
      <w:ins w:id="52" w:author="blake grills" w:date="2020-04-13T20:40:00Z">
        <w:r>
          <w:br/>
        </w:r>
        <w:r w:rsidRPr="00347B64">
          <w:t xml:space="preserve">Data </w:t>
        </w:r>
        <w:r>
          <w:t>Analysis</w:t>
        </w:r>
      </w:ins>
    </w:p>
    <w:p w14:paraId="06AF8581" w14:textId="77777777" w:rsidR="008045AB" w:rsidRPr="002248ED" w:rsidRDefault="008045AB" w:rsidP="008045AB">
      <w:pPr>
        <w:rPr>
          <w:ins w:id="53" w:author="blake grills" w:date="2020-04-13T20:40:00Z"/>
          <w:rFonts w:cs="Times New Roman"/>
          <w:szCs w:val="24"/>
        </w:rPr>
      </w:pPr>
      <w:ins w:id="54" w:author="blake grills" w:date="2020-04-13T20:40:00Z">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 xml:space="preserve">Section </w:t>
        </w:r>
        <w:r>
          <w:rPr>
            <w:rFonts w:cs="Times New Roman"/>
            <w:szCs w:val="24"/>
          </w:rPr>
          <w:fldChar w:fldCharType="begin"/>
        </w:r>
        <w:r>
          <w:rPr>
            <w:rFonts w:cs="Times New Roman"/>
            <w:szCs w:val="24"/>
          </w:rPr>
          <w:instrText xml:space="preserve"> REF _Ref33695007 \r \h </w:instrText>
        </w:r>
      </w:ins>
      <w:r>
        <w:rPr>
          <w:rFonts w:cs="Times New Roman"/>
          <w:szCs w:val="24"/>
        </w:rPr>
      </w:r>
      <w:ins w:id="55" w:author="blake grills" w:date="2020-04-13T20:40:00Z">
        <w:r>
          <w:rPr>
            <w:rFonts w:cs="Times New Roman"/>
            <w:szCs w:val="24"/>
          </w:rPr>
          <w:fldChar w:fldCharType="separate"/>
        </w:r>
        <w:r>
          <w:rPr>
            <w:rFonts w:cs="Times New Roman"/>
            <w:szCs w:val="24"/>
          </w:rPr>
          <w:t xml:space="preserve">6.1. </w:t>
        </w:r>
        <w:r>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 xml:space="preserve">(Section </w:t>
        </w:r>
        <w:r>
          <w:rPr>
            <w:rFonts w:cs="Times New Roman"/>
            <w:szCs w:val="24"/>
          </w:rPr>
          <w:fldChar w:fldCharType="begin"/>
        </w:r>
        <w:r>
          <w:rPr>
            <w:rFonts w:cs="Times New Roman"/>
            <w:szCs w:val="24"/>
          </w:rPr>
          <w:instrText xml:space="preserve"> REF _Ref33695020 \r \h </w:instrText>
        </w:r>
      </w:ins>
      <w:r>
        <w:rPr>
          <w:rFonts w:cs="Times New Roman"/>
          <w:szCs w:val="24"/>
        </w:rPr>
      </w:r>
      <w:ins w:id="56" w:author="blake grills" w:date="2020-04-13T20:40:00Z">
        <w:r>
          <w:rPr>
            <w:rFonts w:cs="Times New Roman"/>
            <w:szCs w:val="24"/>
          </w:rPr>
          <w:fldChar w:fldCharType="separate"/>
        </w:r>
        <w:r>
          <w:rPr>
            <w:rFonts w:cs="Times New Roman"/>
            <w:szCs w:val="24"/>
          </w:rPr>
          <w:t xml:space="preserve">6.2. </w:t>
        </w:r>
        <w:r>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 xml:space="preserve">a frequency-based approach (Section </w:t>
        </w:r>
        <w:r>
          <w:rPr>
            <w:rFonts w:cs="Times New Roman"/>
            <w:szCs w:val="24"/>
          </w:rPr>
          <w:fldChar w:fldCharType="begin"/>
        </w:r>
        <w:r>
          <w:rPr>
            <w:rFonts w:cs="Times New Roman"/>
            <w:szCs w:val="24"/>
          </w:rPr>
          <w:instrText xml:space="preserve"> REF _Ref33695048 \r \h </w:instrText>
        </w:r>
      </w:ins>
      <w:r>
        <w:rPr>
          <w:rFonts w:cs="Times New Roman"/>
          <w:szCs w:val="24"/>
        </w:rPr>
      </w:r>
      <w:ins w:id="57" w:author="blake grills" w:date="2020-04-13T20:40:00Z">
        <w:r>
          <w:rPr>
            <w:rFonts w:cs="Times New Roman"/>
            <w:szCs w:val="24"/>
          </w:rPr>
          <w:fldChar w:fldCharType="separate"/>
        </w:r>
        <w:r>
          <w:rPr>
            <w:rFonts w:cs="Times New Roman"/>
            <w:szCs w:val="24"/>
          </w:rPr>
          <w:t xml:space="preserve">6.3. </w:t>
        </w:r>
        <w:r>
          <w:rPr>
            <w:rFonts w:cs="Times New Roman"/>
            <w:szCs w:val="24"/>
          </w:rPr>
          <w:fldChar w:fldCharType="end"/>
        </w:r>
        <w:r>
          <w:rPr>
            <w:rFonts w:cs="Times New Roman"/>
            <w:szCs w:val="24"/>
          </w:rPr>
          <w:t xml:space="preserve">).  </w:t>
        </w:r>
      </w:ins>
    </w:p>
    <w:p w14:paraId="16A164A8" w14:textId="77777777" w:rsidR="008045AB" w:rsidRPr="002248ED" w:rsidRDefault="008045AB" w:rsidP="008045AB">
      <w:pPr>
        <w:pStyle w:val="Heading2"/>
        <w:rPr>
          <w:ins w:id="58" w:author="blake grills" w:date="2020-04-13T20:40:00Z"/>
        </w:rPr>
      </w:pPr>
      <w:ins w:id="59" w:author="blake grills" w:date="2020-04-13T20:40:00Z">
        <w:r w:rsidRPr="002248ED">
          <w:t>Syntax-based Approach</w:t>
        </w:r>
      </w:ins>
    </w:p>
    <w:p w14:paraId="489F3CC0" w14:textId="77777777" w:rsidR="008045AB" w:rsidRDefault="008045AB" w:rsidP="008045AB">
      <w:pPr>
        <w:rPr>
          <w:ins w:id="60" w:author="blake grills" w:date="2020-04-13T20:40:00Z"/>
          <w:rFonts w:cs="Times New Roman"/>
          <w:szCs w:val="24"/>
        </w:rPr>
      </w:pPr>
      <w:ins w:id="61" w:author="blake grills" w:date="2020-04-13T20:40:00Z">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ins>
    </w:p>
    <w:p w14:paraId="1FEA62AD" w14:textId="77777777" w:rsidR="008045AB" w:rsidRPr="002C4D6A" w:rsidRDefault="008045AB" w:rsidP="008045AB">
      <w:pPr>
        <w:spacing w:line="240" w:lineRule="auto"/>
        <w:ind w:firstLine="0"/>
        <w:jc w:val="center"/>
        <w:rPr>
          <w:ins w:id="62" w:author="blake grills" w:date="2020-04-13T20:40:00Z"/>
          <w:rStyle w:val="Code"/>
        </w:rPr>
      </w:pPr>
      <w:ins w:id="63" w:author="blake grills" w:date="2020-04-13T20:40:00Z">
        <w:r w:rsidRPr="002C4D6A">
          <w:rPr>
            <w:rStyle w:val="Code"/>
          </w:rPr>
          <w:t>//if(x &gt; 10){</w:t>
        </w:r>
      </w:ins>
    </w:p>
    <w:p w14:paraId="7DD840EA" w14:textId="77777777" w:rsidR="008045AB" w:rsidRPr="002C4D6A" w:rsidRDefault="008045AB" w:rsidP="008045AB">
      <w:pPr>
        <w:ind w:firstLine="0"/>
        <w:jc w:val="center"/>
        <w:rPr>
          <w:ins w:id="64" w:author="blake grills" w:date="2020-04-13T20:40:00Z"/>
          <w:rStyle w:val="Code"/>
        </w:rPr>
      </w:pPr>
      <w:ins w:id="65" w:author="blake grills" w:date="2020-04-13T20:40:00Z">
        <w:r>
          <w:rPr>
            <w:rStyle w:val="Code"/>
          </w:rPr>
          <w:t>i</w:t>
        </w:r>
        <w:r w:rsidRPr="002C4D6A">
          <w:rPr>
            <w:rStyle w:val="Code"/>
          </w:rPr>
          <w:t>f(x == 10){</w:t>
        </w:r>
      </w:ins>
    </w:p>
    <w:p w14:paraId="6C3F4871" w14:textId="77777777" w:rsidR="008045AB" w:rsidRPr="002248ED" w:rsidRDefault="008045AB" w:rsidP="008045AB">
      <w:pPr>
        <w:ind w:firstLine="0"/>
        <w:rPr>
          <w:ins w:id="66" w:author="blake grills" w:date="2020-04-13T20:40:00Z"/>
          <w:rFonts w:cs="Times New Roman"/>
          <w:szCs w:val="24"/>
        </w:rPr>
      </w:pPr>
      <w:ins w:id="67" w:author="blake grills" w:date="2020-04-13T20:40:00Z">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ins>
    </w:p>
    <w:p w14:paraId="52CB0592" w14:textId="77777777" w:rsidR="008045AB" w:rsidRPr="002248ED" w:rsidRDefault="008045AB" w:rsidP="008045AB">
      <w:pPr>
        <w:pStyle w:val="Heading2"/>
        <w:rPr>
          <w:ins w:id="68" w:author="blake grills" w:date="2020-04-13T20:40:00Z"/>
        </w:rPr>
      </w:pPr>
      <w:ins w:id="69" w:author="blake grills" w:date="2020-04-13T20:40:00Z">
        <w:r w:rsidRPr="002248ED">
          <w:t>Bag of Words Approach</w:t>
        </w:r>
      </w:ins>
    </w:p>
    <w:p w14:paraId="51A188E1" w14:textId="77777777" w:rsidR="008045AB" w:rsidRPr="002248ED" w:rsidRDefault="008045AB" w:rsidP="008045AB">
      <w:pPr>
        <w:rPr>
          <w:ins w:id="70" w:author="blake grills" w:date="2020-04-13T20:40:00Z"/>
          <w:rFonts w:cs="Times New Roman"/>
          <w:szCs w:val="24"/>
        </w:rPr>
      </w:pPr>
      <w:ins w:id="71" w:author="blake grills" w:date="2020-04-13T20:40:00Z">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ins>
    </w:p>
    <w:p w14:paraId="3D0D0D95" w14:textId="77777777" w:rsidR="008045AB" w:rsidRPr="001B4B22" w:rsidRDefault="008045AB" w:rsidP="008045AB">
      <w:pPr>
        <w:pStyle w:val="Heading2"/>
        <w:rPr>
          <w:ins w:id="72" w:author="blake grills" w:date="2020-04-13T20:40:00Z"/>
        </w:rPr>
      </w:pPr>
      <w:ins w:id="73" w:author="blake grills" w:date="2020-04-13T20:40:00Z">
        <w:r w:rsidRPr="002248ED">
          <w:lastRenderedPageBreak/>
          <w:t>Frequency</w:t>
        </w:r>
        <w:r>
          <w:t>-based</w:t>
        </w:r>
        <w:r w:rsidRPr="002248ED">
          <w:t xml:space="preserve"> Approac</w:t>
        </w:r>
        <w:r>
          <w:t>h</w:t>
        </w:r>
      </w:ins>
    </w:p>
    <w:p w14:paraId="38CEF1E9" w14:textId="77777777" w:rsidR="008045AB" w:rsidRDefault="008045AB" w:rsidP="008045AB">
      <w:pPr>
        <w:rPr>
          <w:ins w:id="74" w:author="blake grills" w:date="2020-04-13T20:40:00Z"/>
          <w:rFonts w:cs="Times New Roman"/>
          <w:szCs w:val="24"/>
        </w:rPr>
      </w:pPr>
      <w:ins w:id="75" w:author="blake grills" w:date="2020-04-13T20:40:00Z">
        <w:r w:rsidRPr="002248ED">
          <w:rPr>
            <w:rFonts w:cs="Times New Roman"/>
            <w:noProof/>
            <w:szCs w:val="24"/>
          </w:rPr>
          <w:drawing>
            <wp:anchor distT="0" distB="0" distL="114300" distR="114300" simplePos="0" relativeHeight="251666432" behindDoc="0" locked="0" layoutInCell="1" allowOverlap="1" wp14:anchorId="740AE24C" wp14:editId="60988334">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Pr>
            <w:noProof/>
          </w:rPr>
          <mc:AlternateContent>
            <mc:Choice Requires="wps">
              <w:drawing>
                <wp:anchor distT="0" distB="0" distL="114300" distR="114300" simplePos="0" relativeHeight="251667456" behindDoc="0" locked="0" layoutInCell="1" allowOverlap="1" wp14:anchorId="55EE5CFF" wp14:editId="34728D30">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3DE23CC" w14:textId="77777777" w:rsidR="008045AB" w:rsidRPr="0043682C" w:rsidRDefault="008045AB" w:rsidP="008045AB">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EE5CFF"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43DE23CC" w14:textId="77777777" w:rsidR="008045AB" w:rsidRPr="0043682C" w:rsidRDefault="008045AB" w:rsidP="008045AB">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Pr>
            <w:rFonts w:cs="Times New Roman"/>
            <w:szCs w:val="24"/>
          </w:rPr>
          <w:fldChar w:fldCharType="begin"/>
        </w:r>
        <w:r>
          <w:rPr>
            <w:rFonts w:cs="Times New Roman"/>
            <w:szCs w:val="24"/>
          </w:rPr>
          <w:instrText xml:space="preserve"> REF _Ref37509558 \h </w:instrText>
        </w:r>
      </w:ins>
      <w:r>
        <w:rPr>
          <w:rFonts w:cs="Times New Roman"/>
          <w:szCs w:val="24"/>
        </w:rPr>
      </w:r>
      <w:ins w:id="76" w:author="blake grills" w:date="2020-04-13T20:40:00Z">
        <w:r>
          <w:rPr>
            <w:rFonts w:cs="Times New Roman"/>
            <w:szCs w:val="24"/>
          </w:rPr>
          <w:fldChar w:fldCharType="separate"/>
        </w:r>
        <w:r>
          <w:t xml:space="preserve">Figure </w:t>
        </w:r>
        <w:r>
          <w:rPr>
            <w:noProof/>
          </w:rPr>
          <w:t>2</w:t>
        </w:r>
        <w:r>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ins>
    </w:p>
    <w:p w14:paraId="762336E2" w14:textId="77777777" w:rsidR="008045AB" w:rsidRPr="002248ED" w:rsidRDefault="008045AB" w:rsidP="008045AB">
      <w:pPr>
        <w:rPr>
          <w:ins w:id="77" w:author="blake grills" w:date="2020-04-13T20:40:00Z"/>
          <w:rFonts w:cs="Times New Roman"/>
          <w:szCs w:val="24"/>
        </w:rPr>
      </w:pPr>
      <w:ins w:id="78" w:author="blake grills" w:date="2020-04-13T20:40:00Z">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ins>
    </w:p>
    <w:p w14:paraId="3FFD61A1" w14:textId="77777777" w:rsidR="008045AB" w:rsidRPr="002248ED" w:rsidRDefault="008045AB" w:rsidP="008045AB">
      <w:pPr>
        <w:jc w:val="center"/>
        <w:rPr>
          <w:ins w:id="79" w:author="blake grills" w:date="2020-04-13T20:40:00Z"/>
          <w:rFonts w:cs="Times New Roman"/>
          <w:i/>
          <w:iCs/>
          <w:szCs w:val="24"/>
        </w:rPr>
      </w:pPr>
      <w:ins w:id="80" w:author="blake grills" w:date="2020-04-13T20:40:00Z">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ins>
    </w:p>
    <w:p w14:paraId="76973C1F" w14:textId="77777777" w:rsidR="008045AB" w:rsidRDefault="008045AB" w:rsidP="008045AB">
      <w:pPr>
        <w:rPr>
          <w:ins w:id="81" w:author="blake grills" w:date="2020-04-13T20:40:00Z"/>
          <w:rFonts w:cs="Times New Roman"/>
          <w:szCs w:val="24"/>
        </w:rPr>
      </w:pPr>
      <w:ins w:id="82" w:author="blake grills" w:date="2020-04-13T20:40:00Z">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ins>
    </w:p>
    <w:p w14:paraId="22EA5AEA" w14:textId="77777777" w:rsidR="008045AB" w:rsidRDefault="008045AB" w:rsidP="008045AB">
      <w:pPr>
        <w:rPr>
          <w:ins w:id="83" w:author="blake grills" w:date="2020-04-13T20:40:00Z"/>
          <w:rFonts w:cs="Times New Roman"/>
          <w:szCs w:val="24"/>
        </w:rPr>
      </w:pPr>
      <w:ins w:id="84" w:author="blake grills" w:date="2020-04-13T20:40:00Z">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Pr>
            <w:rFonts w:cs="Times New Roman"/>
            <w:szCs w:val="24"/>
          </w:rPr>
          <w:fldChar w:fldCharType="begin"/>
        </w:r>
        <w:r>
          <w:rPr>
            <w:rFonts w:cs="Times New Roman"/>
            <w:szCs w:val="24"/>
          </w:rPr>
          <w:instrText xml:space="preserve"> REF _Ref36760479 \h </w:instrText>
        </w:r>
      </w:ins>
      <w:r>
        <w:rPr>
          <w:rFonts w:cs="Times New Roman"/>
          <w:szCs w:val="24"/>
        </w:rPr>
      </w:r>
      <w:ins w:id="85" w:author="blake grills" w:date="2020-04-13T20:40:00Z">
        <w:r>
          <w:rPr>
            <w:rFonts w:cs="Times New Roman"/>
            <w:szCs w:val="24"/>
          </w:rPr>
          <w:fldChar w:fldCharType="separate"/>
        </w:r>
        <w:r>
          <w:t xml:space="preserve">TABLE </w:t>
        </w:r>
        <w:r>
          <w:rPr>
            <w:noProof/>
          </w:rPr>
          <w:t>14</w:t>
        </w:r>
        <w:r>
          <w:rPr>
            <w:rFonts w:cs="Times New Roman"/>
            <w:szCs w:val="24"/>
          </w:rPr>
          <w:fldChar w:fldCharType="end"/>
        </w:r>
        <w:r>
          <w:rPr>
            <w:rFonts w:cs="Times New Roman"/>
            <w:szCs w:val="24"/>
          </w:rPr>
          <w:t xml:space="preserve"> below is an example of how the calculation is performed by dividing the count of each symbol by the total count of all symbols.</w:t>
        </w:r>
      </w:ins>
    </w:p>
    <w:p w14:paraId="13AE7AFB" w14:textId="77777777" w:rsidR="008045AB" w:rsidRPr="00962E78" w:rsidRDefault="008045AB" w:rsidP="008045AB">
      <w:pPr>
        <w:spacing w:line="360" w:lineRule="auto"/>
        <w:jc w:val="center"/>
        <w:rPr>
          <w:ins w:id="86" w:author="blake grills" w:date="2020-04-13T20:40:00Z"/>
          <w:rStyle w:val="Code"/>
        </w:rPr>
      </w:pPr>
      <w:ins w:id="87" w:author="blake grills" w:date="2020-04-13T20:40:00Z">
        <w:r w:rsidRPr="00962E78">
          <w:rPr>
            <w:rStyle w:val="Code"/>
          </w:rPr>
          <w:t>//a = sqrt(b**2 + c**2)</w:t>
        </w:r>
      </w:ins>
    </w:p>
    <w:p w14:paraId="27B0BCF6" w14:textId="77777777" w:rsidR="008045AB" w:rsidRDefault="008045AB" w:rsidP="008045AB">
      <w:pPr>
        <w:pStyle w:val="TableCaption"/>
        <w:rPr>
          <w:ins w:id="88" w:author="blake grills" w:date="2020-04-13T20:40:00Z"/>
        </w:rPr>
      </w:pPr>
      <w:ins w:id="89" w:author="blake grills" w:date="2020-04-13T20:40:00Z">
        <w:r>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824364">
          <w:t>Breakdown of the mathematical frequencies of the above comment line.</w:t>
        </w:r>
      </w:ins>
    </w:p>
    <w:tbl>
      <w:tblPr>
        <w:tblStyle w:val="TableGrid"/>
        <w:tblW w:w="0" w:type="auto"/>
        <w:jc w:val="center"/>
        <w:tblLook w:val="04A0" w:firstRow="1" w:lastRow="0" w:firstColumn="1" w:lastColumn="0" w:noHBand="0" w:noVBand="1"/>
      </w:tblPr>
      <w:tblGrid>
        <w:gridCol w:w="1525"/>
        <w:gridCol w:w="1440"/>
        <w:gridCol w:w="1350"/>
      </w:tblGrid>
      <w:tr w:rsidR="008045AB" w14:paraId="31226430" w14:textId="77777777" w:rsidTr="00E20BC8">
        <w:trPr>
          <w:jc w:val="center"/>
          <w:ins w:id="90" w:author="blake grills" w:date="2020-04-13T20:40:00Z"/>
        </w:trPr>
        <w:tc>
          <w:tcPr>
            <w:tcW w:w="1525" w:type="dxa"/>
          </w:tcPr>
          <w:p w14:paraId="424DF1AC" w14:textId="77777777" w:rsidR="008045AB" w:rsidRPr="00824364" w:rsidRDefault="008045AB" w:rsidP="00E20BC8">
            <w:pPr>
              <w:ind w:firstLine="0"/>
              <w:jc w:val="center"/>
              <w:rPr>
                <w:ins w:id="91" w:author="blake grills" w:date="2020-04-13T20:40:00Z"/>
                <w:rFonts w:cs="Times New Roman"/>
                <w:b/>
                <w:bCs/>
                <w:szCs w:val="24"/>
              </w:rPr>
            </w:pPr>
            <w:ins w:id="92" w:author="blake grills" w:date="2020-04-13T20:40:00Z">
              <w:r w:rsidRPr="00824364">
                <w:rPr>
                  <w:rFonts w:cs="Times New Roman"/>
                  <w:b/>
                  <w:bCs/>
                  <w:szCs w:val="24"/>
                </w:rPr>
                <w:t>Symbol</w:t>
              </w:r>
            </w:ins>
          </w:p>
        </w:tc>
        <w:tc>
          <w:tcPr>
            <w:tcW w:w="1440" w:type="dxa"/>
          </w:tcPr>
          <w:p w14:paraId="433D3830" w14:textId="77777777" w:rsidR="008045AB" w:rsidRPr="00824364" w:rsidRDefault="008045AB" w:rsidP="00E20BC8">
            <w:pPr>
              <w:ind w:firstLine="0"/>
              <w:jc w:val="center"/>
              <w:rPr>
                <w:ins w:id="93" w:author="blake grills" w:date="2020-04-13T20:40:00Z"/>
                <w:rFonts w:cs="Times New Roman"/>
                <w:b/>
                <w:bCs/>
                <w:szCs w:val="24"/>
              </w:rPr>
            </w:pPr>
            <w:ins w:id="94" w:author="blake grills" w:date="2020-04-13T20:40:00Z">
              <w:r w:rsidRPr="00824364">
                <w:rPr>
                  <w:rFonts w:cs="Times New Roman"/>
                  <w:b/>
                  <w:bCs/>
                  <w:szCs w:val="24"/>
                </w:rPr>
                <w:t>Count</w:t>
              </w:r>
            </w:ins>
          </w:p>
        </w:tc>
        <w:tc>
          <w:tcPr>
            <w:tcW w:w="1350" w:type="dxa"/>
          </w:tcPr>
          <w:p w14:paraId="1EA16813" w14:textId="77777777" w:rsidR="008045AB" w:rsidRPr="00824364" w:rsidRDefault="008045AB" w:rsidP="00E20BC8">
            <w:pPr>
              <w:ind w:firstLine="0"/>
              <w:jc w:val="center"/>
              <w:rPr>
                <w:ins w:id="95" w:author="blake grills" w:date="2020-04-13T20:40:00Z"/>
                <w:rFonts w:cs="Times New Roman"/>
                <w:b/>
                <w:bCs/>
                <w:szCs w:val="24"/>
              </w:rPr>
            </w:pPr>
            <w:ins w:id="96" w:author="blake grills" w:date="2020-04-13T20:40:00Z">
              <w:r w:rsidRPr="00824364">
                <w:rPr>
                  <w:rFonts w:cs="Times New Roman"/>
                  <w:b/>
                  <w:bCs/>
                  <w:szCs w:val="24"/>
                </w:rPr>
                <w:t>Frequency</w:t>
              </w:r>
            </w:ins>
          </w:p>
        </w:tc>
      </w:tr>
      <w:tr w:rsidR="008045AB" w14:paraId="587FBBD2" w14:textId="77777777" w:rsidTr="00E20BC8">
        <w:trPr>
          <w:jc w:val="center"/>
          <w:ins w:id="97" w:author="blake grills" w:date="2020-04-13T20:40:00Z"/>
        </w:trPr>
        <w:tc>
          <w:tcPr>
            <w:tcW w:w="1525" w:type="dxa"/>
          </w:tcPr>
          <w:p w14:paraId="0F6A63A0" w14:textId="77777777" w:rsidR="008045AB" w:rsidRDefault="008045AB" w:rsidP="00E20BC8">
            <w:pPr>
              <w:ind w:firstLine="0"/>
              <w:rPr>
                <w:ins w:id="98" w:author="blake grills" w:date="2020-04-13T20:40:00Z"/>
                <w:rFonts w:cs="Times New Roman"/>
                <w:szCs w:val="24"/>
              </w:rPr>
            </w:pPr>
            <w:ins w:id="99" w:author="blake grills" w:date="2020-04-13T20:40:00Z">
              <w:r>
                <w:rPr>
                  <w:rFonts w:cs="Times New Roman"/>
                  <w:szCs w:val="24"/>
                </w:rPr>
                <w:t>A</w:t>
              </w:r>
            </w:ins>
          </w:p>
        </w:tc>
        <w:tc>
          <w:tcPr>
            <w:tcW w:w="1440" w:type="dxa"/>
          </w:tcPr>
          <w:p w14:paraId="7F7CB0F6" w14:textId="77777777" w:rsidR="008045AB" w:rsidRDefault="008045AB" w:rsidP="00E20BC8">
            <w:pPr>
              <w:ind w:firstLine="0"/>
              <w:rPr>
                <w:ins w:id="100" w:author="blake grills" w:date="2020-04-13T20:40:00Z"/>
                <w:rFonts w:cs="Times New Roman"/>
                <w:szCs w:val="24"/>
              </w:rPr>
            </w:pPr>
            <w:ins w:id="101" w:author="blake grills" w:date="2020-04-13T20:40:00Z">
              <w:r>
                <w:rPr>
                  <w:rFonts w:cs="Times New Roman"/>
                  <w:szCs w:val="24"/>
                </w:rPr>
                <w:t>1</w:t>
              </w:r>
            </w:ins>
          </w:p>
        </w:tc>
        <w:tc>
          <w:tcPr>
            <w:tcW w:w="1350" w:type="dxa"/>
          </w:tcPr>
          <w:p w14:paraId="6D9DC447" w14:textId="77777777" w:rsidR="008045AB" w:rsidRDefault="008045AB" w:rsidP="00E20BC8">
            <w:pPr>
              <w:ind w:firstLine="0"/>
              <w:rPr>
                <w:ins w:id="102" w:author="blake grills" w:date="2020-04-13T20:40:00Z"/>
                <w:rFonts w:cs="Times New Roman"/>
                <w:szCs w:val="24"/>
              </w:rPr>
            </w:pPr>
            <w:ins w:id="103" w:author="blake grills" w:date="2020-04-13T20:40:00Z">
              <w:r>
                <w:rPr>
                  <w:rFonts w:cs="Times New Roman"/>
                  <w:szCs w:val="24"/>
                </w:rPr>
                <w:t>.048</w:t>
              </w:r>
            </w:ins>
          </w:p>
        </w:tc>
      </w:tr>
      <w:tr w:rsidR="008045AB" w14:paraId="7F0B3C57" w14:textId="77777777" w:rsidTr="00E20BC8">
        <w:trPr>
          <w:jc w:val="center"/>
          <w:ins w:id="104" w:author="blake grills" w:date="2020-04-13T20:40:00Z"/>
        </w:trPr>
        <w:tc>
          <w:tcPr>
            <w:tcW w:w="1525" w:type="dxa"/>
          </w:tcPr>
          <w:p w14:paraId="37555403" w14:textId="77777777" w:rsidR="008045AB" w:rsidRDefault="008045AB" w:rsidP="00E20BC8">
            <w:pPr>
              <w:ind w:firstLine="0"/>
              <w:rPr>
                <w:ins w:id="105" w:author="blake grills" w:date="2020-04-13T20:40:00Z"/>
                <w:rFonts w:cs="Times New Roman"/>
                <w:szCs w:val="24"/>
              </w:rPr>
            </w:pPr>
            <w:ins w:id="106" w:author="blake grills" w:date="2020-04-13T20:40:00Z">
              <w:r>
                <w:rPr>
                  <w:rFonts w:cs="Times New Roman"/>
                  <w:szCs w:val="24"/>
                </w:rPr>
                <w:t>Space</w:t>
              </w:r>
            </w:ins>
          </w:p>
        </w:tc>
        <w:tc>
          <w:tcPr>
            <w:tcW w:w="1440" w:type="dxa"/>
          </w:tcPr>
          <w:p w14:paraId="5F84C012" w14:textId="77777777" w:rsidR="008045AB" w:rsidRDefault="008045AB" w:rsidP="00E20BC8">
            <w:pPr>
              <w:ind w:firstLine="0"/>
              <w:rPr>
                <w:ins w:id="107" w:author="blake grills" w:date="2020-04-13T20:40:00Z"/>
                <w:rFonts w:cs="Times New Roman"/>
                <w:szCs w:val="24"/>
              </w:rPr>
            </w:pPr>
            <w:ins w:id="108" w:author="blake grills" w:date="2020-04-13T20:40:00Z">
              <w:r>
                <w:rPr>
                  <w:rFonts w:cs="Times New Roman"/>
                  <w:szCs w:val="24"/>
                </w:rPr>
                <w:t>4</w:t>
              </w:r>
            </w:ins>
          </w:p>
        </w:tc>
        <w:tc>
          <w:tcPr>
            <w:tcW w:w="1350" w:type="dxa"/>
          </w:tcPr>
          <w:p w14:paraId="02C9493C" w14:textId="77777777" w:rsidR="008045AB" w:rsidRDefault="008045AB" w:rsidP="00E20BC8">
            <w:pPr>
              <w:ind w:firstLine="0"/>
              <w:rPr>
                <w:ins w:id="109" w:author="blake grills" w:date="2020-04-13T20:40:00Z"/>
                <w:rFonts w:cs="Times New Roman"/>
                <w:szCs w:val="24"/>
              </w:rPr>
            </w:pPr>
            <w:ins w:id="110" w:author="blake grills" w:date="2020-04-13T20:40:00Z">
              <w:r>
                <w:rPr>
                  <w:rFonts w:cs="Times New Roman"/>
                  <w:szCs w:val="24"/>
                </w:rPr>
                <w:t>.195</w:t>
              </w:r>
            </w:ins>
          </w:p>
        </w:tc>
      </w:tr>
      <w:tr w:rsidR="008045AB" w14:paraId="2E69C90A" w14:textId="77777777" w:rsidTr="00E20BC8">
        <w:trPr>
          <w:jc w:val="center"/>
          <w:ins w:id="111" w:author="blake grills" w:date="2020-04-13T20:40:00Z"/>
        </w:trPr>
        <w:tc>
          <w:tcPr>
            <w:tcW w:w="1525" w:type="dxa"/>
          </w:tcPr>
          <w:p w14:paraId="6D16C2A0" w14:textId="77777777" w:rsidR="008045AB" w:rsidRDefault="008045AB" w:rsidP="00E20BC8">
            <w:pPr>
              <w:ind w:firstLine="0"/>
              <w:rPr>
                <w:ins w:id="112" w:author="blake grills" w:date="2020-04-13T20:40:00Z"/>
                <w:rFonts w:cs="Times New Roman"/>
                <w:szCs w:val="24"/>
              </w:rPr>
            </w:pPr>
            <w:ins w:id="113" w:author="blake grills" w:date="2020-04-13T20:40:00Z">
              <w:r>
                <w:rPr>
                  <w:rFonts w:cs="Times New Roman"/>
                  <w:szCs w:val="24"/>
                </w:rPr>
                <w:t>=</w:t>
              </w:r>
            </w:ins>
          </w:p>
        </w:tc>
        <w:tc>
          <w:tcPr>
            <w:tcW w:w="1440" w:type="dxa"/>
          </w:tcPr>
          <w:p w14:paraId="1D356FFC" w14:textId="77777777" w:rsidR="008045AB" w:rsidRDefault="008045AB" w:rsidP="00E20BC8">
            <w:pPr>
              <w:ind w:firstLine="0"/>
              <w:rPr>
                <w:ins w:id="114" w:author="blake grills" w:date="2020-04-13T20:40:00Z"/>
                <w:rFonts w:cs="Times New Roman"/>
                <w:szCs w:val="24"/>
              </w:rPr>
            </w:pPr>
            <w:ins w:id="115" w:author="blake grills" w:date="2020-04-13T20:40:00Z">
              <w:r>
                <w:rPr>
                  <w:rFonts w:cs="Times New Roman"/>
                  <w:szCs w:val="24"/>
                </w:rPr>
                <w:t>1</w:t>
              </w:r>
            </w:ins>
          </w:p>
        </w:tc>
        <w:tc>
          <w:tcPr>
            <w:tcW w:w="1350" w:type="dxa"/>
          </w:tcPr>
          <w:p w14:paraId="2615D3C4" w14:textId="77777777" w:rsidR="008045AB" w:rsidRDefault="008045AB" w:rsidP="00E20BC8">
            <w:pPr>
              <w:ind w:firstLine="0"/>
              <w:rPr>
                <w:ins w:id="116" w:author="blake grills" w:date="2020-04-13T20:40:00Z"/>
                <w:rFonts w:cs="Times New Roman"/>
                <w:szCs w:val="24"/>
              </w:rPr>
            </w:pPr>
            <w:ins w:id="117" w:author="blake grills" w:date="2020-04-13T20:40:00Z">
              <w:r>
                <w:rPr>
                  <w:rFonts w:cs="Times New Roman"/>
                  <w:szCs w:val="24"/>
                </w:rPr>
                <w:t>.048</w:t>
              </w:r>
            </w:ins>
          </w:p>
        </w:tc>
      </w:tr>
      <w:tr w:rsidR="008045AB" w14:paraId="39E65E66" w14:textId="77777777" w:rsidTr="00E20BC8">
        <w:trPr>
          <w:jc w:val="center"/>
          <w:ins w:id="118" w:author="blake grills" w:date="2020-04-13T20:40:00Z"/>
        </w:trPr>
        <w:tc>
          <w:tcPr>
            <w:tcW w:w="1525" w:type="dxa"/>
          </w:tcPr>
          <w:p w14:paraId="2B525F5F" w14:textId="77777777" w:rsidR="008045AB" w:rsidRDefault="008045AB" w:rsidP="00E20BC8">
            <w:pPr>
              <w:ind w:firstLine="0"/>
              <w:rPr>
                <w:ins w:id="119" w:author="blake grills" w:date="2020-04-13T20:40:00Z"/>
                <w:rFonts w:cs="Times New Roman"/>
                <w:szCs w:val="24"/>
              </w:rPr>
            </w:pPr>
            <w:ins w:id="120" w:author="blake grills" w:date="2020-04-13T20:40:00Z">
              <w:r>
                <w:rPr>
                  <w:rFonts w:cs="Times New Roman"/>
                  <w:szCs w:val="24"/>
                </w:rPr>
                <w:t>S</w:t>
              </w:r>
            </w:ins>
          </w:p>
        </w:tc>
        <w:tc>
          <w:tcPr>
            <w:tcW w:w="1440" w:type="dxa"/>
          </w:tcPr>
          <w:p w14:paraId="12219815" w14:textId="77777777" w:rsidR="008045AB" w:rsidRDefault="008045AB" w:rsidP="00E20BC8">
            <w:pPr>
              <w:ind w:firstLine="0"/>
              <w:rPr>
                <w:ins w:id="121" w:author="blake grills" w:date="2020-04-13T20:40:00Z"/>
                <w:rFonts w:cs="Times New Roman"/>
                <w:szCs w:val="24"/>
              </w:rPr>
            </w:pPr>
            <w:ins w:id="122" w:author="blake grills" w:date="2020-04-13T20:40:00Z">
              <w:r>
                <w:rPr>
                  <w:rFonts w:cs="Times New Roman"/>
                  <w:szCs w:val="24"/>
                </w:rPr>
                <w:t>1</w:t>
              </w:r>
            </w:ins>
          </w:p>
        </w:tc>
        <w:tc>
          <w:tcPr>
            <w:tcW w:w="1350" w:type="dxa"/>
          </w:tcPr>
          <w:p w14:paraId="2DD40591" w14:textId="77777777" w:rsidR="008045AB" w:rsidRDefault="008045AB" w:rsidP="00E20BC8">
            <w:pPr>
              <w:ind w:firstLine="0"/>
              <w:rPr>
                <w:ins w:id="123" w:author="blake grills" w:date="2020-04-13T20:40:00Z"/>
                <w:rFonts w:cs="Times New Roman"/>
                <w:szCs w:val="24"/>
              </w:rPr>
            </w:pPr>
            <w:ins w:id="124" w:author="blake grills" w:date="2020-04-13T20:40:00Z">
              <w:r>
                <w:rPr>
                  <w:rFonts w:cs="Times New Roman"/>
                  <w:szCs w:val="24"/>
                </w:rPr>
                <w:t>.048</w:t>
              </w:r>
            </w:ins>
          </w:p>
        </w:tc>
      </w:tr>
      <w:tr w:rsidR="008045AB" w14:paraId="75155F68" w14:textId="77777777" w:rsidTr="00E20BC8">
        <w:trPr>
          <w:jc w:val="center"/>
          <w:ins w:id="125" w:author="blake grills" w:date="2020-04-13T20:40:00Z"/>
        </w:trPr>
        <w:tc>
          <w:tcPr>
            <w:tcW w:w="1525" w:type="dxa"/>
          </w:tcPr>
          <w:p w14:paraId="55C036E9" w14:textId="77777777" w:rsidR="008045AB" w:rsidRDefault="008045AB" w:rsidP="00E20BC8">
            <w:pPr>
              <w:ind w:firstLine="0"/>
              <w:rPr>
                <w:ins w:id="126" w:author="blake grills" w:date="2020-04-13T20:40:00Z"/>
                <w:rFonts w:cs="Times New Roman"/>
                <w:szCs w:val="24"/>
              </w:rPr>
            </w:pPr>
            <w:ins w:id="127" w:author="blake grills" w:date="2020-04-13T20:40:00Z">
              <w:r>
                <w:rPr>
                  <w:rFonts w:cs="Times New Roman"/>
                  <w:szCs w:val="24"/>
                </w:rPr>
                <w:t>Q</w:t>
              </w:r>
            </w:ins>
          </w:p>
        </w:tc>
        <w:tc>
          <w:tcPr>
            <w:tcW w:w="1440" w:type="dxa"/>
          </w:tcPr>
          <w:p w14:paraId="4A0769E7" w14:textId="77777777" w:rsidR="008045AB" w:rsidRDefault="008045AB" w:rsidP="00E20BC8">
            <w:pPr>
              <w:ind w:firstLine="0"/>
              <w:rPr>
                <w:ins w:id="128" w:author="blake grills" w:date="2020-04-13T20:40:00Z"/>
                <w:rFonts w:cs="Times New Roman"/>
                <w:szCs w:val="24"/>
              </w:rPr>
            </w:pPr>
            <w:ins w:id="129" w:author="blake grills" w:date="2020-04-13T20:40:00Z">
              <w:r>
                <w:rPr>
                  <w:rFonts w:cs="Times New Roman"/>
                  <w:szCs w:val="24"/>
                </w:rPr>
                <w:t>1</w:t>
              </w:r>
            </w:ins>
          </w:p>
        </w:tc>
        <w:tc>
          <w:tcPr>
            <w:tcW w:w="1350" w:type="dxa"/>
          </w:tcPr>
          <w:p w14:paraId="197693EB" w14:textId="77777777" w:rsidR="008045AB" w:rsidRDefault="008045AB" w:rsidP="00E20BC8">
            <w:pPr>
              <w:ind w:firstLine="0"/>
              <w:rPr>
                <w:ins w:id="130" w:author="blake grills" w:date="2020-04-13T20:40:00Z"/>
                <w:rFonts w:cs="Times New Roman"/>
                <w:szCs w:val="24"/>
              </w:rPr>
            </w:pPr>
            <w:ins w:id="131" w:author="blake grills" w:date="2020-04-13T20:40:00Z">
              <w:r>
                <w:rPr>
                  <w:rFonts w:cs="Times New Roman"/>
                  <w:szCs w:val="24"/>
                </w:rPr>
                <w:t>.048</w:t>
              </w:r>
            </w:ins>
          </w:p>
        </w:tc>
      </w:tr>
      <w:tr w:rsidR="008045AB" w14:paraId="68491F89" w14:textId="77777777" w:rsidTr="00E20BC8">
        <w:trPr>
          <w:jc w:val="center"/>
          <w:ins w:id="132" w:author="blake grills" w:date="2020-04-13T20:40:00Z"/>
        </w:trPr>
        <w:tc>
          <w:tcPr>
            <w:tcW w:w="1525" w:type="dxa"/>
          </w:tcPr>
          <w:p w14:paraId="4FFA0C18" w14:textId="77777777" w:rsidR="008045AB" w:rsidRDefault="008045AB" w:rsidP="00E20BC8">
            <w:pPr>
              <w:ind w:firstLine="0"/>
              <w:rPr>
                <w:ins w:id="133" w:author="blake grills" w:date="2020-04-13T20:40:00Z"/>
                <w:rFonts w:cs="Times New Roman"/>
                <w:szCs w:val="24"/>
              </w:rPr>
            </w:pPr>
            <w:ins w:id="134" w:author="blake grills" w:date="2020-04-13T20:40:00Z">
              <w:r>
                <w:rPr>
                  <w:rFonts w:cs="Times New Roman"/>
                  <w:szCs w:val="24"/>
                </w:rPr>
                <w:lastRenderedPageBreak/>
                <w:t>R</w:t>
              </w:r>
            </w:ins>
          </w:p>
        </w:tc>
        <w:tc>
          <w:tcPr>
            <w:tcW w:w="1440" w:type="dxa"/>
          </w:tcPr>
          <w:p w14:paraId="46AEE38A" w14:textId="77777777" w:rsidR="008045AB" w:rsidRDefault="008045AB" w:rsidP="00E20BC8">
            <w:pPr>
              <w:ind w:firstLine="0"/>
              <w:rPr>
                <w:ins w:id="135" w:author="blake grills" w:date="2020-04-13T20:40:00Z"/>
                <w:rFonts w:cs="Times New Roman"/>
                <w:szCs w:val="24"/>
              </w:rPr>
            </w:pPr>
            <w:ins w:id="136" w:author="blake grills" w:date="2020-04-13T20:40:00Z">
              <w:r>
                <w:rPr>
                  <w:rFonts w:cs="Times New Roman"/>
                  <w:szCs w:val="24"/>
                </w:rPr>
                <w:t>1</w:t>
              </w:r>
            </w:ins>
          </w:p>
        </w:tc>
        <w:tc>
          <w:tcPr>
            <w:tcW w:w="1350" w:type="dxa"/>
          </w:tcPr>
          <w:p w14:paraId="3E5BF169" w14:textId="77777777" w:rsidR="008045AB" w:rsidRDefault="008045AB" w:rsidP="00E20BC8">
            <w:pPr>
              <w:ind w:firstLine="0"/>
              <w:rPr>
                <w:ins w:id="137" w:author="blake grills" w:date="2020-04-13T20:40:00Z"/>
                <w:rFonts w:cs="Times New Roman"/>
                <w:szCs w:val="24"/>
              </w:rPr>
            </w:pPr>
            <w:ins w:id="138" w:author="blake grills" w:date="2020-04-13T20:40:00Z">
              <w:r>
                <w:rPr>
                  <w:rFonts w:cs="Times New Roman"/>
                  <w:szCs w:val="24"/>
                </w:rPr>
                <w:t>.048</w:t>
              </w:r>
            </w:ins>
          </w:p>
        </w:tc>
      </w:tr>
      <w:tr w:rsidR="008045AB" w14:paraId="7DB68F9B" w14:textId="77777777" w:rsidTr="00E20BC8">
        <w:trPr>
          <w:jc w:val="center"/>
          <w:ins w:id="139" w:author="blake grills" w:date="2020-04-13T20:40:00Z"/>
        </w:trPr>
        <w:tc>
          <w:tcPr>
            <w:tcW w:w="1525" w:type="dxa"/>
          </w:tcPr>
          <w:p w14:paraId="584BB52B" w14:textId="77777777" w:rsidR="008045AB" w:rsidRDefault="008045AB" w:rsidP="00E20BC8">
            <w:pPr>
              <w:ind w:firstLine="0"/>
              <w:rPr>
                <w:ins w:id="140" w:author="blake grills" w:date="2020-04-13T20:40:00Z"/>
                <w:rFonts w:cs="Times New Roman"/>
                <w:szCs w:val="24"/>
              </w:rPr>
            </w:pPr>
            <w:ins w:id="141" w:author="blake grills" w:date="2020-04-13T20:40:00Z">
              <w:r>
                <w:rPr>
                  <w:rFonts w:cs="Times New Roman"/>
                  <w:szCs w:val="24"/>
                </w:rPr>
                <w:t>T</w:t>
              </w:r>
            </w:ins>
          </w:p>
        </w:tc>
        <w:tc>
          <w:tcPr>
            <w:tcW w:w="1440" w:type="dxa"/>
          </w:tcPr>
          <w:p w14:paraId="6B7209C3" w14:textId="77777777" w:rsidR="008045AB" w:rsidRDefault="008045AB" w:rsidP="00E20BC8">
            <w:pPr>
              <w:ind w:firstLine="0"/>
              <w:rPr>
                <w:ins w:id="142" w:author="blake grills" w:date="2020-04-13T20:40:00Z"/>
                <w:rFonts w:cs="Times New Roman"/>
                <w:szCs w:val="24"/>
              </w:rPr>
            </w:pPr>
            <w:ins w:id="143" w:author="blake grills" w:date="2020-04-13T20:40:00Z">
              <w:r>
                <w:rPr>
                  <w:rFonts w:cs="Times New Roman"/>
                  <w:szCs w:val="24"/>
                </w:rPr>
                <w:t>1</w:t>
              </w:r>
            </w:ins>
          </w:p>
        </w:tc>
        <w:tc>
          <w:tcPr>
            <w:tcW w:w="1350" w:type="dxa"/>
          </w:tcPr>
          <w:p w14:paraId="10ED6133" w14:textId="77777777" w:rsidR="008045AB" w:rsidRDefault="008045AB" w:rsidP="00E20BC8">
            <w:pPr>
              <w:ind w:firstLine="0"/>
              <w:rPr>
                <w:ins w:id="144" w:author="blake grills" w:date="2020-04-13T20:40:00Z"/>
                <w:rFonts w:cs="Times New Roman"/>
                <w:szCs w:val="24"/>
              </w:rPr>
            </w:pPr>
            <w:ins w:id="145" w:author="blake grills" w:date="2020-04-13T20:40:00Z">
              <w:r>
                <w:rPr>
                  <w:rFonts w:cs="Times New Roman"/>
                  <w:szCs w:val="24"/>
                </w:rPr>
                <w:t>.048</w:t>
              </w:r>
            </w:ins>
          </w:p>
        </w:tc>
      </w:tr>
      <w:tr w:rsidR="008045AB" w14:paraId="70479CBA" w14:textId="77777777" w:rsidTr="00E20BC8">
        <w:trPr>
          <w:jc w:val="center"/>
          <w:ins w:id="146" w:author="blake grills" w:date="2020-04-13T20:40:00Z"/>
        </w:trPr>
        <w:tc>
          <w:tcPr>
            <w:tcW w:w="1525" w:type="dxa"/>
          </w:tcPr>
          <w:p w14:paraId="5FB02258" w14:textId="77777777" w:rsidR="008045AB" w:rsidRDefault="008045AB" w:rsidP="00E20BC8">
            <w:pPr>
              <w:ind w:firstLine="0"/>
              <w:rPr>
                <w:ins w:id="147" w:author="blake grills" w:date="2020-04-13T20:40:00Z"/>
                <w:rFonts w:cs="Times New Roman"/>
                <w:szCs w:val="24"/>
              </w:rPr>
            </w:pPr>
            <w:ins w:id="148" w:author="blake grills" w:date="2020-04-13T20:40:00Z">
              <w:r>
                <w:rPr>
                  <w:rFonts w:cs="Times New Roman"/>
                  <w:szCs w:val="24"/>
                </w:rPr>
                <w:t>(</w:t>
              </w:r>
            </w:ins>
          </w:p>
        </w:tc>
        <w:tc>
          <w:tcPr>
            <w:tcW w:w="1440" w:type="dxa"/>
          </w:tcPr>
          <w:p w14:paraId="03227FAF" w14:textId="77777777" w:rsidR="008045AB" w:rsidRDefault="008045AB" w:rsidP="00E20BC8">
            <w:pPr>
              <w:ind w:firstLine="0"/>
              <w:rPr>
                <w:ins w:id="149" w:author="blake grills" w:date="2020-04-13T20:40:00Z"/>
                <w:rFonts w:cs="Times New Roman"/>
                <w:szCs w:val="24"/>
              </w:rPr>
            </w:pPr>
            <w:ins w:id="150" w:author="blake grills" w:date="2020-04-13T20:40:00Z">
              <w:r>
                <w:rPr>
                  <w:rFonts w:cs="Times New Roman"/>
                  <w:szCs w:val="24"/>
                </w:rPr>
                <w:t>1</w:t>
              </w:r>
            </w:ins>
          </w:p>
        </w:tc>
        <w:tc>
          <w:tcPr>
            <w:tcW w:w="1350" w:type="dxa"/>
          </w:tcPr>
          <w:p w14:paraId="5D891DC3" w14:textId="77777777" w:rsidR="008045AB" w:rsidRDefault="008045AB" w:rsidP="00E20BC8">
            <w:pPr>
              <w:ind w:firstLine="0"/>
              <w:rPr>
                <w:ins w:id="151" w:author="blake grills" w:date="2020-04-13T20:40:00Z"/>
                <w:rFonts w:cs="Times New Roman"/>
                <w:szCs w:val="24"/>
              </w:rPr>
            </w:pPr>
            <w:ins w:id="152" w:author="blake grills" w:date="2020-04-13T20:40:00Z">
              <w:r>
                <w:rPr>
                  <w:rFonts w:cs="Times New Roman"/>
                  <w:szCs w:val="24"/>
                </w:rPr>
                <w:t>.048</w:t>
              </w:r>
            </w:ins>
          </w:p>
        </w:tc>
      </w:tr>
      <w:tr w:rsidR="008045AB" w14:paraId="76C3C935" w14:textId="77777777" w:rsidTr="00E20BC8">
        <w:trPr>
          <w:jc w:val="center"/>
          <w:ins w:id="153" w:author="blake grills" w:date="2020-04-13T20:40:00Z"/>
        </w:trPr>
        <w:tc>
          <w:tcPr>
            <w:tcW w:w="1525" w:type="dxa"/>
          </w:tcPr>
          <w:p w14:paraId="06548914" w14:textId="77777777" w:rsidR="008045AB" w:rsidRDefault="008045AB" w:rsidP="00E20BC8">
            <w:pPr>
              <w:ind w:firstLine="0"/>
              <w:rPr>
                <w:ins w:id="154" w:author="blake grills" w:date="2020-04-13T20:40:00Z"/>
                <w:rFonts w:cs="Times New Roman"/>
                <w:szCs w:val="24"/>
              </w:rPr>
            </w:pPr>
            <w:ins w:id="155" w:author="blake grills" w:date="2020-04-13T20:40:00Z">
              <w:r>
                <w:rPr>
                  <w:rFonts w:cs="Times New Roman"/>
                  <w:szCs w:val="24"/>
                </w:rPr>
                <w:t>B</w:t>
              </w:r>
            </w:ins>
          </w:p>
        </w:tc>
        <w:tc>
          <w:tcPr>
            <w:tcW w:w="1440" w:type="dxa"/>
          </w:tcPr>
          <w:p w14:paraId="741B8154" w14:textId="77777777" w:rsidR="008045AB" w:rsidRDefault="008045AB" w:rsidP="00E20BC8">
            <w:pPr>
              <w:ind w:firstLine="0"/>
              <w:rPr>
                <w:ins w:id="156" w:author="blake grills" w:date="2020-04-13T20:40:00Z"/>
                <w:rFonts w:cs="Times New Roman"/>
                <w:szCs w:val="24"/>
              </w:rPr>
            </w:pPr>
            <w:ins w:id="157" w:author="blake grills" w:date="2020-04-13T20:40:00Z">
              <w:r>
                <w:rPr>
                  <w:rFonts w:cs="Times New Roman"/>
                  <w:szCs w:val="24"/>
                </w:rPr>
                <w:t>1</w:t>
              </w:r>
            </w:ins>
          </w:p>
        </w:tc>
        <w:tc>
          <w:tcPr>
            <w:tcW w:w="1350" w:type="dxa"/>
          </w:tcPr>
          <w:p w14:paraId="5E3D7524" w14:textId="77777777" w:rsidR="008045AB" w:rsidRDefault="008045AB" w:rsidP="00E20BC8">
            <w:pPr>
              <w:ind w:firstLine="0"/>
              <w:rPr>
                <w:ins w:id="158" w:author="blake grills" w:date="2020-04-13T20:40:00Z"/>
                <w:rFonts w:cs="Times New Roman"/>
                <w:szCs w:val="24"/>
              </w:rPr>
            </w:pPr>
            <w:ins w:id="159" w:author="blake grills" w:date="2020-04-13T20:40:00Z">
              <w:r>
                <w:rPr>
                  <w:rFonts w:cs="Times New Roman"/>
                  <w:szCs w:val="24"/>
                </w:rPr>
                <w:t>.048</w:t>
              </w:r>
            </w:ins>
          </w:p>
        </w:tc>
      </w:tr>
      <w:tr w:rsidR="008045AB" w14:paraId="65B0B017" w14:textId="77777777" w:rsidTr="00E20BC8">
        <w:trPr>
          <w:jc w:val="center"/>
          <w:ins w:id="160" w:author="blake grills" w:date="2020-04-13T20:40:00Z"/>
        </w:trPr>
        <w:tc>
          <w:tcPr>
            <w:tcW w:w="1525" w:type="dxa"/>
          </w:tcPr>
          <w:p w14:paraId="500ADC02" w14:textId="77777777" w:rsidR="008045AB" w:rsidRDefault="008045AB" w:rsidP="00E20BC8">
            <w:pPr>
              <w:ind w:firstLine="0"/>
              <w:rPr>
                <w:ins w:id="161" w:author="blake grills" w:date="2020-04-13T20:40:00Z"/>
                <w:rFonts w:cs="Times New Roman"/>
                <w:szCs w:val="24"/>
              </w:rPr>
            </w:pPr>
            <w:ins w:id="162" w:author="blake grills" w:date="2020-04-13T20:40:00Z">
              <w:r>
                <w:rPr>
                  <w:rFonts w:cs="Times New Roman"/>
                  <w:szCs w:val="24"/>
                </w:rPr>
                <w:t>*</w:t>
              </w:r>
            </w:ins>
          </w:p>
        </w:tc>
        <w:tc>
          <w:tcPr>
            <w:tcW w:w="1440" w:type="dxa"/>
          </w:tcPr>
          <w:p w14:paraId="4BA705FA" w14:textId="77777777" w:rsidR="008045AB" w:rsidRDefault="008045AB" w:rsidP="00E20BC8">
            <w:pPr>
              <w:ind w:firstLine="0"/>
              <w:rPr>
                <w:ins w:id="163" w:author="blake grills" w:date="2020-04-13T20:40:00Z"/>
                <w:rFonts w:cs="Times New Roman"/>
                <w:szCs w:val="24"/>
              </w:rPr>
            </w:pPr>
            <w:ins w:id="164" w:author="blake grills" w:date="2020-04-13T20:40:00Z">
              <w:r>
                <w:rPr>
                  <w:rFonts w:cs="Times New Roman"/>
                  <w:szCs w:val="24"/>
                </w:rPr>
                <w:t>4</w:t>
              </w:r>
            </w:ins>
          </w:p>
        </w:tc>
        <w:tc>
          <w:tcPr>
            <w:tcW w:w="1350" w:type="dxa"/>
          </w:tcPr>
          <w:p w14:paraId="619D2C13" w14:textId="77777777" w:rsidR="008045AB" w:rsidRDefault="008045AB" w:rsidP="00E20BC8">
            <w:pPr>
              <w:ind w:firstLine="0"/>
              <w:rPr>
                <w:ins w:id="165" w:author="blake grills" w:date="2020-04-13T20:40:00Z"/>
                <w:rFonts w:cs="Times New Roman"/>
                <w:szCs w:val="24"/>
              </w:rPr>
            </w:pPr>
            <w:ins w:id="166" w:author="blake grills" w:date="2020-04-13T20:40:00Z">
              <w:r>
                <w:rPr>
                  <w:rFonts w:cs="Times New Roman"/>
                  <w:szCs w:val="24"/>
                </w:rPr>
                <w:t>.195</w:t>
              </w:r>
            </w:ins>
          </w:p>
        </w:tc>
      </w:tr>
      <w:tr w:rsidR="008045AB" w14:paraId="39F08E9C" w14:textId="77777777" w:rsidTr="00E20BC8">
        <w:trPr>
          <w:jc w:val="center"/>
          <w:ins w:id="167" w:author="blake grills" w:date="2020-04-13T20:40:00Z"/>
        </w:trPr>
        <w:tc>
          <w:tcPr>
            <w:tcW w:w="1525" w:type="dxa"/>
          </w:tcPr>
          <w:p w14:paraId="46603E5E" w14:textId="77777777" w:rsidR="008045AB" w:rsidRDefault="008045AB" w:rsidP="00E20BC8">
            <w:pPr>
              <w:ind w:firstLine="0"/>
              <w:rPr>
                <w:ins w:id="168" w:author="blake grills" w:date="2020-04-13T20:40:00Z"/>
                <w:rFonts w:cs="Times New Roman"/>
                <w:szCs w:val="24"/>
              </w:rPr>
            </w:pPr>
            <w:ins w:id="169" w:author="blake grills" w:date="2020-04-13T20:40:00Z">
              <w:r>
                <w:rPr>
                  <w:rFonts w:cs="Times New Roman"/>
                  <w:szCs w:val="24"/>
                </w:rPr>
                <w:t>2</w:t>
              </w:r>
            </w:ins>
          </w:p>
        </w:tc>
        <w:tc>
          <w:tcPr>
            <w:tcW w:w="1440" w:type="dxa"/>
          </w:tcPr>
          <w:p w14:paraId="75457815" w14:textId="77777777" w:rsidR="008045AB" w:rsidRDefault="008045AB" w:rsidP="00E20BC8">
            <w:pPr>
              <w:ind w:firstLine="0"/>
              <w:rPr>
                <w:ins w:id="170" w:author="blake grills" w:date="2020-04-13T20:40:00Z"/>
                <w:rFonts w:cs="Times New Roman"/>
                <w:szCs w:val="24"/>
              </w:rPr>
            </w:pPr>
            <w:ins w:id="171" w:author="blake grills" w:date="2020-04-13T20:40:00Z">
              <w:r>
                <w:rPr>
                  <w:rFonts w:cs="Times New Roman"/>
                  <w:szCs w:val="24"/>
                </w:rPr>
                <w:t>2</w:t>
              </w:r>
            </w:ins>
          </w:p>
        </w:tc>
        <w:tc>
          <w:tcPr>
            <w:tcW w:w="1350" w:type="dxa"/>
          </w:tcPr>
          <w:p w14:paraId="051CB8F7" w14:textId="77777777" w:rsidR="008045AB" w:rsidRDefault="008045AB" w:rsidP="00E20BC8">
            <w:pPr>
              <w:ind w:firstLine="0"/>
              <w:rPr>
                <w:ins w:id="172" w:author="blake grills" w:date="2020-04-13T20:40:00Z"/>
                <w:rFonts w:cs="Times New Roman"/>
                <w:szCs w:val="24"/>
              </w:rPr>
            </w:pPr>
            <w:ins w:id="173" w:author="blake grills" w:date="2020-04-13T20:40:00Z">
              <w:r>
                <w:rPr>
                  <w:rFonts w:cs="Times New Roman"/>
                  <w:szCs w:val="24"/>
                </w:rPr>
                <w:t>.095</w:t>
              </w:r>
            </w:ins>
          </w:p>
        </w:tc>
      </w:tr>
      <w:tr w:rsidR="008045AB" w14:paraId="7B70D103" w14:textId="77777777" w:rsidTr="00E20BC8">
        <w:trPr>
          <w:jc w:val="center"/>
          <w:ins w:id="174" w:author="blake grills" w:date="2020-04-13T20:40:00Z"/>
        </w:trPr>
        <w:tc>
          <w:tcPr>
            <w:tcW w:w="1525" w:type="dxa"/>
          </w:tcPr>
          <w:p w14:paraId="5C9BB6F5" w14:textId="77777777" w:rsidR="008045AB" w:rsidRDefault="008045AB" w:rsidP="00E20BC8">
            <w:pPr>
              <w:ind w:firstLine="0"/>
              <w:rPr>
                <w:ins w:id="175" w:author="blake grills" w:date="2020-04-13T20:40:00Z"/>
                <w:rFonts w:cs="Times New Roman"/>
                <w:szCs w:val="24"/>
              </w:rPr>
            </w:pPr>
            <w:ins w:id="176" w:author="blake grills" w:date="2020-04-13T20:40:00Z">
              <w:r>
                <w:rPr>
                  <w:rFonts w:cs="Times New Roman"/>
                  <w:szCs w:val="24"/>
                </w:rPr>
                <w:t>C</w:t>
              </w:r>
            </w:ins>
          </w:p>
        </w:tc>
        <w:tc>
          <w:tcPr>
            <w:tcW w:w="1440" w:type="dxa"/>
          </w:tcPr>
          <w:p w14:paraId="5CC6CF5C" w14:textId="77777777" w:rsidR="008045AB" w:rsidRDefault="008045AB" w:rsidP="00E20BC8">
            <w:pPr>
              <w:ind w:firstLine="0"/>
              <w:rPr>
                <w:ins w:id="177" w:author="blake grills" w:date="2020-04-13T20:40:00Z"/>
                <w:rFonts w:cs="Times New Roman"/>
                <w:szCs w:val="24"/>
              </w:rPr>
            </w:pPr>
            <w:ins w:id="178" w:author="blake grills" w:date="2020-04-13T20:40:00Z">
              <w:r>
                <w:rPr>
                  <w:rFonts w:cs="Times New Roman"/>
                  <w:szCs w:val="24"/>
                </w:rPr>
                <w:t>1</w:t>
              </w:r>
            </w:ins>
          </w:p>
        </w:tc>
        <w:tc>
          <w:tcPr>
            <w:tcW w:w="1350" w:type="dxa"/>
          </w:tcPr>
          <w:p w14:paraId="520DEE03" w14:textId="77777777" w:rsidR="008045AB" w:rsidRDefault="008045AB" w:rsidP="00E20BC8">
            <w:pPr>
              <w:ind w:firstLine="0"/>
              <w:rPr>
                <w:ins w:id="179" w:author="blake grills" w:date="2020-04-13T20:40:00Z"/>
                <w:rFonts w:cs="Times New Roman"/>
                <w:szCs w:val="24"/>
              </w:rPr>
            </w:pPr>
            <w:ins w:id="180" w:author="blake grills" w:date="2020-04-13T20:40:00Z">
              <w:r>
                <w:rPr>
                  <w:rFonts w:cs="Times New Roman"/>
                  <w:szCs w:val="24"/>
                </w:rPr>
                <w:t>.048</w:t>
              </w:r>
            </w:ins>
          </w:p>
        </w:tc>
      </w:tr>
      <w:tr w:rsidR="008045AB" w14:paraId="253C3228" w14:textId="77777777" w:rsidTr="00E20BC8">
        <w:trPr>
          <w:jc w:val="center"/>
          <w:ins w:id="181" w:author="blake grills" w:date="2020-04-13T20:40:00Z"/>
        </w:trPr>
        <w:tc>
          <w:tcPr>
            <w:tcW w:w="1525" w:type="dxa"/>
          </w:tcPr>
          <w:p w14:paraId="320F5DD2" w14:textId="77777777" w:rsidR="008045AB" w:rsidRDefault="008045AB" w:rsidP="00E20BC8">
            <w:pPr>
              <w:ind w:firstLine="0"/>
              <w:rPr>
                <w:ins w:id="182" w:author="blake grills" w:date="2020-04-13T20:40:00Z"/>
                <w:rFonts w:cs="Times New Roman"/>
                <w:szCs w:val="24"/>
              </w:rPr>
            </w:pPr>
            <w:ins w:id="183" w:author="blake grills" w:date="2020-04-13T20:40:00Z">
              <w:r>
                <w:rPr>
                  <w:rFonts w:cs="Times New Roman"/>
                  <w:szCs w:val="24"/>
                </w:rPr>
                <w:t>)</w:t>
              </w:r>
            </w:ins>
          </w:p>
        </w:tc>
        <w:tc>
          <w:tcPr>
            <w:tcW w:w="1440" w:type="dxa"/>
          </w:tcPr>
          <w:p w14:paraId="128F1357" w14:textId="77777777" w:rsidR="008045AB" w:rsidRDefault="008045AB" w:rsidP="00E20BC8">
            <w:pPr>
              <w:ind w:firstLine="0"/>
              <w:rPr>
                <w:ins w:id="184" w:author="blake grills" w:date="2020-04-13T20:40:00Z"/>
                <w:rFonts w:cs="Times New Roman"/>
                <w:szCs w:val="24"/>
              </w:rPr>
            </w:pPr>
            <w:ins w:id="185" w:author="blake grills" w:date="2020-04-13T20:40:00Z">
              <w:r>
                <w:rPr>
                  <w:rFonts w:cs="Times New Roman"/>
                  <w:szCs w:val="24"/>
                </w:rPr>
                <w:t>1</w:t>
              </w:r>
            </w:ins>
          </w:p>
        </w:tc>
        <w:tc>
          <w:tcPr>
            <w:tcW w:w="1350" w:type="dxa"/>
          </w:tcPr>
          <w:p w14:paraId="15E5A01D" w14:textId="77777777" w:rsidR="008045AB" w:rsidRDefault="008045AB" w:rsidP="00E20BC8">
            <w:pPr>
              <w:ind w:firstLine="0"/>
              <w:rPr>
                <w:ins w:id="186" w:author="blake grills" w:date="2020-04-13T20:40:00Z"/>
                <w:rFonts w:cs="Times New Roman"/>
                <w:szCs w:val="24"/>
              </w:rPr>
            </w:pPr>
            <w:ins w:id="187" w:author="blake grills" w:date="2020-04-13T20:40:00Z">
              <w:r>
                <w:rPr>
                  <w:rFonts w:cs="Times New Roman"/>
                  <w:szCs w:val="24"/>
                </w:rPr>
                <w:t>.048</w:t>
              </w:r>
            </w:ins>
          </w:p>
        </w:tc>
      </w:tr>
    </w:tbl>
    <w:p w14:paraId="115CF629" w14:textId="77777777" w:rsidR="008045AB" w:rsidRDefault="008045AB" w:rsidP="008045AB">
      <w:pPr>
        <w:rPr>
          <w:ins w:id="188" w:author="blake grills" w:date="2020-04-13T20:40:00Z"/>
          <w:rFonts w:cs="Times New Roman"/>
          <w:szCs w:val="24"/>
        </w:rPr>
      </w:pPr>
    </w:p>
    <w:p w14:paraId="365C3D44" w14:textId="77777777" w:rsidR="008045AB" w:rsidRDefault="008045AB" w:rsidP="008045AB">
      <w:pPr>
        <w:pStyle w:val="Heading2"/>
        <w:rPr>
          <w:ins w:id="189" w:author="blake grills" w:date="2020-04-13T20:40:00Z"/>
        </w:rPr>
      </w:pPr>
      <w:ins w:id="190" w:author="blake grills" w:date="2020-04-13T20:40:00Z">
        <w:r>
          <w:t>Internal Validity</w:t>
        </w:r>
      </w:ins>
    </w:p>
    <w:p w14:paraId="0BA7204A" w14:textId="77777777" w:rsidR="008045AB" w:rsidRDefault="008045AB" w:rsidP="008045AB">
      <w:pPr>
        <w:rPr>
          <w:ins w:id="191" w:author="blake grills" w:date="2020-04-13T20:40:00Z"/>
          <w:rFonts w:cs="Times New Roman"/>
          <w:szCs w:val="24"/>
        </w:rPr>
      </w:pPr>
      <w:ins w:id="192" w:author="blake grills" w:date="2020-04-13T20:40:00Z">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ins>
    </w:p>
    <w:p w14:paraId="258E6E68" w14:textId="77777777" w:rsidR="008045AB" w:rsidRPr="00110D77" w:rsidRDefault="008045AB" w:rsidP="008045AB">
      <w:pPr>
        <w:rPr>
          <w:ins w:id="193" w:author="blake grills" w:date="2020-04-13T20:40:00Z"/>
        </w:rPr>
      </w:pPr>
    </w:p>
    <w:p w14:paraId="642E561C" w14:textId="77777777" w:rsidR="008045AB" w:rsidRDefault="008045AB" w:rsidP="008045AB">
      <w:pPr>
        <w:pStyle w:val="Heading2"/>
        <w:rPr>
          <w:ins w:id="194" w:author="blake grills" w:date="2020-04-13T20:40:00Z"/>
        </w:rPr>
      </w:pPr>
      <w:ins w:id="195" w:author="blake grills" w:date="2020-04-13T20:40:00Z">
        <w:r>
          <w:br w:type="page"/>
        </w:r>
      </w:ins>
    </w:p>
    <w:p w14:paraId="60AA5134" w14:textId="77777777" w:rsidR="008045AB" w:rsidRDefault="008045AB" w:rsidP="008045AB">
      <w:pPr>
        <w:rPr>
          <w:ins w:id="196" w:author="blake grills" w:date="2020-04-13T20:40:00Z"/>
          <w:rFonts w:cs="Times New Roman"/>
          <w:szCs w:val="24"/>
        </w:rPr>
      </w:pPr>
    </w:p>
    <w:p w14:paraId="00FA1A5A" w14:textId="77777777" w:rsidR="008045AB" w:rsidRDefault="008045AB" w:rsidP="008045AB">
      <w:pPr>
        <w:rPr>
          <w:ins w:id="197" w:author="blake grills" w:date="2020-04-13T20:40:00Z"/>
          <w:rFonts w:cs="Times New Roman"/>
          <w:szCs w:val="24"/>
        </w:rPr>
      </w:pPr>
    </w:p>
    <w:p w14:paraId="15D195BC" w14:textId="77777777" w:rsidR="008045AB" w:rsidRDefault="008045AB" w:rsidP="008045AB">
      <w:pPr>
        <w:rPr>
          <w:ins w:id="198" w:author="blake grills" w:date="2020-04-13T20:40:00Z"/>
          <w:rFonts w:cs="Times New Roman"/>
          <w:szCs w:val="24"/>
        </w:rPr>
      </w:pPr>
    </w:p>
    <w:p w14:paraId="246A1921" w14:textId="77777777" w:rsidR="008045AB" w:rsidRDefault="008045AB" w:rsidP="008045AB">
      <w:pPr>
        <w:rPr>
          <w:ins w:id="199" w:author="blake grills" w:date="2020-04-13T20:40:00Z"/>
          <w:rFonts w:cs="Times New Roman"/>
          <w:szCs w:val="24"/>
        </w:rPr>
      </w:pPr>
    </w:p>
    <w:p w14:paraId="1552BF13" w14:textId="77777777" w:rsidR="008045AB" w:rsidRDefault="008045AB" w:rsidP="008045AB">
      <w:pPr>
        <w:rPr>
          <w:ins w:id="200" w:author="blake grills" w:date="2020-04-13T20:40:00Z"/>
          <w:rFonts w:cs="Times New Roman"/>
          <w:szCs w:val="24"/>
        </w:rPr>
      </w:pPr>
    </w:p>
    <w:p w14:paraId="227900F3" w14:textId="77777777" w:rsidR="008045AB" w:rsidRPr="00B216D8" w:rsidRDefault="008045AB" w:rsidP="008045AB">
      <w:pPr>
        <w:pStyle w:val="Heading1"/>
        <w:rPr>
          <w:ins w:id="201" w:author="blake grills" w:date="2020-04-13T20:40:00Z"/>
        </w:rPr>
      </w:pPr>
      <w:ins w:id="202" w:author="blake grills" w:date="2020-04-13T20:40:00Z">
        <w:r>
          <w:br/>
        </w:r>
        <w:r w:rsidRPr="00B216D8">
          <w:t>Decision Trees</w:t>
        </w:r>
      </w:ins>
    </w:p>
    <w:p w14:paraId="17263F96" w14:textId="77777777" w:rsidR="008045AB" w:rsidRDefault="008045AB" w:rsidP="008045AB">
      <w:pPr>
        <w:rPr>
          <w:ins w:id="203" w:author="blake grills" w:date="2020-04-13T20:40:00Z"/>
          <w:rFonts w:cs="Times New Roman"/>
          <w:szCs w:val="24"/>
        </w:rPr>
      </w:pPr>
      <w:ins w:id="204" w:author="blake grills" w:date="2020-04-13T20:40:00Z">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Of course, one can also always take the option of producing an implementation of an algorithm themselves, however for the sake of transparency, reproducibility, and validity we use verified implementations from within the scikit-learn Python library</w:t>
        </w:r>
        <w:r>
          <w:rPr>
            <w:rFonts w:cs="Times New Roman"/>
            <w:szCs w:val="24"/>
          </w:rPr>
          <w:t xml:space="preserve">.  </w:t>
        </w:r>
      </w:ins>
    </w:p>
    <w:p w14:paraId="31621C65" w14:textId="77777777" w:rsidR="008045AB" w:rsidRPr="002248ED" w:rsidRDefault="008045AB" w:rsidP="008045AB">
      <w:pPr>
        <w:rPr>
          <w:ins w:id="205" w:author="blake grills" w:date="2020-04-13T20:40:00Z"/>
          <w:rFonts w:cs="Times New Roman"/>
          <w:szCs w:val="24"/>
        </w:rPr>
      </w:pPr>
      <w:ins w:id="206" w:author="blake grills" w:date="2020-04-13T20:40:00Z">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known </w:t>
        </w:r>
        <w:r w:rsidRPr="002248ED">
          <w:rPr>
            <w:rFonts w:cs="Times New Roman"/>
            <w:szCs w:val="24"/>
          </w:rPr>
          <w:lastRenderedPageBreak/>
          <w:t>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Pr>
            <w:rFonts w:cs="Times New Roman"/>
            <w:szCs w:val="24"/>
          </w:rPr>
          <w:t xml:space="preserve"> </w:t>
        </w:r>
        <w:r>
          <w:rPr>
            <w:rFonts w:cs="Times New Roman"/>
            <w:szCs w:val="24"/>
          </w:rPr>
          <w:fldChar w:fldCharType="begin"/>
        </w:r>
        <w:r>
          <w:rPr>
            <w:rFonts w:cs="Times New Roman"/>
            <w:szCs w:val="24"/>
          </w:rPr>
          <w:instrText xml:space="preserve"> REF _Ref36660519 \h </w:instrText>
        </w:r>
      </w:ins>
      <w:r>
        <w:rPr>
          <w:rFonts w:cs="Times New Roman"/>
          <w:szCs w:val="24"/>
        </w:rPr>
      </w:r>
      <w:ins w:id="207" w:author="blake grills" w:date="2020-04-13T20:40:00Z">
        <w:r>
          <w:rPr>
            <w:rFonts w:cs="Times New Roman"/>
            <w:szCs w:val="24"/>
          </w:rPr>
          <w:fldChar w:fldCharType="separate"/>
        </w:r>
        <w:r w:rsidRPr="002248ED">
          <w:t>T</w:t>
        </w:r>
        <w:r>
          <w:t>ABLE</w:t>
        </w:r>
        <w:r w:rsidRPr="002248ED">
          <w:t xml:space="preserve"> </w:t>
        </w:r>
        <w:r>
          <w:rPr>
            <w:noProof/>
          </w:rPr>
          <w:t>15</w:t>
        </w:r>
        <w:r>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ins>
    </w:p>
    <w:p w14:paraId="1BE8280C" w14:textId="77777777" w:rsidR="008045AB" w:rsidRDefault="008045AB" w:rsidP="008045AB">
      <w:pPr>
        <w:rPr>
          <w:ins w:id="208" w:author="blake grills" w:date="2020-04-13T20:40:00Z"/>
          <w:rFonts w:cs="Times New Roman"/>
          <w:szCs w:val="24"/>
        </w:rPr>
        <w:sectPr w:rsidR="008045AB" w:rsidSect="008045AB">
          <w:type w:val="continuous"/>
          <w:pgSz w:w="12240" w:h="15840"/>
          <w:pgMar w:top="1440" w:right="1440" w:bottom="1440" w:left="1440" w:header="720" w:footer="720" w:gutter="0"/>
          <w:cols w:space="720"/>
          <w:docGrid w:linePitch="360"/>
        </w:sectPr>
      </w:pPr>
      <w:ins w:id="209" w:author="blake grills" w:date="2020-04-13T20:40:00Z">
        <w:r w:rsidRPr="002248ED">
          <w:rPr>
            <w:rFonts w:cs="Times New Roman"/>
            <w:szCs w:val="24"/>
          </w:rPr>
          <w:t>In scikit-learn’s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Pr>
            <w:rFonts w:cs="Times New Roman"/>
            <w:szCs w:val="24"/>
          </w:rPr>
          <w:fldChar w:fldCharType="begin"/>
        </w:r>
        <w:r>
          <w:rPr>
            <w:rFonts w:cs="Times New Roman"/>
            <w:szCs w:val="24"/>
          </w:rPr>
          <w:instrText xml:space="preserve"> REF _Ref34305463 \h </w:instrText>
        </w:r>
      </w:ins>
      <w:r>
        <w:rPr>
          <w:rFonts w:cs="Times New Roman"/>
          <w:szCs w:val="24"/>
        </w:rPr>
      </w:r>
      <w:ins w:id="210" w:author="blake grills" w:date="2020-04-13T20:40:00Z">
        <w:r>
          <w:rPr>
            <w:rFonts w:cs="Times New Roman"/>
            <w:szCs w:val="24"/>
          </w:rPr>
          <w:fldChar w:fldCharType="separate"/>
        </w:r>
        <w:r w:rsidRPr="00AA6716">
          <w:t>F</w:t>
        </w:r>
        <w:r>
          <w:t>igure</w:t>
        </w:r>
        <w:r w:rsidRPr="00AF4758">
          <w:t xml:space="preserve"> </w:t>
        </w:r>
        <w:r>
          <w:rPr>
            <w:noProof/>
          </w:rPr>
          <w:t>3</w:t>
        </w:r>
        <w:r>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to show this with white indicating no majority.  The values </w:t>
        </w:r>
        <w:r>
          <w:rPr>
            <w:rFonts w:cs="Times New Roman"/>
            <w:szCs w:val="24"/>
          </w:rPr>
          <w:lastRenderedPageBreak/>
          <w:t xml:space="preserve">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gramStart"/>
        <w:r>
          <w:rPr>
            <w:rFonts w:cs="Times New Roman"/>
            <w:szCs w:val="24"/>
          </w:rPr>
          <w:t>setosa</w:t>
        </w:r>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ins>
    </w:p>
    <w:p w14:paraId="34550BEB" w14:textId="77777777" w:rsidR="008045AB" w:rsidRDefault="008045AB" w:rsidP="008045AB">
      <w:pPr>
        <w:pStyle w:val="TableCaption"/>
        <w:rPr>
          <w:ins w:id="211" w:author="blake grills" w:date="2020-04-13T20:40:00Z"/>
        </w:rPr>
      </w:pPr>
      <w:ins w:id="212" w:author="blake grills" w:date="2020-04-13T20:40:00Z">
        <w:r>
          <w:lastRenderedPageBreak/>
          <w:t xml:space="preserve"> </w:t>
        </w:r>
        <w:r w:rsidRPr="002248ED">
          <w:t>T</w:t>
        </w:r>
        <w:r>
          <w:t>ABLE</w:t>
        </w:r>
        <w:r w:rsidRPr="002248ED">
          <w:t xml:space="preserve"> </w:t>
        </w:r>
        <w:r>
          <w:fldChar w:fldCharType="begin"/>
        </w:r>
        <w:r>
          <w:instrText xml:space="preserve"> SEQ Table \* ARABIC </w:instrText>
        </w:r>
        <w:r>
          <w:fldChar w:fldCharType="separate"/>
        </w:r>
        <w:r>
          <w:rPr>
            <w:noProof/>
          </w:rPr>
          <w:t>15</w:t>
        </w:r>
        <w:r>
          <w:rPr>
            <w:noProof/>
          </w:rPr>
          <w:fldChar w:fldCharType="end"/>
        </w:r>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ins>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E20BC8">
        <w:trPr>
          <w:ins w:id="213" w:author="blake grills" w:date="2020-04-13T20:40:00Z"/>
        </w:trPr>
        <w:tc>
          <w:tcPr>
            <w:tcW w:w="1294" w:type="dxa"/>
          </w:tcPr>
          <w:p w14:paraId="3DB7175E" w14:textId="77777777" w:rsidR="008045AB" w:rsidRPr="002248ED" w:rsidRDefault="008045AB" w:rsidP="00E20BC8">
            <w:pPr>
              <w:ind w:firstLine="0"/>
              <w:jc w:val="center"/>
              <w:rPr>
                <w:ins w:id="214" w:author="blake grills" w:date="2020-04-13T20:40:00Z"/>
                <w:rFonts w:cs="Times New Roman"/>
                <w:b/>
                <w:bCs/>
                <w:szCs w:val="24"/>
              </w:rPr>
            </w:pPr>
            <w:ins w:id="215" w:author="blake grills" w:date="2020-04-13T20:40:00Z">
              <w:r w:rsidRPr="002248ED">
                <w:rPr>
                  <w:rFonts w:cs="Times New Roman"/>
                  <w:b/>
                  <w:bCs/>
                  <w:szCs w:val="24"/>
                </w:rPr>
                <w:t>a</w:t>
              </w:r>
            </w:ins>
          </w:p>
        </w:tc>
        <w:tc>
          <w:tcPr>
            <w:tcW w:w="1295" w:type="dxa"/>
          </w:tcPr>
          <w:p w14:paraId="34083CF1" w14:textId="77777777" w:rsidR="008045AB" w:rsidRPr="002248ED" w:rsidRDefault="008045AB" w:rsidP="00E20BC8">
            <w:pPr>
              <w:ind w:firstLine="0"/>
              <w:jc w:val="center"/>
              <w:rPr>
                <w:ins w:id="216" w:author="blake grills" w:date="2020-04-13T20:40:00Z"/>
                <w:rFonts w:cs="Times New Roman"/>
                <w:b/>
                <w:bCs/>
                <w:szCs w:val="24"/>
              </w:rPr>
            </w:pPr>
            <w:ins w:id="217" w:author="blake grills" w:date="2020-04-13T20:40:00Z">
              <w:r w:rsidRPr="002248ED">
                <w:rPr>
                  <w:rFonts w:cs="Times New Roman"/>
                  <w:b/>
                  <w:bCs/>
                  <w:szCs w:val="24"/>
                </w:rPr>
                <w:t>b</w:t>
              </w:r>
            </w:ins>
          </w:p>
        </w:tc>
        <w:tc>
          <w:tcPr>
            <w:tcW w:w="935" w:type="dxa"/>
          </w:tcPr>
          <w:p w14:paraId="3B16A5CB" w14:textId="77777777" w:rsidR="008045AB" w:rsidRPr="002248ED" w:rsidRDefault="008045AB" w:rsidP="00E20BC8">
            <w:pPr>
              <w:ind w:firstLine="0"/>
              <w:jc w:val="center"/>
              <w:rPr>
                <w:ins w:id="218" w:author="blake grills" w:date="2020-04-13T20:40:00Z"/>
                <w:rFonts w:cs="Times New Roman"/>
                <w:b/>
                <w:bCs/>
                <w:szCs w:val="24"/>
              </w:rPr>
            </w:pPr>
            <w:ins w:id="219" w:author="blake grills" w:date="2020-04-13T20:40:00Z">
              <w:r w:rsidRPr="002248ED">
                <w:rPr>
                  <w:rFonts w:cs="Times New Roman"/>
                  <w:b/>
                  <w:bCs/>
                  <w:szCs w:val="24"/>
                </w:rPr>
                <w:t>c</w:t>
              </w:r>
            </w:ins>
          </w:p>
        </w:tc>
        <w:tc>
          <w:tcPr>
            <w:tcW w:w="936" w:type="dxa"/>
          </w:tcPr>
          <w:p w14:paraId="6EE33815" w14:textId="77777777" w:rsidR="008045AB" w:rsidRPr="002248ED" w:rsidRDefault="008045AB" w:rsidP="00E20BC8">
            <w:pPr>
              <w:ind w:firstLine="0"/>
              <w:jc w:val="center"/>
              <w:rPr>
                <w:ins w:id="220" w:author="blake grills" w:date="2020-04-13T20:40:00Z"/>
                <w:rFonts w:cs="Times New Roman"/>
                <w:b/>
                <w:bCs/>
                <w:szCs w:val="24"/>
              </w:rPr>
            </w:pPr>
            <w:ins w:id="221" w:author="blake grills" w:date="2020-04-13T20:40:00Z">
              <w:r w:rsidRPr="002248ED">
                <w:rPr>
                  <w:rFonts w:cs="Times New Roman"/>
                  <w:b/>
                  <w:bCs/>
                  <w:szCs w:val="24"/>
                </w:rPr>
                <w:t>d</w:t>
              </w:r>
            </w:ins>
          </w:p>
        </w:tc>
        <w:tc>
          <w:tcPr>
            <w:tcW w:w="1295" w:type="dxa"/>
          </w:tcPr>
          <w:p w14:paraId="1DEB6794" w14:textId="77777777" w:rsidR="008045AB" w:rsidRPr="002248ED" w:rsidRDefault="008045AB" w:rsidP="00E20BC8">
            <w:pPr>
              <w:ind w:firstLine="0"/>
              <w:jc w:val="center"/>
              <w:rPr>
                <w:ins w:id="222" w:author="blake grills" w:date="2020-04-13T20:40:00Z"/>
                <w:rFonts w:cs="Times New Roman"/>
                <w:b/>
                <w:bCs/>
                <w:szCs w:val="24"/>
              </w:rPr>
            </w:pPr>
            <w:ins w:id="223" w:author="blake grills" w:date="2020-04-13T20:40:00Z">
              <w:r w:rsidRPr="002248ED">
                <w:rPr>
                  <w:rFonts w:cs="Times New Roman"/>
                  <w:b/>
                  <w:bCs/>
                  <w:szCs w:val="24"/>
                </w:rPr>
                <w:t>e</w:t>
              </w:r>
            </w:ins>
          </w:p>
        </w:tc>
        <w:tc>
          <w:tcPr>
            <w:tcW w:w="1295" w:type="dxa"/>
          </w:tcPr>
          <w:p w14:paraId="6AF16C9C" w14:textId="77777777" w:rsidR="008045AB" w:rsidRPr="002248ED" w:rsidRDefault="008045AB" w:rsidP="00E20BC8">
            <w:pPr>
              <w:ind w:firstLine="0"/>
              <w:jc w:val="center"/>
              <w:rPr>
                <w:ins w:id="224" w:author="blake grills" w:date="2020-04-13T20:40:00Z"/>
                <w:rFonts w:cs="Times New Roman"/>
                <w:b/>
                <w:bCs/>
                <w:szCs w:val="24"/>
              </w:rPr>
            </w:pPr>
            <w:ins w:id="225" w:author="blake grills" w:date="2020-04-13T20:40:00Z">
              <w:r w:rsidRPr="002248ED">
                <w:rPr>
                  <w:rFonts w:cs="Times New Roman"/>
                  <w:b/>
                  <w:bCs/>
                  <w:szCs w:val="24"/>
                </w:rPr>
                <w:t>f</w:t>
              </w:r>
            </w:ins>
          </w:p>
        </w:tc>
        <w:tc>
          <w:tcPr>
            <w:tcW w:w="1295" w:type="dxa"/>
          </w:tcPr>
          <w:p w14:paraId="4AE08054" w14:textId="77777777" w:rsidR="008045AB" w:rsidRPr="002248ED" w:rsidRDefault="008045AB" w:rsidP="00E20BC8">
            <w:pPr>
              <w:ind w:firstLine="0"/>
              <w:jc w:val="center"/>
              <w:rPr>
                <w:ins w:id="226" w:author="blake grills" w:date="2020-04-13T20:40:00Z"/>
                <w:rFonts w:cs="Times New Roman"/>
                <w:b/>
                <w:bCs/>
                <w:szCs w:val="24"/>
              </w:rPr>
            </w:pPr>
            <w:ins w:id="227" w:author="blake grills" w:date="2020-04-13T20:40:00Z">
              <w:r w:rsidRPr="002248ED">
                <w:rPr>
                  <w:rFonts w:cs="Times New Roman"/>
                  <w:b/>
                  <w:bCs/>
                  <w:szCs w:val="24"/>
                </w:rPr>
                <w:t>g</w:t>
              </w:r>
            </w:ins>
          </w:p>
        </w:tc>
        <w:tc>
          <w:tcPr>
            <w:tcW w:w="1295" w:type="dxa"/>
          </w:tcPr>
          <w:p w14:paraId="21A7E079" w14:textId="77777777" w:rsidR="008045AB" w:rsidRPr="002248ED" w:rsidRDefault="008045AB" w:rsidP="00E20BC8">
            <w:pPr>
              <w:ind w:firstLine="0"/>
              <w:jc w:val="center"/>
              <w:rPr>
                <w:ins w:id="228" w:author="blake grills" w:date="2020-04-13T20:40:00Z"/>
                <w:rFonts w:cs="Times New Roman"/>
                <w:b/>
                <w:bCs/>
                <w:szCs w:val="24"/>
              </w:rPr>
            </w:pPr>
            <w:ins w:id="229" w:author="blake grills" w:date="2020-04-13T20:40:00Z">
              <w:r w:rsidRPr="002248ED">
                <w:rPr>
                  <w:rFonts w:cs="Times New Roman"/>
                  <w:b/>
                  <w:bCs/>
                  <w:szCs w:val="24"/>
                </w:rPr>
                <w:t>h</w:t>
              </w:r>
            </w:ins>
          </w:p>
        </w:tc>
        <w:tc>
          <w:tcPr>
            <w:tcW w:w="1295" w:type="dxa"/>
          </w:tcPr>
          <w:p w14:paraId="405B4026" w14:textId="77777777" w:rsidR="008045AB" w:rsidRPr="002248ED" w:rsidRDefault="008045AB" w:rsidP="00E20BC8">
            <w:pPr>
              <w:ind w:firstLine="0"/>
              <w:jc w:val="center"/>
              <w:rPr>
                <w:ins w:id="230" w:author="blake grills" w:date="2020-04-13T20:40:00Z"/>
                <w:rFonts w:cs="Times New Roman"/>
                <w:b/>
                <w:bCs/>
                <w:szCs w:val="24"/>
              </w:rPr>
            </w:pPr>
            <w:proofErr w:type="spellStart"/>
            <w:ins w:id="231" w:author="blake grills" w:date="2020-04-13T20:40:00Z">
              <w:r w:rsidRPr="002248ED">
                <w:rPr>
                  <w:rFonts w:cs="Times New Roman"/>
                  <w:b/>
                  <w:bCs/>
                  <w:szCs w:val="24"/>
                </w:rPr>
                <w:t>i</w:t>
              </w:r>
              <w:proofErr w:type="spellEnd"/>
            </w:ins>
          </w:p>
        </w:tc>
        <w:tc>
          <w:tcPr>
            <w:tcW w:w="1295" w:type="dxa"/>
          </w:tcPr>
          <w:p w14:paraId="07B8C282" w14:textId="77777777" w:rsidR="008045AB" w:rsidRPr="002248ED" w:rsidRDefault="008045AB" w:rsidP="00E20BC8">
            <w:pPr>
              <w:ind w:firstLine="0"/>
              <w:jc w:val="center"/>
              <w:rPr>
                <w:ins w:id="232" w:author="blake grills" w:date="2020-04-13T20:40:00Z"/>
                <w:rFonts w:cs="Times New Roman"/>
                <w:b/>
                <w:bCs/>
                <w:szCs w:val="24"/>
              </w:rPr>
            </w:pPr>
            <w:ins w:id="233" w:author="blake grills" w:date="2020-04-13T20:40:00Z">
              <w:r w:rsidRPr="002248ED">
                <w:rPr>
                  <w:rFonts w:cs="Times New Roman"/>
                  <w:b/>
                  <w:bCs/>
                  <w:szCs w:val="24"/>
                </w:rPr>
                <w:t>j</w:t>
              </w:r>
            </w:ins>
          </w:p>
        </w:tc>
      </w:tr>
      <w:tr w:rsidR="008045AB" w:rsidRPr="002248ED" w14:paraId="581E8525" w14:textId="77777777" w:rsidTr="00E20BC8">
        <w:trPr>
          <w:ins w:id="234" w:author="blake grills" w:date="2020-04-13T20:40:00Z"/>
        </w:trPr>
        <w:tc>
          <w:tcPr>
            <w:tcW w:w="1294" w:type="dxa"/>
          </w:tcPr>
          <w:p w14:paraId="6FD1CBC3" w14:textId="77777777" w:rsidR="008045AB" w:rsidRPr="002248ED" w:rsidRDefault="008045AB" w:rsidP="00E20BC8">
            <w:pPr>
              <w:ind w:firstLine="0"/>
              <w:rPr>
                <w:ins w:id="235" w:author="blake grills" w:date="2020-04-13T20:40:00Z"/>
                <w:rFonts w:cs="Times New Roman"/>
                <w:szCs w:val="24"/>
              </w:rPr>
            </w:pPr>
            <w:ins w:id="236" w:author="blake grills" w:date="2020-04-13T20:40:00Z">
              <w:r w:rsidRPr="002248ED">
                <w:rPr>
                  <w:rFonts w:cs="Times New Roman"/>
                  <w:i/>
                  <w:iCs/>
                  <w:szCs w:val="24"/>
                </w:rPr>
                <w:t>0.0208</w:t>
              </w:r>
            </w:ins>
          </w:p>
        </w:tc>
        <w:tc>
          <w:tcPr>
            <w:tcW w:w="1295" w:type="dxa"/>
          </w:tcPr>
          <w:p w14:paraId="5E82E515" w14:textId="77777777" w:rsidR="008045AB" w:rsidRPr="002248ED" w:rsidRDefault="008045AB" w:rsidP="00E20BC8">
            <w:pPr>
              <w:ind w:firstLine="0"/>
              <w:rPr>
                <w:ins w:id="237" w:author="blake grills" w:date="2020-04-13T20:40:00Z"/>
                <w:rFonts w:cs="Times New Roman"/>
                <w:szCs w:val="24"/>
              </w:rPr>
            </w:pPr>
            <w:ins w:id="238" w:author="blake grills" w:date="2020-04-13T20:40:00Z">
              <w:r w:rsidRPr="002248ED">
                <w:rPr>
                  <w:rFonts w:cs="Times New Roman"/>
                  <w:i/>
                  <w:iCs/>
                  <w:szCs w:val="24"/>
                </w:rPr>
                <w:t>0.0208</w:t>
              </w:r>
            </w:ins>
          </w:p>
        </w:tc>
        <w:tc>
          <w:tcPr>
            <w:tcW w:w="935" w:type="dxa"/>
          </w:tcPr>
          <w:p w14:paraId="5E9B5089" w14:textId="77777777" w:rsidR="008045AB" w:rsidRPr="002248ED" w:rsidRDefault="008045AB" w:rsidP="00E20BC8">
            <w:pPr>
              <w:ind w:firstLine="0"/>
              <w:rPr>
                <w:ins w:id="239" w:author="blake grills" w:date="2020-04-13T20:40:00Z"/>
                <w:rFonts w:cs="Times New Roman"/>
                <w:szCs w:val="24"/>
              </w:rPr>
            </w:pPr>
            <w:ins w:id="240" w:author="blake grills" w:date="2020-04-13T20:40:00Z">
              <w:r w:rsidRPr="002248ED">
                <w:rPr>
                  <w:rFonts w:cs="Times New Roman"/>
                  <w:szCs w:val="24"/>
                </w:rPr>
                <w:t>0</w:t>
              </w:r>
            </w:ins>
          </w:p>
        </w:tc>
        <w:tc>
          <w:tcPr>
            <w:tcW w:w="936" w:type="dxa"/>
          </w:tcPr>
          <w:p w14:paraId="076D85EB" w14:textId="77777777" w:rsidR="008045AB" w:rsidRPr="002248ED" w:rsidRDefault="008045AB" w:rsidP="00E20BC8">
            <w:pPr>
              <w:ind w:firstLine="0"/>
              <w:rPr>
                <w:ins w:id="241" w:author="blake grills" w:date="2020-04-13T20:40:00Z"/>
                <w:rFonts w:cs="Times New Roman"/>
                <w:szCs w:val="24"/>
              </w:rPr>
            </w:pPr>
            <w:ins w:id="242" w:author="blake grills" w:date="2020-04-13T20:40:00Z">
              <w:r w:rsidRPr="002248ED">
                <w:rPr>
                  <w:rFonts w:cs="Times New Roman"/>
                  <w:szCs w:val="24"/>
                </w:rPr>
                <w:t>0</w:t>
              </w:r>
            </w:ins>
          </w:p>
        </w:tc>
        <w:tc>
          <w:tcPr>
            <w:tcW w:w="1295" w:type="dxa"/>
          </w:tcPr>
          <w:p w14:paraId="0FB73C4D" w14:textId="77777777" w:rsidR="008045AB" w:rsidRPr="002248ED" w:rsidRDefault="008045AB" w:rsidP="00E20BC8">
            <w:pPr>
              <w:ind w:firstLine="0"/>
              <w:rPr>
                <w:ins w:id="243" w:author="blake grills" w:date="2020-04-13T20:40:00Z"/>
                <w:rFonts w:cs="Times New Roman"/>
                <w:szCs w:val="24"/>
              </w:rPr>
            </w:pPr>
            <w:ins w:id="244" w:author="blake grills" w:date="2020-04-13T20:40:00Z">
              <w:r w:rsidRPr="002248ED">
                <w:rPr>
                  <w:rFonts w:cs="Times New Roman"/>
                  <w:i/>
                  <w:iCs/>
                  <w:szCs w:val="24"/>
                </w:rPr>
                <w:t>0.0416</w:t>
              </w:r>
            </w:ins>
          </w:p>
        </w:tc>
        <w:tc>
          <w:tcPr>
            <w:tcW w:w="1295" w:type="dxa"/>
          </w:tcPr>
          <w:p w14:paraId="039104BB" w14:textId="77777777" w:rsidR="008045AB" w:rsidRPr="002248ED" w:rsidRDefault="008045AB" w:rsidP="00E20BC8">
            <w:pPr>
              <w:ind w:firstLine="0"/>
              <w:rPr>
                <w:ins w:id="245" w:author="blake grills" w:date="2020-04-13T20:40:00Z"/>
                <w:rFonts w:cs="Times New Roman"/>
                <w:szCs w:val="24"/>
              </w:rPr>
            </w:pPr>
            <w:ins w:id="246" w:author="blake grills" w:date="2020-04-13T20:40:00Z">
              <w:r w:rsidRPr="002248ED">
                <w:rPr>
                  <w:rFonts w:cs="Times New Roman"/>
                  <w:i/>
                  <w:iCs/>
                  <w:szCs w:val="24"/>
                </w:rPr>
                <w:t>0.0208</w:t>
              </w:r>
            </w:ins>
          </w:p>
        </w:tc>
        <w:tc>
          <w:tcPr>
            <w:tcW w:w="1295" w:type="dxa"/>
          </w:tcPr>
          <w:p w14:paraId="6D6F3A98" w14:textId="77777777" w:rsidR="008045AB" w:rsidRPr="002248ED" w:rsidRDefault="008045AB" w:rsidP="00E20BC8">
            <w:pPr>
              <w:ind w:firstLine="0"/>
              <w:rPr>
                <w:ins w:id="247" w:author="blake grills" w:date="2020-04-13T20:40:00Z"/>
                <w:rFonts w:cs="Times New Roman"/>
                <w:szCs w:val="24"/>
              </w:rPr>
            </w:pPr>
            <w:ins w:id="248" w:author="blake grills" w:date="2020-04-13T20:40:00Z">
              <w:r w:rsidRPr="002248ED">
                <w:rPr>
                  <w:rFonts w:cs="Times New Roman"/>
                  <w:szCs w:val="24"/>
                </w:rPr>
                <w:t>0</w:t>
              </w:r>
            </w:ins>
          </w:p>
        </w:tc>
        <w:tc>
          <w:tcPr>
            <w:tcW w:w="1295" w:type="dxa"/>
          </w:tcPr>
          <w:p w14:paraId="5F27D00E" w14:textId="77777777" w:rsidR="008045AB" w:rsidRPr="002248ED" w:rsidRDefault="008045AB" w:rsidP="00E20BC8">
            <w:pPr>
              <w:ind w:firstLine="0"/>
              <w:rPr>
                <w:ins w:id="249" w:author="blake grills" w:date="2020-04-13T20:40:00Z"/>
                <w:rFonts w:cs="Times New Roman"/>
                <w:szCs w:val="24"/>
              </w:rPr>
            </w:pPr>
            <w:ins w:id="250" w:author="blake grills" w:date="2020-04-13T20:40:00Z">
              <w:r w:rsidRPr="002248ED">
                <w:rPr>
                  <w:rFonts w:cs="Times New Roman"/>
                  <w:szCs w:val="24"/>
                </w:rPr>
                <w:t>0</w:t>
              </w:r>
            </w:ins>
          </w:p>
        </w:tc>
        <w:tc>
          <w:tcPr>
            <w:tcW w:w="1295" w:type="dxa"/>
          </w:tcPr>
          <w:p w14:paraId="1565863A" w14:textId="77777777" w:rsidR="008045AB" w:rsidRPr="002248ED" w:rsidRDefault="008045AB" w:rsidP="00E20BC8">
            <w:pPr>
              <w:ind w:firstLine="0"/>
              <w:rPr>
                <w:ins w:id="251" w:author="blake grills" w:date="2020-04-13T20:40:00Z"/>
                <w:rFonts w:cs="Times New Roman"/>
                <w:szCs w:val="24"/>
              </w:rPr>
            </w:pPr>
            <w:ins w:id="252" w:author="blake grills" w:date="2020-04-13T20:40:00Z">
              <w:r w:rsidRPr="002248ED">
                <w:rPr>
                  <w:rFonts w:cs="Times New Roman"/>
                  <w:i/>
                  <w:iCs/>
                  <w:szCs w:val="24"/>
                </w:rPr>
                <w:t>0.0208</w:t>
              </w:r>
            </w:ins>
          </w:p>
        </w:tc>
        <w:tc>
          <w:tcPr>
            <w:tcW w:w="1295" w:type="dxa"/>
          </w:tcPr>
          <w:p w14:paraId="72DB0A14" w14:textId="77777777" w:rsidR="008045AB" w:rsidRPr="002248ED" w:rsidRDefault="008045AB" w:rsidP="00E20BC8">
            <w:pPr>
              <w:ind w:firstLine="0"/>
              <w:rPr>
                <w:ins w:id="253" w:author="blake grills" w:date="2020-04-13T20:40:00Z"/>
                <w:rFonts w:cs="Times New Roman"/>
                <w:szCs w:val="24"/>
              </w:rPr>
            </w:pPr>
            <w:ins w:id="254" w:author="blake grills" w:date="2020-04-13T20:40:00Z">
              <w:r w:rsidRPr="002248ED">
                <w:rPr>
                  <w:rFonts w:cs="Times New Roman"/>
                  <w:szCs w:val="24"/>
                </w:rPr>
                <w:t>0</w:t>
              </w:r>
            </w:ins>
          </w:p>
        </w:tc>
      </w:tr>
      <w:tr w:rsidR="008045AB" w:rsidRPr="002248ED" w14:paraId="354758C6" w14:textId="77777777" w:rsidTr="00E20BC8">
        <w:trPr>
          <w:ins w:id="255" w:author="blake grills" w:date="2020-04-13T20:40:00Z"/>
        </w:trPr>
        <w:tc>
          <w:tcPr>
            <w:tcW w:w="1294" w:type="dxa"/>
          </w:tcPr>
          <w:p w14:paraId="25E6BB3A" w14:textId="77777777" w:rsidR="008045AB" w:rsidRPr="002248ED" w:rsidRDefault="008045AB" w:rsidP="00E20BC8">
            <w:pPr>
              <w:ind w:firstLine="0"/>
              <w:jc w:val="center"/>
              <w:rPr>
                <w:ins w:id="256" w:author="blake grills" w:date="2020-04-13T20:40:00Z"/>
                <w:rFonts w:cs="Times New Roman"/>
                <w:b/>
                <w:bCs/>
                <w:szCs w:val="24"/>
              </w:rPr>
            </w:pPr>
            <w:ins w:id="257" w:author="blake grills" w:date="2020-04-13T20:40:00Z">
              <w:r w:rsidRPr="002248ED">
                <w:rPr>
                  <w:rFonts w:cs="Times New Roman"/>
                  <w:b/>
                  <w:bCs/>
                  <w:szCs w:val="24"/>
                </w:rPr>
                <w:t>k</w:t>
              </w:r>
            </w:ins>
          </w:p>
        </w:tc>
        <w:tc>
          <w:tcPr>
            <w:tcW w:w="1295" w:type="dxa"/>
          </w:tcPr>
          <w:p w14:paraId="1FA9714B" w14:textId="77777777" w:rsidR="008045AB" w:rsidRPr="002248ED" w:rsidRDefault="008045AB" w:rsidP="00E20BC8">
            <w:pPr>
              <w:ind w:firstLine="0"/>
              <w:jc w:val="center"/>
              <w:rPr>
                <w:ins w:id="258" w:author="blake grills" w:date="2020-04-13T20:40:00Z"/>
                <w:rFonts w:cs="Times New Roman"/>
                <w:b/>
                <w:bCs/>
                <w:szCs w:val="24"/>
              </w:rPr>
            </w:pPr>
            <w:ins w:id="259" w:author="blake grills" w:date="2020-04-13T20:40:00Z">
              <w:r w:rsidRPr="002248ED">
                <w:rPr>
                  <w:rFonts w:cs="Times New Roman"/>
                  <w:b/>
                  <w:bCs/>
                  <w:szCs w:val="24"/>
                </w:rPr>
                <w:t>l</w:t>
              </w:r>
            </w:ins>
          </w:p>
        </w:tc>
        <w:tc>
          <w:tcPr>
            <w:tcW w:w="935" w:type="dxa"/>
          </w:tcPr>
          <w:p w14:paraId="426C2030" w14:textId="77777777" w:rsidR="008045AB" w:rsidRPr="002248ED" w:rsidRDefault="008045AB" w:rsidP="00E20BC8">
            <w:pPr>
              <w:ind w:firstLine="0"/>
              <w:jc w:val="center"/>
              <w:rPr>
                <w:ins w:id="260" w:author="blake grills" w:date="2020-04-13T20:40:00Z"/>
                <w:rFonts w:cs="Times New Roman"/>
                <w:b/>
                <w:bCs/>
                <w:szCs w:val="24"/>
              </w:rPr>
            </w:pPr>
            <w:ins w:id="261" w:author="blake grills" w:date="2020-04-13T20:40:00Z">
              <w:r w:rsidRPr="002248ED">
                <w:rPr>
                  <w:rFonts w:cs="Times New Roman"/>
                  <w:b/>
                  <w:bCs/>
                  <w:szCs w:val="24"/>
                </w:rPr>
                <w:t>m</w:t>
              </w:r>
            </w:ins>
          </w:p>
        </w:tc>
        <w:tc>
          <w:tcPr>
            <w:tcW w:w="936" w:type="dxa"/>
          </w:tcPr>
          <w:p w14:paraId="491BB864" w14:textId="77777777" w:rsidR="008045AB" w:rsidRPr="002248ED" w:rsidRDefault="008045AB" w:rsidP="00E20BC8">
            <w:pPr>
              <w:ind w:firstLine="0"/>
              <w:jc w:val="center"/>
              <w:rPr>
                <w:ins w:id="262" w:author="blake grills" w:date="2020-04-13T20:40:00Z"/>
                <w:rFonts w:cs="Times New Roman"/>
                <w:b/>
                <w:bCs/>
                <w:szCs w:val="24"/>
              </w:rPr>
            </w:pPr>
            <w:ins w:id="263" w:author="blake grills" w:date="2020-04-13T20:40:00Z">
              <w:r w:rsidRPr="002248ED">
                <w:rPr>
                  <w:rFonts w:cs="Times New Roman"/>
                  <w:b/>
                  <w:bCs/>
                  <w:szCs w:val="24"/>
                </w:rPr>
                <w:t>n</w:t>
              </w:r>
            </w:ins>
          </w:p>
        </w:tc>
        <w:tc>
          <w:tcPr>
            <w:tcW w:w="1295" w:type="dxa"/>
          </w:tcPr>
          <w:p w14:paraId="477D9DD5" w14:textId="77777777" w:rsidR="008045AB" w:rsidRPr="002248ED" w:rsidRDefault="008045AB" w:rsidP="00E20BC8">
            <w:pPr>
              <w:ind w:firstLine="0"/>
              <w:jc w:val="center"/>
              <w:rPr>
                <w:ins w:id="264" w:author="blake grills" w:date="2020-04-13T20:40:00Z"/>
                <w:rFonts w:cs="Times New Roman"/>
                <w:b/>
                <w:bCs/>
                <w:szCs w:val="24"/>
              </w:rPr>
            </w:pPr>
            <w:ins w:id="265" w:author="blake grills" w:date="2020-04-13T20:40:00Z">
              <w:r w:rsidRPr="002248ED">
                <w:rPr>
                  <w:rFonts w:cs="Times New Roman"/>
                  <w:b/>
                  <w:bCs/>
                  <w:szCs w:val="24"/>
                </w:rPr>
                <w:t>o</w:t>
              </w:r>
            </w:ins>
          </w:p>
        </w:tc>
        <w:tc>
          <w:tcPr>
            <w:tcW w:w="1295" w:type="dxa"/>
          </w:tcPr>
          <w:p w14:paraId="391CD57D" w14:textId="77777777" w:rsidR="008045AB" w:rsidRPr="002248ED" w:rsidRDefault="008045AB" w:rsidP="00E20BC8">
            <w:pPr>
              <w:ind w:firstLine="0"/>
              <w:jc w:val="center"/>
              <w:rPr>
                <w:ins w:id="266" w:author="blake grills" w:date="2020-04-13T20:40:00Z"/>
                <w:rFonts w:cs="Times New Roman"/>
                <w:b/>
                <w:bCs/>
                <w:szCs w:val="24"/>
              </w:rPr>
            </w:pPr>
            <w:ins w:id="267" w:author="blake grills" w:date="2020-04-13T20:40:00Z">
              <w:r w:rsidRPr="002248ED">
                <w:rPr>
                  <w:rFonts w:cs="Times New Roman"/>
                  <w:b/>
                  <w:bCs/>
                  <w:szCs w:val="24"/>
                </w:rPr>
                <w:t>p</w:t>
              </w:r>
            </w:ins>
          </w:p>
        </w:tc>
        <w:tc>
          <w:tcPr>
            <w:tcW w:w="1295" w:type="dxa"/>
          </w:tcPr>
          <w:p w14:paraId="2236DF79" w14:textId="77777777" w:rsidR="008045AB" w:rsidRPr="002248ED" w:rsidRDefault="008045AB" w:rsidP="00E20BC8">
            <w:pPr>
              <w:ind w:firstLine="0"/>
              <w:jc w:val="center"/>
              <w:rPr>
                <w:ins w:id="268" w:author="blake grills" w:date="2020-04-13T20:40:00Z"/>
                <w:rFonts w:cs="Times New Roman"/>
                <w:b/>
                <w:bCs/>
                <w:szCs w:val="24"/>
              </w:rPr>
            </w:pPr>
            <w:ins w:id="269" w:author="blake grills" w:date="2020-04-13T20:40:00Z">
              <w:r w:rsidRPr="002248ED">
                <w:rPr>
                  <w:rFonts w:cs="Times New Roman"/>
                  <w:b/>
                  <w:bCs/>
                  <w:szCs w:val="24"/>
                </w:rPr>
                <w:t>q</w:t>
              </w:r>
            </w:ins>
          </w:p>
        </w:tc>
        <w:tc>
          <w:tcPr>
            <w:tcW w:w="1295" w:type="dxa"/>
          </w:tcPr>
          <w:p w14:paraId="2E27EE3D" w14:textId="77777777" w:rsidR="008045AB" w:rsidRPr="002248ED" w:rsidRDefault="008045AB" w:rsidP="00E20BC8">
            <w:pPr>
              <w:ind w:firstLine="0"/>
              <w:jc w:val="center"/>
              <w:rPr>
                <w:ins w:id="270" w:author="blake grills" w:date="2020-04-13T20:40:00Z"/>
                <w:rFonts w:cs="Times New Roman"/>
                <w:b/>
                <w:bCs/>
                <w:szCs w:val="24"/>
              </w:rPr>
            </w:pPr>
            <w:ins w:id="271" w:author="blake grills" w:date="2020-04-13T20:40:00Z">
              <w:r w:rsidRPr="002248ED">
                <w:rPr>
                  <w:rFonts w:cs="Times New Roman"/>
                  <w:b/>
                  <w:bCs/>
                  <w:szCs w:val="24"/>
                </w:rPr>
                <w:t>r</w:t>
              </w:r>
            </w:ins>
          </w:p>
        </w:tc>
        <w:tc>
          <w:tcPr>
            <w:tcW w:w="1295" w:type="dxa"/>
          </w:tcPr>
          <w:p w14:paraId="4CEB665D" w14:textId="77777777" w:rsidR="008045AB" w:rsidRPr="002248ED" w:rsidRDefault="008045AB" w:rsidP="00E20BC8">
            <w:pPr>
              <w:ind w:firstLine="0"/>
              <w:jc w:val="center"/>
              <w:rPr>
                <w:ins w:id="272" w:author="blake grills" w:date="2020-04-13T20:40:00Z"/>
                <w:rFonts w:cs="Times New Roman"/>
                <w:b/>
                <w:bCs/>
                <w:szCs w:val="24"/>
              </w:rPr>
            </w:pPr>
            <w:ins w:id="273" w:author="blake grills" w:date="2020-04-13T20:40:00Z">
              <w:r w:rsidRPr="002248ED">
                <w:rPr>
                  <w:rFonts w:cs="Times New Roman"/>
                  <w:b/>
                  <w:bCs/>
                  <w:szCs w:val="24"/>
                </w:rPr>
                <w:t>s</w:t>
              </w:r>
            </w:ins>
          </w:p>
        </w:tc>
        <w:tc>
          <w:tcPr>
            <w:tcW w:w="1295" w:type="dxa"/>
          </w:tcPr>
          <w:p w14:paraId="7DC2CD35" w14:textId="77777777" w:rsidR="008045AB" w:rsidRPr="002248ED" w:rsidRDefault="008045AB" w:rsidP="00E20BC8">
            <w:pPr>
              <w:ind w:firstLine="0"/>
              <w:jc w:val="center"/>
              <w:rPr>
                <w:ins w:id="274" w:author="blake grills" w:date="2020-04-13T20:40:00Z"/>
                <w:rFonts w:cs="Times New Roman"/>
                <w:b/>
                <w:bCs/>
                <w:szCs w:val="24"/>
              </w:rPr>
            </w:pPr>
            <w:ins w:id="275" w:author="blake grills" w:date="2020-04-13T20:40:00Z">
              <w:r w:rsidRPr="002248ED">
                <w:rPr>
                  <w:rFonts w:cs="Times New Roman"/>
                  <w:b/>
                  <w:bCs/>
                  <w:szCs w:val="24"/>
                </w:rPr>
                <w:t>t</w:t>
              </w:r>
            </w:ins>
          </w:p>
        </w:tc>
      </w:tr>
      <w:tr w:rsidR="008045AB" w:rsidRPr="002248ED" w14:paraId="09087BB0" w14:textId="77777777" w:rsidTr="00E20BC8">
        <w:trPr>
          <w:ins w:id="276" w:author="blake grills" w:date="2020-04-13T20:40:00Z"/>
        </w:trPr>
        <w:tc>
          <w:tcPr>
            <w:tcW w:w="1294" w:type="dxa"/>
          </w:tcPr>
          <w:p w14:paraId="0D257AC6" w14:textId="77777777" w:rsidR="008045AB" w:rsidRPr="002248ED" w:rsidRDefault="008045AB" w:rsidP="00E20BC8">
            <w:pPr>
              <w:ind w:firstLine="0"/>
              <w:rPr>
                <w:ins w:id="277" w:author="blake grills" w:date="2020-04-13T20:40:00Z"/>
                <w:rFonts w:cs="Times New Roman"/>
                <w:szCs w:val="24"/>
              </w:rPr>
            </w:pPr>
            <w:ins w:id="278" w:author="blake grills" w:date="2020-04-13T20:40:00Z">
              <w:r w:rsidRPr="002248ED">
                <w:rPr>
                  <w:rFonts w:cs="Times New Roman"/>
                  <w:i/>
                  <w:iCs/>
                  <w:szCs w:val="24"/>
                </w:rPr>
                <w:t>0.0208</w:t>
              </w:r>
            </w:ins>
          </w:p>
        </w:tc>
        <w:tc>
          <w:tcPr>
            <w:tcW w:w="1295" w:type="dxa"/>
          </w:tcPr>
          <w:p w14:paraId="71E3C569" w14:textId="77777777" w:rsidR="008045AB" w:rsidRPr="002248ED" w:rsidRDefault="008045AB" w:rsidP="00E20BC8">
            <w:pPr>
              <w:ind w:firstLine="0"/>
              <w:rPr>
                <w:ins w:id="279" w:author="blake grills" w:date="2020-04-13T20:40:00Z"/>
                <w:rFonts w:cs="Times New Roman"/>
                <w:szCs w:val="24"/>
              </w:rPr>
            </w:pPr>
            <w:ins w:id="280" w:author="blake grills" w:date="2020-04-13T20:40:00Z">
              <w:r w:rsidRPr="002248ED">
                <w:rPr>
                  <w:rFonts w:cs="Times New Roman"/>
                  <w:i/>
                  <w:iCs/>
                  <w:szCs w:val="24"/>
                </w:rPr>
                <w:t>0.0208</w:t>
              </w:r>
            </w:ins>
          </w:p>
        </w:tc>
        <w:tc>
          <w:tcPr>
            <w:tcW w:w="935" w:type="dxa"/>
          </w:tcPr>
          <w:p w14:paraId="4A1931EC" w14:textId="77777777" w:rsidR="008045AB" w:rsidRPr="002248ED" w:rsidRDefault="008045AB" w:rsidP="00E20BC8">
            <w:pPr>
              <w:ind w:firstLine="0"/>
              <w:rPr>
                <w:ins w:id="281" w:author="blake grills" w:date="2020-04-13T20:40:00Z"/>
                <w:rFonts w:cs="Times New Roman"/>
                <w:szCs w:val="24"/>
              </w:rPr>
            </w:pPr>
            <w:ins w:id="282" w:author="blake grills" w:date="2020-04-13T20:40:00Z">
              <w:r w:rsidRPr="002248ED">
                <w:rPr>
                  <w:rFonts w:cs="Times New Roman"/>
                  <w:szCs w:val="24"/>
                </w:rPr>
                <w:t>0</w:t>
              </w:r>
            </w:ins>
          </w:p>
        </w:tc>
        <w:tc>
          <w:tcPr>
            <w:tcW w:w="936" w:type="dxa"/>
          </w:tcPr>
          <w:p w14:paraId="439D106A" w14:textId="77777777" w:rsidR="008045AB" w:rsidRPr="002248ED" w:rsidRDefault="008045AB" w:rsidP="00E20BC8">
            <w:pPr>
              <w:ind w:firstLine="0"/>
              <w:rPr>
                <w:ins w:id="283" w:author="blake grills" w:date="2020-04-13T20:40:00Z"/>
                <w:rFonts w:cs="Times New Roman"/>
                <w:szCs w:val="24"/>
              </w:rPr>
            </w:pPr>
            <w:ins w:id="284" w:author="blake grills" w:date="2020-04-13T20:40:00Z">
              <w:r w:rsidRPr="002248ED">
                <w:rPr>
                  <w:rFonts w:cs="Times New Roman"/>
                  <w:szCs w:val="24"/>
                </w:rPr>
                <w:t>0</w:t>
              </w:r>
            </w:ins>
          </w:p>
        </w:tc>
        <w:tc>
          <w:tcPr>
            <w:tcW w:w="1295" w:type="dxa"/>
          </w:tcPr>
          <w:p w14:paraId="7B8B78A3" w14:textId="77777777" w:rsidR="008045AB" w:rsidRPr="002248ED" w:rsidRDefault="008045AB" w:rsidP="00E20BC8">
            <w:pPr>
              <w:ind w:firstLine="0"/>
              <w:rPr>
                <w:ins w:id="285" w:author="blake grills" w:date="2020-04-13T20:40:00Z"/>
                <w:rFonts w:cs="Times New Roman"/>
                <w:szCs w:val="24"/>
              </w:rPr>
            </w:pPr>
            <w:ins w:id="286" w:author="blake grills" w:date="2020-04-13T20:40:00Z">
              <w:r w:rsidRPr="002248ED">
                <w:rPr>
                  <w:rFonts w:cs="Times New Roman"/>
                  <w:i/>
                  <w:iCs/>
                  <w:szCs w:val="24"/>
                </w:rPr>
                <w:t>0.0625</w:t>
              </w:r>
            </w:ins>
          </w:p>
        </w:tc>
        <w:tc>
          <w:tcPr>
            <w:tcW w:w="1295" w:type="dxa"/>
          </w:tcPr>
          <w:p w14:paraId="30A00605" w14:textId="77777777" w:rsidR="008045AB" w:rsidRPr="002248ED" w:rsidRDefault="008045AB" w:rsidP="00E20BC8">
            <w:pPr>
              <w:ind w:firstLine="0"/>
              <w:rPr>
                <w:ins w:id="287" w:author="blake grills" w:date="2020-04-13T20:40:00Z"/>
                <w:rFonts w:cs="Times New Roman"/>
                <w:szCs w:val="24"/>
              </w:rPr>
            </w:pPr>
            <w:ins w:id="288" w:author="blake grills" w:date="2020-04-13T20:40:00Z">
              <w:r w:rsidRPr="002248ED">
                <w:rPr>
                  <w:rFonts w:cs="Times New Roman"/>
                  <w:i/>
                  <w:iCs/>
                  <w:szCs w:val="24"/>
                </w:rPr>
                <w:t>0.0416</w:t>
              </w:r>
            </w:ins>
          </w:p>
        </w:tc>
        <w:tc>
          <w:tcPr>
            <w:tcW w:w="1295" w:type="dxa"/>
          </w:tcPr>
          <w:p w14:paraId="0613AA96" w14:textId="77777777" w:rsidR="008045AB" w:rsidRPr="002248ED" w:rsidRDefault="008045AB" w:rsidP="00E20BC8">
            <w:pPr>
              <w:ind w:firstLine="0"/>
              <w:rPr>
                <w:ins w:id="289" w:author="blake grills" w:date="2020-04-13T20:40:00Z"/>
                <w:rFonts w:cs="Times New Roman"/>
                <w:szCs w:val="24"/>
              </w:rPr>
            </w:pPr>
            <w:ins w:id="290" w:author="blake grills" w:date="2020-04-13T20:40:00Z">
              <w:r w:rsidRPr="002248ED">
                <w:rPr>
                  <w:rFonts w:cs="Times New Roman"/>
                  <w:szCs w:val="24"/>
                </w:rPr>
                <w:t>0</w:t>
              </w:r>
            </w:ins>
          </w:p>
        </w:tc>
        <w:tc>
          <w:tcPr>
            <w:tcW w:w="1295" w:type="dxa"/>
          </w:tcPr>
          <w:p w14:paraId="3B83FBE2" w14:textId="77777777" w:rsidR="008045AB" w:rsidRPr="002248ED" w:rsidRDefault="008045AB" w:rsidP="00E20BC8">
            <w:pPr>
              <w:ind w:firstLine="0"/>
              <w:rPr>
                <w:ins w:id="291" w:author="blake grills" w:date="2020-04-13T20:40:00Z"/>
                <w:rFonts w:cs="Times New Roman"/>
                <w:szCs w:val="24"/>
              </w:rPr>
            </w:pPr>
            <w:ins w:id="292" w:author="blake grills" w:date="2020-04-13T20:40:00Z">
              <w:r w:rsidRPr="002248ED">
                <w:rPr>
                  <w:rFonts w:cs="Times New Roman"/>
                  <w:i/>
                  <w:iCs/>
                  <w:szCs w:val="24"/>
                </w:rPr>
                <w:t>0.0208</w:t>
              </w:r>
            </w:ins>
          </w:p>
        </w:tc>
        <w:tc>
          <w:tcPr>
            <w:tcW w:w="1295" w:type="dxa"/>
          </w:tcPr>
          <w:p w14:paraId="5162DA34" w14:textId="77777777" w:rsidR="008045AB" w:rsidRPr="002248ED" w:rsidRDefault="008045AB" w:rsidP="00E20BC8">
            <w:pPr>
              <w:ind w:firstLine="0"/>
              <w:rPr>
                <w:ins w:id="293" w:author="blake grills" w:date="2020-04-13T20:40:00Z"/>
                <w:rFonts w:cs="Times New Roman"/>
                <w:szCs w:val="24"/>
              </w:rPr>
            </w:pPr>
            <w:ins w:id="294" w:author="blake grills" w:date="2020-04-13T20:40:00Z">
              <w:r w:rsidRPr="002248ED">
                <w:rPr>
                  <w:rFonts w:cs="Times New Roman"/>
                  <w:i/>
                  <w:iCs/>
                  <w:szCs w:val="24"/>
                </w:rPr>
                <w:t>0.0416</w:t>
              </w:r>
            </w:ins>
          </w:p>
        </w:tc>
        <w:tc>
          <w:tcPr>
            <w:tcW w:w="1295" w:type="dxa"/>
          </w:tcPr>
          <w:p w14:paraId="5859D335" w14:textId="77777777" w:rsidR="008045AB" w:rsidRPr="002248ED" w:rsidRDefault="008045AB" w:rsidP="00E20BC8">
            <w:pPr>
              <w:ind w:firstLine="0"/>
              <w:rPr>
                <w:ins w:id="295" w:author="blake grills" w:date="2020-04-13T20:40:00Z"/>
                <w:rFonts w:cs="Times New Roman"/>
                <w:szCs w:val="24"/>
              </w:rPr>
            </w:pPr>
            <w:ins w:id="296" w:author="blake grills" w:date="2020-04-13T20:40:00Z">
              <w:r w:rsidRPr="002248ED">
                <w:rPr>
                  <w:rFonts w:cs="Times New Roman"/>
                  <w:i/>
                  <w:iCs/>
                  <w:szCs w:val="24"/>
                </w:rPr>
                <w:t>0.0625</w:t>
              </w:r>
            </w:ins>
          </w:p>
        </w:tc>
      </w:tr>
      <w:tr w:rsidR="008045AB" w:rsidRPr="002248ED" w14:paraId="35970D0D" w14:textId="77777777" w:rsidTr="00E20BC8">
        <w:trPr>
          <w:ins w:id="297" w:author="blake grills" w:date="2020-04-13T20:40:00Z"/>
        </w:trPr>
        <w:tc>
          <w:tcPr>
            <w:tcW w:w="1294" w:type="dxa"/>
          </w:tcPr>
          <w:p w14:paraId="257DC3D7" w14:textId="77777777" w:rsidR="008045AB" w:rsidRPr="002248ED" w:rsidRDefault="008045AB" w:rsidP="00E20BC8">
            <w:pPr>
              <w:ind w:firstLine="0"/>
              <w:jc w:val="center"/>
              <w:rPr>
                <w:ins w:id="298" w:author="blake grills" w:date="2020-04-13T20:40:00Z"/>
                <w:rFonts w:cs="Times New Roman"/>
                <w:b/>
                <w:bCs/>
                <w:szCs w:val="24"/>
              </w:rPr>
            </w:pPr>
            <w:ins w:id="299" w:author="blake grills" w:date="2020-04-13T20:40:00Z">
              <w:r w:rsidRPr="002248ED">
                <w:rPr>
                  <w:rFonts w:cs="Times New Roman"/>
                  <w:b/>
                  <w:bCs/>
                  <w:szCs w:val="24"/>
                </w:rPr>
                <w:t>u</w:t>
              </w:r>
            </w:ins>
          </w:p>
        </w:tc>
        <w:tc>
          <w:tcPr>
            <w:tcW w:w="1295" w:type="dxa"/>
          </w:tcPr>
          <w:p w14:paraId="64CECBB8" w14:textId="77777777" w:rsidR="008045AB" w:rsidRPr="002248ED" w:rsidRDefault="008045AB" w:rsidP="00E20BC8">
            <w:pPr>
              <w:ind w:firstLine="0"/>
              <w:jc w:val="center"/>
              <w:rPr>
                <w:ins w:id="300" w:author="blake grills" w:date="2020-04-13T20:40:00Z"/>
                <w:rFonts w:cs="Times New Roman"/>
                <w:b/>
                <w:bCs/>
                <w:szCs w:val="24"/>
              </w:rPr>
            </w:pPr>
            <w:ins w:id="301" w:author="blake grills" w:date="2020-04-13T20:40:00Z">
              <w:r w:rsidRPr="002248ED">
                <w:rPr>
                  <w:rFonts w:cs="Times New Roman"/>
                  <w:b/>
                  <w:bCs/>
                  <w:szCs w:val="24"/>
                </w:rPr>
                <w:t>v</w:t>
              </w:r>
            </w:ins>
          </w:p>
        </w:tc>
        <w:tc>
          <w:tcPr>
            <w:tcW w:w="935" w:type="dxa"/>
          </w:tcPr>
          <w:p w14:paraId="6C6A5005" w14:textId="77777777" w:rsidR="008045AB" w:rsidRPr="002248ED" w:rsidRDefault="008045AB" w:rsidP="00E20BC8">
            <w:pPr>
              <w:ind w:firstLine="0"/>
              <w:jc w:val="center"/>
              <w:rPr>
                <w:ins w:id="302" w:author="blake grills" w:date="2020-04-13T20:40:00Z"/>
                <w:rFonts w:cs="Times New Roman"/>
                <w:b/>
                <w:bCs/>
                <w:szCs w:val="24"/>
              </w:rPr>
            </w:pPr>
            <w:ins w:id="303" w:author="blake grills" w:date="2020-04-13T20:40:00Z">
              <w:r w:rsidRPr="002248ED">
                <w:rPr>
                  <w:rFonts w:cs="Times New Roman"/>
                  <w:b/>
                  <w:bCs/>
                  <w:szCs w:val="24"/>
                </w:rPr>
                <w:t>w</w:t>
              </w:r>
            </w:ins>
          </w:p>
        </w:tc>
        <w:tc>
          <w:tcPr>
            <w:tcW w:w="936" w:type="dxa"/>
          </w:tcPr>
          <w:p w14:paraId="458CCB86" w14:textId="77777777" w:rsidR="008045AB" w:rsidRPr="002248ED" w:rsidRDefault="008045AB" w:rsidP="00E20BC8">
            <w:pPr>
              <w:ind w:firstLine="0"/>
              <w:jc w:val="center"/>
              <w:rPr>
                <w:ins w:id="304" w:author="blake grills" w:date="2020-04-13T20:40:00Z"/>
                <w:rFonts w:cs="Times New Roman"/>
                <w:b/>
                <w:bCs/>
                <w:szCs w:val="24"/>
              </w:rPr>
            </w:pPr>
            <w:ins w:id="305" w:author="blake grills" w:date="2020-04-13T20:40:00Z">
              <w:r w:rsidRPr="002248ED">
                <w:rPr>
                  <w:rFonts w:cs="Times New Roman"/>
                  <w:b/>
                  <w:bCs/>
                  <w:szCs w:val="24"/>
                </w:rPr>
                <w:t>x</w:t>
              </w:r>
            </w:ins>
          </w:p>
        </w:tc>
        <w:tc>
          <w:tcPr>
            <w:tcW w:w="1295" w:type="dxa"/>
          </w:tcPr>
          <w:p w14:paraId="4568A953" w14:textId="77777777" w:rsidR="008045AB" w:rsidRPr="002248ED" w:rsidRDefault="008045AB" w:rsidP="00E20BC8">
            <w:pPr>
              <w:ind w:firstLine="0"/>
              <w:jc w:val="center"/>
              <w:rPr>
                <w:ins w:id="306" w:author="blake grills" w:date="2020-04-13T20:40:00Z"/>
                <w:rFonts w:cs="Times New Roman"/>
                <w:b/>
                <w:bCs/>
                <w:szCs w:val="24"/>
              </w:rPr>
            </w:pPr>
            <w:ins w:id="307" w:author="blake grills" w:date="2020-04-13T20:40:00Z">
              <w:r w:rsidRPr="002248ED">
                <w:rPr>
                  <w:rFonts w:cs="Times New Roman"/>
                  <w:b/>
                  <w:bCs/>
                  <w:szCs w:val="24"/>
                </w:rPr>
                <w:t>y</w:t>
              </w:r>
            </w:ins>
          </w:p>
        </w:tc>
        <w:tc>
          <w:tcPr>
            <w:tcW w:w="1295" w:type="dxa"/>
          </w:tcPr>
          <w:p w14:paraId="5B34A03B" w14:textId="77777777" w:rsidR="008045AB" w:rsidRPr="002248ED" w:rsidRDefault="008045AB" w:rsidP="00E20BC8">
            <w:pPr>
              <w:ind w:firstLine="0"/>
              <w:jc w:val="center"/>
              <w:rPr>
                <w:ins w:id="308" w:author="blake grills" w:date="2020-04-13T20:40:00Z"/>
                <w:rFonts w:cs="Times New Roman"/>
                <w:b/>
                <w:bCs/>
                <w:szCs w:val="24"/>
              </w:rPr>
            </w:pPr>
            <w:ins w:id="309" w:author="blake grills" w:date="2020-04-13T20:40:00Z">
              <w:r w:rsidRPr="002248ED">
                <w:rPr>
                  <w:rFonts w:cs="Times New Roman"/>
                  <w:b/>
                  <w:bCs/>
                  <w:szCs w:val="24"/>
                </w:rPr>
                <w:t>z</w:t>
              </w:r>
            </w:ins>
          </w:p>
        </w:tc>
        <w:tc>
          <w:tcPr>
            <w:tcW w:w="1295" w:type="dxa"/>
          </w:tcPr>
          <w:p w14:paraId="0CF3D16D" w14:textId="77777777" w:rsidR="008045AB" w:rsidRPr="002248ED" w:rsidRDefault="008045AB" w:rsidP="00E20BC8">
            <w:pPr>
              <w:ind w:firstLine="0"/>
              <w:jc w:val="center"/>
              <w:rPr>
                <w:ins w:id="310" w:author="blake grills" w:date="2020-04-13T20:40:00Z"/>
                <w:rFonts w:cs="Times New Roman"/>
                <w:b/>
                <w:bCs/>
                <w:szCs w:val="24"/>
              </w:rPr>
            </w:pPr>
            <w:ins w:id="311" w:author="blake grills" w:date="2020-04-13T20:40:00Z">
              <w:r w:rsidRPr="002248ED">
                <w:rPr>
                  <w:rFonts w:cs="Times New Roman"/>
                  <w:b/>
                  <w:bCs/>
                  <w:szCs w:val="24"/>
                </w:rPr>
                <w:t>!</w:t>
              </w:r>
            </w:ins>
          </w:p>
        </w:tc>
        <w:tc>
          <w:tcPr>
            <w:tcW w:w="1295" w:type="dxa"/>
          </w:tcPr>
          <w:p w14:paraId="00B5FBD9" w14:textId="77777777" w:rsidR="008045AB" w:rsidRPr="002248ED" w:rsidRDefault="008045AB" w:rsidP="00E20BC8">
            <w:pPr>
              <w:ind w:firstLine="0"/>
              <w:jc w:val="center"/>
              <w:rPr>
                <w:ins w:id="312" w:author="blake grills" w:date="2020-04-13T20:40:00Z"/>
                <w:rFonts w:cs="Times New Roman"/>
                <w:b/>
                <w:bCs/>
                <w:szCs w:val="24"/>
              </w:rPr>
            </w:pPr>
            <w:ins w:id="313" w:author="blake grills" w:date="2020-04-13T20:40:00Z">
              <w:r w:rsidRPr="002248ED">
                <w:rPr>
                  <w:rFonts w:cs="Times New Roman"/>
                  <w:b/>
                  <w:bCs/>
                  <w:szCs w:val="24"/>
                </w:rPr>
                <w:t>@</w:t>
              </w:r>
            </w:ins>
          </w:p>
        </w:tc>
        <w:tc>
          <w:tcPr>
            <w:tcW w:w="1295" w:type="dxa"/>
          </w:tcPr>
          <w:p w14:paraId="608B5E9D" w14:textId="77777777" w:rsidR="008045AB" w:rsidRPr="002248ED" w:rsidRDefault="008045AB" w:rsidP="00E20BC8">
            <w:pPr>
              <w:ind w:firstLine="0"/>
              <w:jc w:val="center"/>
              <w:rPr>
                <w:ins w:id="314" w:author="blake grills" w:date="2020-04-13T20:40:00Z"/>
                <w:rFonts w:cs="Times New Roman"/>
                <w:b/>
                <w:bCs/>
                <w:szCs w:val="24"/>
              </w:rPr>
            </w:pPr>
            <w:ins w:id="315" w:author="blake grills" w:date="2020-04-13T20:40:00Z">
              <w:r w:rsidRPr="002248ED">
                <w:rPr>
                  <w:rFonts w:cs="Times New Roman"/>
                  <w:b/>
                  <w:bCs/>
                  <w:szCs w:val="24"/>
                </w:rPr>
                <w:t>#</w:t>
              </w:r>
            </w:ins>
          </w:p>
        </w:tc>
        <w:tc>
          <w:tcPr>
            <w:tcW w:w="1295" w:type="dxa"/>
          </w:tcPr>
          <w:p w14:paraId="5DB9A25F" w14:textId="77777777" w:rsidR="008045AB" w:rsidRPr="002248ED" w:rsidRDefault="008045AB" w:rsidP="00E20BC8">
            <w:pPr>
              <w:ind w:firstLine="0"/>
              <w:jc w:val="center"/>
              <w:rPr>
                <w:ins w:id="316" w:author="blake grills" w:date="2020-04-13T20:40:00Z"/>
                <w:rFonts w:cs="Times New Roman"/>
                <w:b/>
                <w:bCs/>
                <w:szCs w:val="24"/>
              </w:rPr>
            </w:pPr>
            <w:ins w:id="317" w:author="blake grills" w:date="2020-04-13T20:40:00Z">
              <w:r w:rsidRPr="002248ED">
                <w:rPr>
                  <w:rFonts w:cs="Times New Roman"/>
                  <w:b/>
                  <w:bCs/>
                  <w:szCs w:val="24"/>
                </w:rPr>
                <w:t>$</w:t>
              </w:r>
            </w:ins>
          </w:p>
        </w:tc>
      </w:tr>
      <w:tr w:rsidR="008045AB" w:rsidRPr="002248ED" w14:paraId="6D2D06DF" w14:textId="77777777" w:rsidTr="00E20BC8">
        <w:trPr>
          <w:ins w:id="318" w:author="blake grills" w:date="2020-04-13T20:40:00Z"/>
        </w:trPr>
        <w:tc>
          <w:tcPr>
            <w:tcW w:w="1294" w:type="dxa"/>
          </w:tcPr>
          <w:p w14:paraId="7EDC6CD5" w14:textId="77777777" w:rsidR="008045AB" w:rsidRPr="002248ED" w:rsidRDefault="008045AB" w:rsidP="00E20BC8">
            <w:pPr>
              <w:ind w:firstLine="0"/>
              <w:rPr>
                <w:ins w:id="319" w:author="blake grills" w:date="2020-04-13T20:40:00Z"/>
                <w:rFonts w:cs="Times New Roman"/>
                <w:szCs w:val="24"/>
              </w:rPr>
            </w:pPr>
            <w:ins w:id="320" w:author="blake grills" w:date="2020-04-13T20:40:00Z">
              <w:r w:rsidRPr="002248ED">
                <w:rPr>
                  <w:rFonts w:cs="Times New Roman"/>
                  <w:i/>
                  <w:iCs/>
                  <w:szCs w:val="24"/>
                </w:rPr>
                <w:t>0.0208</w:t>
              </w:r>
            </w:ins>
          </w:p>
        </w:tc>
        <w:tc>
          <w:tcPr>
            <w:tcW w:w="1295" w:type="dxa"/>
          </w:tcPr>
          <w:p w14:paraId="694821A9" w14:textId="77777777" w:rsidR="008045AB" w:rsidRPr="002248ED" w:rsidRDefault="008045AB" w:rsidP="00E20BC8">
            <w:pPr>
              <w:ind w:firstLine="0"/>
              <w:rPr>
                <w:ins w:id="321" w:author="blake grills" w:date="2020-04-13T20:40:00Z"/>
                <w:rFonts w:cs="Times New Roman"/>
                <w:szCs w:val="24"/>
              </w:rPr>
            </w:pPr>
            <w:ins w:id="322" w:author="blake grills" w:date="2020-04-13T20:40:00Z">
              <w:r w:rsidRPr="002248ED">
                <w:rPr>
                  <w:rFonts w:cs="Times New Roman"/>
                  <w:szCs w:val="24"/>
                </w:rPr>
                <w:t>0</w:t>
              </w:r>
            </w:ins>
          </w:p>
        </w:tc>
        <w:tc>
          <w:tcPr>
            <w:tcW w:w="935" w:type="dxa"/>
          </w:tcPr>
          <w:p w14:paraId="0F403B05" w14:textId="77777777" w:rsidR="008045AB" w:rsidRPr="002248ED" w:rsidRDefault="008045AB" w:rsidP="00E20BC8">
            <w:pPr>
              <w:ind w:firstLine="0"/>
              <w:rPr>
                <w:ins w:id="323" w:author="blake grills" w:date="2020-04-13T20:40:00Z"/>
                <w:rFonts w:cs="Times New Roman"/>
                <w:szCs w:val="24"/>
              </w:rPr>
            </w:pPr>
            <w:ins w:id="324" w:author="blake grills" w:date="2020-04-13T20:40:00Z">
              <w:r w:rsidRPr="002248ED">
                <w:rPr>
                  <w:rFonts w:cs="Times New Roman"/>
                  <w:szCs w:val="24"/>
                </w:rPr>
                <w:t>0</w:t>
              </w:r>
            </w:ins>
          </w:p>
        </w:tc>
        <w:tc>
          <w:tcPr>
            <w:tcW w:w="936" w:type="dxa"/>
          </w:tcPr>
          <w:p w14:paraId="2E24F480" w14:textId="77777777" w:rsidR="008045AB" w:rsidRPr="002248ED" w:rsidRDefault="008045AB" w:rsidP="00E20BC8">
            <w:pPr>
              <w:ind w:firstLine="0"/>
              <w:rPr>
                <w:ins w:id="325" w:author="blake grills" w:date="2020-04-13T20:40:00Z"/>
                <w:rFonts w:cs="Times New Roman"/>
                <w:szCs w:val="24"/>
              </w:rPr>
            </w:pPr>
            <w:ins w:id="326" w:author="blake grills" w:date="2020-04-13T20:40:00Z">
              <w:r w:rsidRPr="002248ED">
                <w:rPr>
                  <w:rFonts w:cs="Times New Roman"/>
                  <w:szCs w:val="24"/>
                </w:rPr>
                <w:t>0</w:t>
              </w:r>
            </w:ins>
          </w:p>
        </w:tc>
        <w:tc>
          <w:tcPr>
            <w:tcW w:w="1295" w:type="dxa"/>
          </w:tcPr>
          <w:p w14:paraId="5AC4A97E" w14:textId="77777777" w:rsidR="008045AB" w:rsidRPr="002248ED" w:rsidRDefault="008045AB" w:rsidP="00E20BC8">
            <w:pPr>
              <w:ind w:firstLine="0"/>
              <w:rPr>
                <w:ins w:id="327" w:author="blake grills" w:date="2020-04-13T20:40:00Z"/>
                <w:rFonts w:cs="Times New Roman"/>
                <w:szCs w:val="24"/>
              </w:rPr>
            </w:pPr>
            <w:ins w:id="328" w:author="blake grills" w:date="2020-04-13T20:40:00Z">
              <w:r w:rsidRPr="002248ED">
                <w:rPr>
                  <w:rFonts w:cs="Times New Roman"/>
                  <w:szCs w:val="24"/>
                </w:rPr>
                <w:t>0</w:t>
              </w:r>
            </w:ins>
          </w:p>
        </w:tc>
        <w:tc>
          <w:tcPr>
            <w:tcW w:w="1295" w:type="dxa"/>
          </w:tcPr>
          <w:p w14:paraId="45A71C31" w14:textId="77777777" w:rsidR="008045AB" w:rsidRPr="002248ED" w:rsidRDefault="008045AB" w:rsidP="00E20BC8">
            <w:pPr>
              <w:ind w:firstLine="0"/>
              <w:rPr>
                <w:ins w:id="329" w:author="blake grills" w:date="2020-04-13T20:40:00Z"/>
                <w:rFonts w:cs="Times New Roman"/>
                <w:szCs w:val="24"/>
              </w:rPr>
            </w:pPr>
            <w:ins w:id="330" w:author="blake grills" w:date="2020-04-13T20:40:00Z">
              <w:r w:rsidRPr="002248ED">
                <w:rPr>
                  <w:rFonts w:cs="Times New Roman"/>
                  <w:szCs w:val="24"/>
                </w:rPr>
                <w:t>0</w:t>
              </w:r>
            </w:ins>
          </w:p>
        </w:tc>
        <w:tc>
          <w:tcPr>
            <w:tcW w:w="1295" w:type="dxa"/>
          </w:tcPr>
          <w:p w14:paraId="36F16057" w14:textId="77777777" w:rsidR="008045AB" w:rsidRPr="002248ED" w:rsidRDefault="008045AB" w:rsidP="00E20BC8">
            <w:pPr>
              <w:ind w:firstLine="0"/>
              <w:rPr>
                <w:ins w:id="331" w:author="blake grills" w:date="2020-04-13T20:40:00Z"/>
                <w:rFonts w:cs="Times New Roman"/>
                <w:szCs w:val="24"/>
              </w:rPr>
            </w:pPr>
            <w:ins w:id="332" w:author="blake grills" w:date="2020-04-13T20:40:00Z">
              <w:r w:rsidRPr="002248ED">
                <w:rPr>
                  <w:rFonts w:cs="Times New Roman"/>
                  <w:szCs w:val="24"/>
                </w:rPr>
                <w:t>0</w:t>
              </w:r>
            </w:ins>
          </w:p>
        </w:tc>
        <w:tc>
          <w:tcPr>
            <w:tcW w:w="1295" w:type="dxa"/>
          </w:tcPr>
          <w:p w14:paraId="6509A998" w14:textId="77777777" w:rsidR="008045AB" w:rsidRPr="002248ED" w:rsidRDefault="008045AB" w:rsidP="00E20BC8">
            <w:pPr>
              <w:ind w:firstLine="0"/>
              <w:rPr>
                <w:ins w:id="333" w:author="blake grills" w:date="2020-04-13T20:40:00Z"/>
                <w:rFonts w:cs="Times New Roman"/>
                <w:szCs w:val="24"/>
              </w:rPr>
            </w:pPr>
            <w:ins w:id="334" w:author="blake grills" w:date="2020-04-13T20:40:00Z">
              <w:r w:rsidRPr="002248ED">
                <w:rPr>
                  <w:rFonts w:cs="Times New Roman"/>
                  <w:szCs w:val="24"/>
                </w:rPr>
                <w:t>0</w:t>
              </w:r>
            </w:ins>
          </w:p>
        </w:tc>
        <w:tc>
          <w:tcPr>
            <w:tcW w:w="1295" w:type="dxa"/>
          </w:tcPr>
          <w:p w14:paraId="3EBC0AB4" w14:textId="77777777" w:rsidR="008045AB" w:rsidRPr="002248ED" w:rsidRDefault="008045AB" w:rsidP="00E20BC8">
            <w:pPr>
              <w:ind w:firstLine="0"/>
              <w:rPr>
                <w:ins w:id="335" w:author="blake grills" w:date="2020-04-13T20:40:00Z"/>
                <w:rFonts w:cs="Times New Roman"/>
                <w:szCs w:val="24"/>
              </w:rPr>
            </w:pPr>
            <w:ins w:id="336" w:author="blake grills" w:date="2020-04-13T20:40:00Z">
              <w:r w:rsidRPr="002248ED">
                <w:rPr>
                  <w:rFonts w:cs="Times New Roman"/>
                  <w:szCs w:val="24"/>
                </w:rPr>
                <w:t>0</w:t>
              </w:r>
            </w:ins>
          </w:p>
        </w:tc>
        <w:tc>
          <w:tcPr>
            <w:tcW w:w="1295" w:type="dxa"/>
          </w:tcPr>
          <w:p w14:paraId="4EF3771A" w14:textId="77777777" w:rsidR="008045AB" w:rsidRPr="002248ED" w:rsidRDefault="008045AB" w:rsidP="00E20BC8">
            <w:pPr>
              <w:ind w:firstLine="0"/>
              <w:rPr>
                <w:ins w:id="337" w:author="blake grills" w:date="2020-04-13T20:40:00Z"/>
                <w:rFonts w:cs="Times New Roman"/>
                <w:szCs w:val="24"/>
              </w:rPr>
            </w:pPr>
            <w:ins w:id="338" w:author="blake grills" w:date="2020-04-13T20:40:00Z">
              <w:r w:rsidRPr="002248ED">
                <w:rPr>
                  <w:rFonts w:cs="Times New Roman"/>
                  <w:szCs w:val="24"/>
                </w:rPr>
                <w:t>0</w:t>
              </w:r>
            </w:ins>
          </w:p>
        </w:tc>
      </w:tr>
      <w:tr w:rsidR="008045AB" w:rsidRPr="002248ED" w14:paraId="32513743" w14:textId="77777777" w:rsidTr="00E20BC8">
        <w:trPr>
          <w:ins w:id="339" w:author="blake grills" w:date="2020-04-13T20:40:00Z"/>
        </w:trPr>
        <w:tc>
          <w:tcPr>
            <w:tcW w:w="1294" w:type="dxa"/>
          </w:tcPr>
          <w:p w14:paraId="736D7E76" w14:textId="77777777" w:rsidR="008045AB" w:rsidRPr="002248ED" w:rsidRDefault="008045AB" w:rsidP="00E20BC8">
            <w:pPr>
              <w:ind w:firstLine="0"/>
              <w:jc w:val="center"/>
              <w:rPr>
                <w:ins w:id="340" w:author="blake grills" w:date="2020-04-13T20:40:00Z"/>
                <w:rFonts w:cs="Times New Roman"/>
                <w:b/>
                <w:bCs/>
                <w:szCs w:val="24"/>
              </w:rPr>
            </w:pPr>
            <w:ins w:id="341" w:author="blake grills" w:date="2020-04-13T20:40:00Z">
              <w:r w:rsidRPr="002248ED">
                <w:rPr>
                  <w:rFonts w:cs="Times New Roman"/>
                  <w:b/>
                  <w:bCs/>
                  <w:szCs w:val="24"/>
                </w:rPr>
                <w:t>&lt;</w:t>
              </w:r>
            </w:ins>
          </w:p>
        </w:tc>
        <w:tc>
          <w:tcPr>
            <w:tcW w:w="1295" w:type="dxa"/>
          </w:tcPr>
          <w:p w14:paraId="4A9972F9" w14:textId="77777777" w:rsidR="008045AB" w:rsidRPr="002248ED" w:rsidRDefault="008045AB" w:rsidP="00E20BC8">
            <w:pPr>
              <w:ind w:firstLine="0"/>
              <w:jc w:val="center"/>
              <w:rPr>
                <w:ins w:id="342" w:author="blake grills" w:date="2020-04-13T20:40:00Z"/>
                <w:rFonts w:cs="Times New Roman"/>
                <w:b/>
                <w:bCs/>
                <w:szCs w:val="24"/>
              </w:rPr>
            </w:pPr>
            <w:ins w:id="343" w:author="blake grills" w:date="2020-04-13T20:40:00Z">
              <w:r w:rsidRPr="002248ED">
                <w:rPr>
                  <w:rFonts w:cs="Times New Roman"/>
                  <w:b/>
                  <w:bCs/>
                  <w:szCs w:val="24"/>
                </w:rPr>
                <w:t>,</w:t>
              </w:r>
            </w:ins>
          </w:p>
        </w:tc>
        <w:tc>
          <w:tcPr>
            <w:tcW w:w="935" w:type="dxa"/>
          </w:tcPr>
          <w:p w14:paraId="7BDC88E7" w14:textId="77777777" w:rsidR="008045AB" w:rsidRPr="002248ED" w:rsidRDefault="008045AB" w:rsidP="00E20BC8">
            <w:pPr>
              <w:ind w:firstLine="0"/>
              <w:jc w:val="center"/>
              <w:rPr>
                <w:ins w:id="344" w:author="blake grills" w:date="2020-04-13T20:40:00Z"/>
                <w:rFonts w:cs="Times New Roman"/>
                <w:b/>
                <w:bCs/>
                <w:szCs w:val="24"/>
              </w:rPr>
            </w:pPr>
            <w:ins w:id="345" w:author="blake grills" w:date="2020-04-13T20:40:00Z">
              <w:r w:rsidRPr="002248ED">
                <w:rPr>
                  <w:rFonts w:cs="Times New Roman"/>
                  <w:b/>
                  <w:bCs/>
                  <w:szCs w:val="24"/>
                </w:rPr>
                <w:t>&gt;</w:t>
              </w:r>
            </w:ins>
          </w:p>
        </w:tc>
        <w:tc>
          <w:tcPr>
            <w:tcW w:w="936" w:type="dxa"/>
          </w:tcPr>
          <w:p w14:paraId="567D0CF0" w14:textId="77777777" w:rsidR="008045AB" w:rsidRPr="002248ED" w:rsidRDefault="008045AB" w:rsidP="00E20BC8">
            <w:pPr>
              <w:ind w:firstLine="0"/>
              <w:jc w:val="center"/>
              <w:rPr>
                <w:ins w:id="346" w:author="blake grills" w:date="2020-04-13T20:40:00Z"/>
                <w:rFonts w:cs="Times New Roman"/>
                <w:b/>
                <w:bCs/>
                <w:szCs w:val="24"/>
              </w:rPr>
            </w:pPr>
            <w:ins w:id="347" w:author="blake grills" w:date="2020-04-13T20:40:00Z">
              <w:r w:rsidRPr="002248ED">
                <w:rPr>
                  <w:rFonts w:cs="Times New Roman"/>
                  <w:b/>
                  <w:bCs/>
                  <w:szCs w:val="24"/>
                </w:rPr>
                <w:t>.</w:t>
              </w:r>
            </w:ins>
          </w:p>
        </w:tc>
        <w:tc>
          <w:tcPr>
            <w:tcW w:w="1295" w:type="dxa"/>
          </w:tcPr>
          <w:p w14:paraId="16663951" w14:textId="77777777" w:rsidR="008045AB" w:rsidRPr="002248ED" w:rsidRDefault="008045AB" w:rsidP="00E20BC8">
            <w:pPr>
              <w:ind w:firstLine="0"/>
              <w:jc w:val="center"/>
              <w:rPr>
                <w:ins w:id="348" w:author="blake grills" w:date="2020-04-13T20:40:00Z"/>
                <w:rFonts w:cs="Times New Roman"/>
                <w:b/>
                <w:bCs/>
                <w:szCs w:val="24"/>
              </w:rPr>
            </w:pPr>
            <w:ins w:id="349" w:author="blake grills" w:date="2020-04-13T20:40:00Z">
              <w:r w:rsidRPr="002248ED">
                <w:rPr>
                  <w:rFonts w:cs="Times New Roman"/>
                  <w:b/>
                  <w:bCs/>
                  <w:szCs w:val="24"/>
                </w:rPr>
                <w:t>?</w:t>
              </w:r>
            </w:ins>
          </w:p>
        </w:tc>
        <w:tc>
          <w:tcPr>
            <w:tcW w:w="1295" w:type="dxa"/>
          </w:tcPr>
          <w:p w14:paraId="6AB1A201" w14:textId="77777777" w:rsidR="008045AB" w:rsidRPr="002248ED" w:rsidRDefault="008045AB" w:rsidP="00E20BC8">
            <w:pPr>
              <w:ind w:firstLine="0"/>
              <w:jc w:val="center"/>
              <w:rPr>
                <w:ins w:id="350" w:author="blake grills" w:date="2020-04-13T20:40:00Z"/>
                <w:rFonts w:cs="Times New Roman"/>
                <w:b/>
                <w:bCs/>
                <w:szCs w:val="24"/>
              </w:rPr>
            </w:pPr>
            <w:ins w:id="351" w:author="blake grills" w:date="2020-04-13T20:40:00Z">
              <w:r w:rsidRPr="002248ED">
                <w:rPr>
                  <w:rFonts w:cs="Times New Roman"/>
                  <w:b/>
                  <w:bCs/>
                  <w:szCs w:val="24"/>
                </w:rPr>
                <w:t>/</w:t>
              </w:r>
            </w:ins>
          </w:p>
        </w:tc>
        <w:tc>
          <w:tcPr>
            <w:tcW w:w="1295" w:type="dxa"/>
          </w:tcPr>
          <w:p w14:paraId="3BA0E870" w14:textId="77777777" w:rsidR="008045AB" w:rsidRPr="002248ED" w:rsidRDefault="008045AB" w:rsidP="00E20BC8">
            <w:pPr>
              <w:ind w:firstLine="0"/>
              <w:jc w:val="center"/>
              <w:rPr>
                <w:ins w:id="352" w:author="blake grills" w:date="2020-04-13T20:40:00Z"/>
                <w:rFonts w:cs="Times New Roman"/>
                <w:b/>
                <w:bCs/>
                <w:szCs w:val="24"/>
              </w:rPr>
            </w:pPr>
            <w:ins w:id="353" w:author="blake grills" w:date="2020-04-13T20:40:00Z">
              <w:r w:rsidRPr="002248ED">
                <w:rPr>
                  <w:rFonts w:cs="Times New Roman"/>
                  <w:b/>
                  <w:bCs/>
                  <w:szCs w:val="24"/>
                </w:rPr>
                <w:t>space</w:t>
              </w:r>
            </w:ins>
          </w:p>
        </w:tc>
        <w:tc>
          <w:tcPr>
            <w:tcW w:w="1295" w:type="dxa"/>
          </w:tcPr>
          <w:p w14:paraId="2701F5FE" w14:textId="77777777" w:rsidR="008045AB" w:rsidRPr="002248ED" w:rsidRDefault="008045AB" w:rsidP="00E20BC8">
            <w:pPr>
              <w:ind w:firstLine="0"/>
              <w:jc w:val="center"/>
              <w:rPr>
                <w:ins w:id="354" w:author="blake grills" w:date="2020-04-13T20:40:00Z"/>
                <w:rFonts w:cs="Times New Roman"/>
                <w:b/>
                <w:bCs/>
                <w:szCs w:val="24"/>
              </w:rPr>
            </w:pPr>
            <w:ins w:id="355" w:author="blake grills" w:date="2020-04-13T20:40:00Z">
              <w:r w:rsidRPr="002248ED">
                <w:rPr>
                  <w:rFonts w:cs="Times New Roman"/>
                  <w:b/>
                  <w:bCs/>
                  <w:szCs w:val="24"/>
                </w:rPr>
                <w:t>~</w:t>
              </w:r>
            </w:ins>
          </w:p>
        </w:tc>
        <w:tc>
          <w:tcPr>
            <w:tcW w:w="1295" w:type="dxa"/>
          </w:tcPr>
          <w:p w14:paraId="1146DAEE" w14:textId="77777777" w:rsidR="008045AB" w:rsidRPr="002248ED" w:rsidRDefault="008045AB" w:rsidP="00E20BC8">
            <w:pPr>
              <w:ind w:firstLine="0"/>
              <w:jc w:val="center"/>
              <w:rPr>
                <w:ins w:id="356" w:author="blake grills" w:date="2020-04-13T20:40:00Z"/>
                <w:rFonts w:cs="Times New Roman"/>
                <w:b/>
                <w:bCs/>
                <w:szCs w:val="24"/>
              </w:rPr>
            </w:pPr>
            <w:ins w:id="357" w:author="blake grills" w:date="2020-04-13T20:40:00Z">
              <w:r w:rsidRPr="002248ED">
                <w:rPr>
                  <w:rFonts w:cs="Times New Roman"/>
                  <w:b/>
                  <w:bCs/>
                  <w:szCs w:val="24"/>
                </w:rPr>
                <w:t>`</w:t>
              </w:r>
            </w:ins>
          </w:p>
        </w:tc>
        <w:tc>
          <w:tcPr>
            <w:tcW w:w="1295" w:type="dxa"/>
          </w:tcPr>
          <w:p w14:paraId="6649A524" w14:textId="77777777" w:rsidR="008045AB" w:rsidRPr="002248ED" w:rsidRDefault="008045AB" w:rsidP="00E20BC8">
            <w:pPr>
              <w:ind w:firstLine="0"/>
              <w:jc w:val="center"/>
              <w:rPr>
                <w:ins w:id="358" w:author="blake grills" w:date="2020-04-13T20:40:00Z"/>
                <w:rFonts w:cs="Times New Roman"/>
                <w:b/>
                <w:bCs/>
                <w:szCs w:val="24"/>
              </w:rPr>
            </w:pPr>
            <w:ins w:id="359" w:author="blake grills" w:date="2020-04-13T20:40:00Z">
              <w:r w:rsidRPr="002248ED">
                <w:rPr>
                  <w:rFonts w:cs="Times New Roman"/>
                  <w:b/>
                  <w:bCs/>
                  <w:szCs w:val="24"/>
                </w:rPr>
                <w:t>\t</w:t>
              </w:r>
            </w:ins>
          </w:p>
        </w:tc>
      </w:tr>
      <w:tr w:rsidR="008045AB" w:rsidRPr="002248ED" w14:paraId="515B0834" w14:textId="77777777" w:rsidTr="00E20BC8">
        <w:trPr>
          <w:ins w:id="360" w:author="blake grills" w:date="2020-04-13T20:40:00Z"/>
        </w:trPr>
        <w:tc>
          <w:tcPr>
            <w:tcW w:w="1294" w:type="dxa"/>
          </w:tcPr>
          <w:p w14:paraId="70C1CF5E" w14:textId="77777777" w:rsidR="008045AB" w:rsidRPr="002248ED" w:rsidRDefault="008045AB" w:rsidP="00E20BC8">
            <w:pPr>
              <w:ind w:firstLine="0"/>
              <w:rPr>
                <w:ins w:id="361" w:author="blake grills" w:date="2020-04-13T20:40:00Z"/>
                <w:rFonts w:cs="Times New Roman"/>
                <w:szCs w:val="24"/>
              </w:rPr>
            </w:pPr>
            <w:ins w:id="362" w:author="blake grills" w:date="2020-04-13T20:40:00Z">
              <w:r w:rsidRPr="002248ED">
                <w:rPr>
                  <w:rFonts w:cs="Times New Roman"/>
                  <w:szCs w:val="24"/>
                </w:rPr>
                <w:t>0</w:t>
              </w:r>
            </w:ins>
          </w:p>
        </w:tc>
        <w:tc>
          <w:tcPr>
            <w:tcW w:w="1295" w:type="dxa"/>
          </w:tcPr>
          <w:p w14:paraId="563D34AB" w14:textId="77777777" w:rsidR="008045AB" w:rsidRPr="002248ED" w:rsidRDefault="008045AB" w:rsidP="00E20BC8">
            <w:pPr>
              <w:ind w:firstLine="0"/>
              <w:rPr>
                <w:ins w:id="363" w:author="blake grills" w:date="2020-04-13T20:40:00Z"/>
                <w:rFonts w:cs="Times New Roman"/>
                <w:szCs w:val="24"/>
              </w:rPr>
            </w:pPr>
            <w:ins w:id="364" w:author="blake grills" w:date="2020-04-13T20:40:00Z">
              <w:r w:rsidRPr="002248ED">
                <w:rPr>
                  <w:rFonts w:cs="Times New Roman"/>
                  <w:szCs w:val="24"/>
                </w:rPr>
                <w:t>0</w:t>
              </w:r>
            </w:ins>
          </w:p>
        </w:tc>
        <w:tc>
          <w:tcPr>
            <w:tcW w:w="935" w:type="dxa"/>
          </w:tcPr>
          <w:p w14:paraId="051A7724" w14:textId="77777777" w:rsidR="008045AB" w:rsidRPr="002248ED" w:rsidRDefault="008045AB" w:rsidP="00E20BC8">
            <w:pPr>
              <w:ind w:firstLine="0"/>
              <w:rPr>
                <w:ins w:id="365" w:author="blake grills" w:date="2020-04-13T20:40:00Z"/>
                <w:rFonts w:cs="Times New Roman"/>
                <w:szCs w:val="24"/>
              </w:rPr>
            </w:pPr>
            <w:ins w:id="366" w:author="blake grills" w:date="2020-04-13T20:40:00Z">
              <w:r w:rsidRPr="002248ED">
                <w:rPr>
                  <w:rFonts w:cs="Times New Roman"/>
                  <w:szCs w:val="24"/>
                </w:rPr>
                <w:t>0</w:t>
              </w:r>
            </w:ins>
          </w:p>
        </w:tc>
        <w:tc>
          <w:tcPr>
            <w:tcW w:w="936" w:type="dxa"/>
          </w:tcPr>
          <w:p w14:paraId="63594C95" w14:textId="77777777" w:rsidR="008045AB" w:rsidRPr="002248ED" w:rsidRDefault="008045AB" w:rsidP="00E20BC8">
            <w:pPr>
              <w:ind w:firstLine="0"/>
              <w:rPr>
                <w:ins w:id="367" w:author="blake grills" w:date="2020-04-13T20:40:00Z"/>
                <w:rFonts w:cs="Times New Roman"/>
                <w:szCs w:val="24"/>
              </w:rPr>
            </w:pPr>
            <w:ins w:id="368" w:author="blake grills" w:date="2020-04-13T20:40:00Z">
              <w:r w:rsidRPr="002248ED">
                <w:rPr>
                  <w:rFonts w:cs="Times New Roman"/>
                  <w:szCs w:val="24"/>
                </w:rPr>
                <w:t>0</w:t>
              </w:r>
            </w:ins>
          </w:p>
        </w:tc>
        <w:tc>
          <w:tcPr>
            <w:tcW w:w="1295" w:type="dxa"/>
          </w:tcPr>
          <w:p w14:paraId="73DBEC48" w14:textId="77777777" w:rsidR="008045AB" w:rsidRPr="002248ED" w:rsidRDefault="008045AB" w:rsidP="00E20BC8">
            <w:pPr>
              <w:ind w:firstLine="0"/>
              <w:rPr>
                <w:ins w:id="369" w:author="blake grills" w:date="2020-04-13T20:40:00Z"/>
                <w:rFonts w:cs="Times New Roman"/>
                <w:szCs w:val="24"/>
              </w:rPr>
            </w:pPr>
            <w:ins w:id="370" w:author="blake grills" w:date="2020-04-13T20:40:00Z">
              <w:r w:rsidRPr="002248ED">
                <w:rPr>
                  <w:rFonts w:cs="Times New Roman"/>
                  <w:szCs w:val="24"/>
                </w:rPr>
                <w:t>0</w:t>
              </w:r>
            </w:ins>
          </w:p>
        </w:tc>
        <w:tc>
          <w:tcPr>
            <w:tcW w:w="1295" w:type="dxa"/>
          </w:tcPr>
          <w:p w14:paraId="57048589" w14:textId="77777777" w:rsidR="008045AB" w:rsidRPr="002248ED" w:rsidRDefault="008045AB" w:rsidP="00E20BC8">
            <w:pPr>
              <w:ind w:firstLine="0"/>
              <w:rPr>
                <w:ins w:id="371" w:author="blake grills" w:date="2020-04-13T20:40:00Z"/>
                <w:rFonts w:cs="Times New Roman"/>
                <w:szCs w:val="24"/>
              </w:rPr>
            </w:pPr>
            <w:ins w:id="372" w:author="blake grills" w:date="2020-04-13T20:40:00Z">
              <w:r w:rsidRPr="002248ED">
                <w:rPr>
                  <w:rFonts w:cs="Times New Roman"/>
                  <w:szCs w:val="24"/>
                </w:rPr>
                <w:t>0</w:t>
              </w:r>
            </w:ins>
          </w:p>
        </w:tc>
        <w:tc>
          <w:tcPr>
            <w:tcW w:w="1295" w:type="dxa"/>
          </w:tcPr>
          <w:p w14:paraId="6383AA84" w14:textId="77777777" w:rsidR="008045AB" w:rsidRPr="002248ED" w:rsidRDefault="008045AB" w:rsidP="00E20BC8">
            <w:pPr>
              <w:ind w:firstLine="0"/>
              <w:rPr>
                <w:ins w:id="373" w:author="blake grills" w:date="2020-04-13T20:40:00Z"/>
                <w:rFonts w:cs="Times New Roman"/>
                <w:szCs w:val="24"/>
              </w:rPr>
            </w:pPr>
            <w:ins w:id="374" w:author="blake grills" w:date="2020-04-13T20:40:00Z">
              <w:r w:rsidRPr="002248ED">
                <w:rPr>
                  <w:rFonts w:cs="Times New Roman"/>
                  <w:i/>
                  <w:iCs/>
                  <w:szCs w:val="24"/>
                </w:rPr>
                <w:t>0.5625</w:t>
              </w:r>
            </w:ins>
          </w:p>
        </w:tc>
        <w:tc>
          <w:tcPr>
            <w:tcW w:w="1295" w:type="dxa"/>
          </w:tcPr>
          <w:p w14:paraId="4D316A4F" w14:textId="77777777" w:rsidR="008045AB" w:rsidRPr="002248ED" w:rsidRDefault="008045AB" w:rsidP="00E20BC8">
            <w:pPr>
              <w:ind w:firstLine="0"/>
              <w:rPr>
                <w:ins w:id="375" w:author="blake grills" w:date="2020-04-13T20:40:00Z"/>
                <w:rFonts w:cs="Times New Roman"/>
                <w:szCs w:val="24"/>
              </w:rPr>
            </w:pPr>
            <w:ins w:id="376" w:author="blake grills" w:date="2020-04-13T20:40:00Z">
              <w:r w:rsidRPr="002248ED">
                <w:rPr>
                  <w:rFonts w:cs="Times New Roman"/>
                  <w:szCs w:val="24"/>
                </w:rPr>
                <w:t>0</w:t>
              </w:r>
            </w:ins>
          </w:p>
        </w:tc>
        <w:tc>
          <w:tcPr>
            <w:tcW w:w="1295" w:type="dxa"/>
          </w:tcPr>
          <w:p w14:paraId="7BC8492A" w14:textId="77777777" w:rsidR="008045AB" w:rsidRPr="002248ED" w:rsidRDefault="008045AB" w:rsidP="00E20BC8">
            <w:pPr>
              <w:ind w:firstLine="0"/>
              <w:rPr>
                <w:ins w:id="377" w:author="blake grills" w:date="2020-04-13T20:40:00Z"/>
                <w:rFonts w:cs="Times New Roman"/>
                <w:szCs w:val="24"/>
              </w:rPr>
            </w:pPr>
            <w:ins w:id="378" w:author="blake grills" w:date="2020-04-13T20:40:00Z">
              <w:r w:rsidRPr="002248ED">
                <w:rPr>
                  <w:rFonts w:cs="Times New Roman"/>
                  <w:szCs w:val="24"/>
                </w:rPr>
                <w:t>0</w:t>
              </w:r>
            </w:ins>
          </w:p>
        </w:tc>
        <w:tc>
          <w:tcPr>
            <w:tcW w:w="1295" w:type="dxa"/>
          </w:tcPr>
          <w:p w14:paraId="4DABC2BF" w14:textId="77777777" w:rsidR="008045AB" w:rsidRPr="002248ED" w:rsidRDefault="008045AB" w:rsidP="00E20BC8">
            <w:pPr>
              <w:ind w:firstLine="0"/>
              <w:rPr>
                <w:ins w:id="379" w:author="blake grills" w:date="2020-04-13T20:40:00Z"/>
                <w:rFonts w:cs="Times New Roman"/>
                <w:szCs w:val="24"/>
              </w:rPr>
            </w:pPr>
            <w:ins w:id="380" w:author="blake grills" w:date="2020-04-13T20:40:00Z">
              <w:r w:rsidRPr="002248ED">
                <w:rPr>
                  <w:rFonts w:cs="Times New Roman"/>
                  <w:szCs w:val="24"/>
                </w:rPr>
                <w:t>0</w:t>
              </w:r>
            </w:ins>
          </w:p>
        </w:tc>
      </w:tr>
      <w:tr w:rsidR="008045AB" w:rsidRPr="002248ED" w14:paraId="1F249992" w14:textId="77777777" w:rsidTr="00E20BC8">
        <w:trPr>
          <w:ins w:id="381" w:author="blake grills" w:date="2020-04-13T20:40:00Z"/>
        </w:trPr>
        <w:tc>
          <w:tcPr>
            <w:tcW w:w="1294" w:type="dxa"/>
          </w:tcPr>
          <w:p w14:paraId="2C56A588" w14:textId="77777777" w:rsidR="008045AB" w:rsidRPr="002248ED" w:rsidRDefault="008045AB" w:rsidP="00E20BC8">
            <w:pPr>
              <w:ind w:firstLine="0"/>
              <w:jc w:val="center"/>
              <w:rPr>
                <w:ins w:id="382" w:author="blake grills" w:date="2020-04-13T20:40:00Z"/>
                <w:rFonts w:cs="Times New Roman"/>
                <w:b/>
                <w:bCs/>
                <w:szCs w:val="24"/>
              </w:rPr>
            </w:pPr>
            <w:ins w:id="383" w:author="blake grills" w:date="2020-04-13T20:40:00Z">
              <w:r w:rsidRPr="002248ED">
                <w:rPr>
                  <w:rFonts w:cs="Times New Roman"/>
                  <w:b/>
                  <w:bCs/>
                  <w:szCs w:val="24"/>
                </w:rPr>
                <w:t>\n</w:t>
              </w:r>
            </w:ins>
          </w:p>
        </w:tc>
        <w:tc>
          <w:tcPr>
            <w:tcW w:w="1295" w:type="dxa"/>
          </w:tcPr>
          <w:p w14:paraId="131928CD" w14:textId="77777777" w:rsidR="008045AB" w:rsidRPr="002248ED" w:rsidRDefault="008045AB" w:rsidP="00E20BC8">
            <w:pPr>
              <w:ind w:firstLine="0"/>
              <w:jc w:val="center"/>
              <w:rPr>
                <w:ins w:id="384" w:author="blake grills" w:date="2020-04-13T20:40:00Z"/>
                <w:rFonts w:cs="Times New Roman"/>
                <w:b/>
                <w:bCs/>
                <w:szCs w:val="24"/>
              </w:rPr>
            </w:pPr>
            <w:ins w:id="385" w:author="blake grills" w:date="2020-04-13T20:40:00Z">
              <w:r w:rsidRPr="002248ED">
                <w:rPr>
                  <w:rFonts w:cs="Times New Roman"/>
                  <w:b/>
                  <w:bCs/>
                  <w:szCs w:val="24"/>
                </w:rPr>
                <w:t>\f</w:t>
              </w:r>
            </w:ins>
          </w:p>
        </w:tc>
        <w:tc>
          <w:tcPr>
            <w:tcW w:w="935" w:type="dxa"/>
          </w:tcPr>
          <w:p w14:paraId="473F0482" w14:textId="77777777" w:rsidR="008045AB" w:rsidRPr="002248ED" w:rsidRDefault="008045AB" w:rsidP="00E20BC8">
            <w:pPr>
              <w:ind w:firstLine="0"/>
              <w:jc w:val="center"/>
              <w:rPr>
                <w:ins w:id="386" w:author="blake grills" w:date="2020-04-13T20:40:00Z"/>
                <w:rFonts w:cs="Times New Roman"/>
                <w:b/>
                <w:bCs/>
                <w:szCs w:val="24"/>
              </w:rPr>
            </w:pPr>
            <w:ins w:id="387" w:author="blake grills" w:date="2020-04-13T20:40:00Z">
              <w:r w:rsidRPr="002248ED">
                <w:rPr>
                  <w:rFonts w:cs="Times New Roman"/>
                  <w:b/>
                  <w:bCs/>
                  <w:szCs w:val="24"/>
                </w:rPr>
                <w:t>\r</w:t>
              </w:r>
            </w:ins>
          </w:p>
        </w:tc>
        <w:tc>
          <w:tcPr>
            <w:tcW w:w="936" w:type="dxa"/>
          </w:tcPr>
          <w:p w14:paraId="579CC65E" w14:textId="77777777" w:rsidR="008045AB" w:rsidRPr="002248ED" w:rsidRDefault="008045AB" w:rsidP="00E20BC8">
            <w:pPr>
              <w:ind w:firstLine="0"/>
              <w:jc w:val="center"/>
              <w:rPr>
                <w:ins w:id="388" w:author="blake grills" w:date="2020-04-13T20:40:00Z"/>
                <w:rFonts w:cs="Times New Roman"/>
                <w:b/>
                <w:bCs/>
                <w:szCs w:val="24"/>
              </w:rPr>
            </w:pPr>
            <w:ins w:id="389" w:author="blake grills" w:date="2020-04-13T20:40:00Z">
              <w:r w:rsidRPr="002248ED">
                <w:rPr>
                  <w:rFonts w:cs="Times New Roman"/>
                  <w:b/>
                  <w:bCs/>
                  <w:szCs w:val="24"/>
                </w:rPr>
                <w:t>\b</w:t>
              </w:r>
            </w:ins>
          </w:p>
        </w:tc>
        <w:tc>
          <w:tcPr>
            <w:tcW w:w="1295" w:type="dxa"/>
          </w:tcPr>
          <w:p w14:paraId="3472E781" w14:textId="77777777" w:rsidR="008045AB" w:rsidRPr="002248ED" w:rsidRDefault="008045AB" w:rsidP="00E20BC8">
            <w:pPr>
              <w:ind w:firstLine="0"/>
              <w:jc w:val="center"/>
              <w:rPr>
                <w:ins w:id="390" w:author="blake grills" w:date="2020-04-13T20:40:00Z"/>
                <w:rFonts w:cs="Times New Roman"/>
                <w:b/>
                <w:bCs/>
                <w:szCs w:val="24"/>
              </w:rPr>
            </w:pPr>
            <w:ins w:id="391" w:author="blake grills" w:date="2020-04-13T20:40:00Z">
              <w:r w:rsidRPr="002248ED">
                <w:rPr>
                  <w:rFonts w:cs="Times New Roman"/>
                  <w:b/>
                  <w:bCs/>
                  <w:szCs w:val="24"/>
                </w:rPr>
                <w:t>\v</w:t>
              </w:r>
            </w:ins>
          </w:p>
        </w:tc>
        <w:tc>
          <w:tcPr>
            <w:tcW w:w="1295" w:type="dxa"/>
          </w:tcPr>
          <w:p w14:paraId="37281429" w14:textId="77777777" w:rsidR="008045AB" w:rsidRPr="002248ED" w:rsidRDefault="008045AB" w:rsidP="00E20BC8">
            <w:pPr>
              <w:ind w:firstLine="0"/>
              <w:jc w:val="center"/>
              <w:rPr>
                <w:ins w:id="392" w:author="blake grills" w:date="2020-04-13T20:40:00Z"/>
                <w:rFonts w:cs="Times New Roman"/>
                <w:b/>
                <w:bCs/>
                <w:szCs w:val="24"/>
              </w:rPr>
            </w:pPr>
            <w:ins w:id="393" w:author="blake grills" w:date="2020-04-13T20:40:00Z">
              <w:r w:rsidRPr="002248ED">
                <w:rPr>
                  <w:rFonts w:cs="Times New Roman"/>
                  <w:b/>
                  <w:bCs/>
                  <w:szCs w:val="24"/>
                </w:rPr>
                <w:t>\0</w:t>
              </w:r>
            </w:ins>
          </w:p>
        </w:tc>
        <w:tc>
          <w:tcPr>
            <w:tcW w:w="1295" w:type="dxa"/>
          </w:tcPr>
          <w:p w14:paraId="179A29A3" w14:textId="77777777" w:rsidR="008045AB" w:rsidRPr="002248ED" w:rsidRDefault="008045AB" w:rsidP="00E20BC8">
            <w:pPr>
              <w:ind w:firstLine="0"/>
              <w:jc w:val="center"/>
              <w:rPr>
                <w:ins w:id="394" w:author="blake grills" w:date="2020-04-13T20:40:00Z"/>
                <w:rFonts w:cs="Times New Roman"/>
                <w:b/>
                <w:bCs/>
                <w:szCs w:val="24"/>
              </w:rPr>
            </w:pPr>
            <w:proofErr w:type="spellStart"/>
            <w:ins w:id="395" w:author="blake grills" w:date="2020-04-13T20:40:00Z">
              <w:r w:rsidRPr="002248ED">
                <w:rPr>
                  <w:rFonts w:cs="Times New Roman"/>
                  <w:b/>
                  <w:bCs/>
                  <w:szCs w:val="24"/>
                </w:rPr>
                <w:t>unk</w:t>
              </w:r>
              <w:proofErr w:type="spellEnd"/>
            </w:ins>
          </w:p>
        </w:tc>
        <w:tc>
          <w:tcPr>
            <w:tcW w:w="1295" w:type="dxa"/>
          </w:tcPr>
          <w:p w14:paraId="103C034C" w14:textId="77777777" w:rsidR="008045AB" w:rsidRPr="002248ED" w:rsidRDefault="008045AB" w:rsidP="00E20BC8">
            <w:pPr>
              <w:jc w:val="center"/>
              <w:rPr>
                <w:ins w:id="396" w:author="blake grills" w:date="2020-04-13T20:40:00Z"/>
                <w:rFonts w:cs="Times New Roman"/>
                <w:szCs w:val="24"/>
              </w:rPr>
            </w:pPr>
          </w:p>
        </w:tc>
        <w:tc>
          <w:tcPr>
            <w:tcW w:w="1295" w:type="dxa"/>
          </w:tcPr>
          <w:p w14:paraId="69572D1C" w14:textId="77777777" w:rsidR="008045AB" w:rsidRPr="002248ED" w:rsidRDefault="008045AB" w:rsidP="00E20BC8">
            <w:pPr>
              <w:jc w:val="center"/>
              <w:rPr>
                <w:ins w:id="397" w:author="blake grills" w:date="2020-04-13T20:40:00Z"/>
                <w:rFonts w:cs="Times New Roman"/>
                <w:szCs w:val="24"/>
              </w:rPr>
            </w:pPr>
          </w:p>
        </w:tc>
        <w:tc>
          <w:tcPr>
            <w:tcW w:w="1295" w:type="dxa"/>
          </w:tcPr>
          <w:p w14:paraId="506A7558" w14:textId="77777777" w:rsidR="008045AB" w:rsidRPr="002248ED" w:rsidRDefault="008045AB" w:rsidP="00E20BC8">
            <w:pPr>
              <w:jc w:val="center"/>
              <w:rPr>
                <w:ins w:id="398" w:author="blake grills" w:date="2020-04-13T20:40:00Z"/>
                <w:rFonts w:cs="Times New Roman"/>
                <w:szCs w:val="24"/>
              </w:rPr>
            </w:pPr>
          </w:p>
        </w:tc>
      </w:tr>
      <w:tr w:rsidR="008045AB" w:rsidRPr="002248ED" w14:paraId="63FCEACF" w14:textId="77777777" w:rsidTr="00E20BC8">
        <w:trPr>
          <w:ins w:id="399" w:author="blake grills" w:date="2020-04-13T20:40:00Z"/>
        </w:trPr>
        <w:tc>
          <w:tcPr>
            <w:tcW w:w="1294" w:type="dxa"/>
          </w:tcPr>
          <w:p w14:paraId="5A243F65" w14:textId="77777777" w:rsidR="008045AB" w:rsidRPr="002248ED" w:rsidRDefault="008045AB" w:rsidP="00E20BC8">
            <w:pPr>
              <w:ind w:firstLine="0"/>
              <w:rPr>
                <w:ins w:id="400" w:author="blake grills" w:date="2020-04-13T20:40:00Z"/>
                <w:rFonts w:cs="Times New Roman"/>
                <w:szCs w:val="24"/>
              </w:rPr>
            </w:pPr>
            <w:ins w:id="401" w:author="blake grills" w:date="2020-04-13T20:40:00Z">
              <w:r w:rsidRPr="002248ED">
                <w:rPr>
                  <w:rFonts w:cs="Times New Roman"/>
                  <w:i/>
                  <w:iCs/>
                  <w:szCs w:val="24"/>
                </w:rPr>
                <w:t>0.0208</w:t>
              </w:r>
            </w:ins>
          </w:p>
        </w:tc>
        <w:tc>
          <w:tcPr>
            <w:tcW w:w="1295" w:type="dxa"/>
          </w:tcPr>
          <w:p w14:paraId="3BA0D8DD" w14:textId="77777777" w:rsidR="008045AB" w:rsidRPr="002248ED" w:rsidRDefault="008045AB" w:rsidP="00E20BC8">
            <w:pPr>
              <w:ind w:firstLine="0"/>
              <w:rPr>
                <w:ins w:id="402" w:author="blake grills" w:date="2020-04-13T20:40:00Z"/>
                <w:rFonts w:cs="Times New Roman"/>
                <w:szCs w:val="24"/>
              </w:rPr>
            </w:pPr>
            <w:ins w:id="403" w:author="blake grills" w:date="2020-04-13T20:40:00Z">
              <w:r w:rsidRPr="002248ED">
                <w:rPr>
                  <w:rFonts w:cs="Times New Roman"/>
                  <w:szCs w:val="24"/>
                </w:rPr>
                <w:t>0</w:t>
              </w:r>
            </w:ins>
          </w:p>
        </w:tc>
        <w:tc>
          <w:tcPr>
            <w:tcW w:w="935" w:type="dxa"/>
          </w:tcPr>
          <w:p w14:paraId="24AC6197" w14:textId="77777777" w:rsidR="008045AB" w:rsidRPr="002248ED" w:rsidRDefault="008045AB" w:rsidP="00E20BC8">
            <w:pPr>
              <w:ind w:firstLine="0"/>
              <w:rPr>
                <w:ins w:id="404" w:author="blake grills" w:date="2020-04-13T20:40:00Z"/>
                <w:rFonts w:cs="Times New Roman"/>
                <w:szCs w:val="24"/>
              </w:rPr>
            </w:pPr>
            <w:ins w:id="405" w:author="blake grills" w:date="2020-04-13T20:40:00Z">
              <w:r w:rsidRPr="002248ED">
                <w:rPr>
                  <w:rFonts w:cs="Times New Roman"/>
                  <w:szCs w:val="24"/>
                </w:rPr>
                <w:t>0</w:t>
              </w:r>
            </w:ins>
          </w:p>
        </w:tc>
        <w:tc>
          <w:tcPr>
            <w:tcW w:w="936" w:type="dxa"/>
          </w:tcPr>
          <w:p w14:paraId="0428A664" w14:textId="77777777" w:rsidR="008045AB" w:rsidRPr="002248ED" w:rsidRDefault="008045AB" w:rsidP="00E20BC8">
            <w:pPr>
              <w:ind w:firstLine="0"/>
              <w:rPr>
                <w:ins w:id="406" w:author="blake grills" w:date="2020-04-13T20:40:00Z"/>
                <w:rFonts w:cs="Times New Roman"/>
                <w:szCs w:val="24"/>
              </w:rPr>
            </w:pPr>
            <w:ins w:id="407" w:author="blake grills" w:date="2020-04-13T20:40:00Z">
              <w:r w:rsidRPr="002248ED">
                <w:rPr>
                  <w:rFonts w:cs="Times New Roman"/>
                  <w:szCs w:val="24"/>
                </w:rPr>
                <w:t>0</w:t>
              </w:r>
            </w:ins>
          </w:p>
        </w:tc>
        <w:tc>
          <w:tcPr>
            <w:tcW w:w="1295" w:type="dxa"/>
          </w:tcPr>
          <w:p w14:paraId="2683F736" w14:textId="77777777" w:rsidR="008045AB" w:rsidRPr="002248ED" w:rsidRDefault="008045AB" w:rsidP="00E20BC8">
            <w:pPr>
              <w:ind w:firstLine="0"/>
              <w:rPr>
                <w:ins w:id="408" w:author="blake grills" w:date="2020-04-13T20:40:00Z"/>
                <w:rFonts w:cs="Times New Roman"/>
                <w:szCs w:val="24"/>
              </w:rPr>
            </w:pPr>
            <w:ins w:id="409" w:author="blake grills" w:date="2020-04-13T20:40:00Z">
              <w:r w:rsidRPr="002248ED">
                <w:rPr>
                  <w:rFonts w:cs="Times New Roman"/>
                  <w:szCs w:val="24"/>
                </w:rPr>
                <w:t>0</w:t>
              </w:r>
            </w:ins>
          </w:p>
        </w:tc>
        <w:tc>
          <w:tcPr>
            <w:tcW w:w="1295" w:type="dxa"/>
          </w:tcPr>
          <w:p w14:paraId="2FAFA4E4" w14:textId="77777777" w:rsidR="008045AB" w:rsidRPr="002248ED" w:rsidRDefault="008045AB" w:rsidP="00E20BC8">
            <w:pPr>
              <w:ind w:firstLine="0"/>
              <w:rPr>
                <w:ins w:id="410" w:author="blake grills" w:date="2020-04-13T20:40:00Z"/>
                <w:rFonts w:cs="Times New Roman"/>
                <w:szCs w:val="24"/>
              </w:rPr>
            </w:pPr>
            <w:ins w:id="411" w:author="blake grills" w:date="2020-04-13T20:40:00Z">
              <w:r w:rsidRPr="002248ED">
                <w:rPr>
                  <w:rFonts w:cs="Times New Roman"/>
                  <w:szCs w:val="24"/>
                </w:rPr>
                <w:t>0</w:t>
              </w:r>
            </w:ins>
          </w:p>
        </w:tc>
        <w:tc>
          <w:tcPr>
            <w:tcW w:w="1295" w:type="dxa"/>
          </w:tcPr>
          <w:p w14:paraId="0055833E" w14:textId="77777777" w:rsidR="008045AB" w:rsidRPr="002248ED" w:rsidRDefault="008045AB" w:rsidP="00E20BC8">
            <w:pPr>
              <w:ind w:firstLine="0"/>
              <w:rPr>
                <w:ins w:id="412" w:author="blake grills" w:date="2020-04-13T20:40:00Z"/>
                <w:rFonts w:cs="Times New Roman"/>
                <w:szCs w:val="24"/>
              </w:rPr>
            </w:pPr>
            <w:ins w:id="413" w:author="blake grills" w:date="2020-04-13T20:40:00Z">
              <w:r w:rsidRPr="002248ED">
                <w:rPr>
                  <w:rFonts w:cs="Times New Roman"/>
                  <w:szCs w:val="24"/>
                </w:rPr>
                <w:t>0</w:t>
              </w:r>
            </w:ins>
          </w:p>
        </w:tc>
        <w:tc>
          <w:tcPr>
            <w:tcW w:w="1295" w:type="dxa"/>
          </w:tcPr>
          <w:p w14:paraId="6B988EC7" w14:textId="77777777" w:rsidR="008045AB" w:rsidRPr="002248ED" w:rsidRDefault="008045AB" w:rsidP="00E20BC8">
            <w:pPr>
              <w:rPr>
                <w:ins w:id="414" w:author="blake grills" w:date="2020-04-13T20:40:00Z"/>
                <w:rFonts w:cs="Times New Roman"/>
                <w:szCs w:val="24"/>
              </w:rPr>
            </w:pPr>
          </w:p>
        </w:tc>
        <w:tc>
          <w:tcPr>
            <w:tcW w:w="1295" w:type="dxa"/>
          </w:tcPr>
          <w:p w14:paraId="56AA5D68" w14:textId="77777777" w:rsidR="008045AB" w:rsidRPr="002248ED" w:rsidRDefault="008045AB" w:rsidP="00E20BC8">
            <w:pPr>
              <w:rPr>
                <w:ins w:id="415" w:author="blake grills" w:date="2020-04-13T20:40:00Z"/>
                <w:rFonts w:cs="Times New Roman"/>
                <w:szCs w:val="24"/>
              </w:rPr>
            </w:pPr>
          </w:p>
        </w:tc>
        <w:tc>
          <w:tcPr>
            <w:tcW w:w="1295" w:type="dxa"/>
          </w:tcPr>
          <w:p w14:paraId="60CE4369" w14:textId="77777777" w:rsidR="008045AB" w:rsidRPr="002248ED" w:rsidRDefault="008045AB" w:rsidP="00E20BC8">
            <w:pPr>
              <w:rPr>
                <w:ins w:id="416" w:author="blake grills" w:date="2020-04-13T20:40:00Z"/>
                <w:rFonts w:cs="Times New Roman"/>
                <w:szCs w:val="24"/>
              </w:rPr>
            </w:pPr>
          </w:p>
        </w:tc>
      </w:tr>
    </w:tbl>
    <w:p w14:paraId="78C8F4F7" w14:textId="77777777" w:rsidR="008045AB" w:rsidRDefault="008045AB" w:rsidP="008045AB">
      <w:pPr>
        <w:rPr>
          <w:ins w:id="417" w:author="blake grills" w:date="2020-04-13T20:40:00Z"/>
          <w:rFonts w:cs="Times New Roman"/>
          <w:szCs w:val="24"/>
        </w:rPr>
      </w:pPr>
    </w:p>
    <w:p w14:paraId="506AABE7" w14:textId="77777777" w:rsidR="008045AB" w:rsidRDefault="008045AB" w:rsidP="008045AB">
      <w:pPr>
        <w:rPr>
          <w:ins w:id="418" w:author="blake grills" w:date="2020-04-13T20:40:00Z"/>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rPr>
          <w:ins w:id="419" w:author="blake grills" w:date="2020-04-13T20:40:00Z"/>
        </w:rPr>
      </w:pPr>
      <w:ins w:id="420" w:author="blake grills" w:date="2020-04-13T20:40:00Z">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637405"/>
                      </a:xfrm>
                      <a:prstGeom prst="rect">
                        <a:avLst/>
                      </a:prstGeom>
                    </pic:spPr>
                  </pic:pic>
                </a:graphicData>
              </a:graphic>
            </wp:inline>
          </w:drawing>
        </w:r>
      </w:ins>
    </w:p>
    <w:p w14:paraId="0272C6BC" w14:textId="77777777" w:rsidR="008045AB" w:rsidRPr="00AF4758" w:rsidRDefault="008045AB" w:rsidP="008045AB">
      <w:pPr>
        <w:pStyle w:val="FigureCaption"/>
        <w:rPr>
          <w:ins w:id="421" w:author="blake grills" w:date="2020-04-13T20:40:00Z"/>
        </w:rPr>
      </w:pPr>
      <w:ins w:id="422" w:author="blake grills" w:date="2020-04-13T20:40:00Z">
        <w:r w:rsidRPr="00AA6716">
          <w:t>F</w:t>
        </w:r>
        <w:r>
          <w:t>igure</w:t>
        </w:r>
        <w:r w:rsidRPr="00AF4758">
          <w:t xml:space="preserve"> </w:t>
        </w:r>
        <w:r>
          <w:fldChar w:fldCharType="begin"/>
        </w:r>
        <w:r>
          <w:instrText xml:space="preserve"> SEQ Figure \* ARABIC </w:instrText>
        </w:r>
        <w:r>
          <w:fldChar w:fldCharType="separate"/>
        </w:r>
        <w:r>
          <w:rPr>
            <w:noProof/>
          </w:rPr>
          <w:t>3</w:t>
        </w:r>
        <w:r>
          <w:rPr>
            <w:noProof/>
          </w:rPr>
          <w:fldChar w:fldCharType="end"/>
        </w:r>
        <w:r w:rsidRPr="00A76343">
          <w:t xml:space="preserve">.  This is a decision tree sample from the well-known IRIS dataset.  The colors separate the tree based on which class is the most present </w:t>
        </w:r>
        <w:r w:rsidRPr="00AF4758">
          <w:t>in a node</w:t>
        </w:r>
        <w:r w:rsidRPr="00A76343">
          <w:t>.  The class shows which of the three class a node primarily consists of.  The sample shows how many values are in the node.  The gini shows how major of a deciding factor a particular variable is, the lower the gini the more important it is.  The top (on non-</w:t>
        </w:r>
        <w:proofErr w:type="spellStart"/>
        <w:r w:rsidRPr="00A76343">
          <w:t>leafs</w:t>
        </w:r>
        <w:proofErr w:type="spellEnd"/>
        <w:r w:rsidRPr="00A76343">
          <w:t>) is the decision itself.</w:t>
        </w:r>
      </w:ins>
    </w:p>
    <w:p w14:paraId="36E18BA8" w14:textId="77777777" w:rsidR="008045AB" w:rsidRDefault="008045AB" w:rsidP="008045AB">
      <w:pPr>
        <w:spacing w:line="259" w:lineRule="auto"/>
        <w:ind w:firstLine="0"/>
        <w:rPr>
          <w:ins w:id="423" w:author="blake grills" w:date="2020-04-13T20:41:00Z"/>
          <w:szCs w:val="24"/>
        </w:rPr>
      </w:pPr>
      <w:ins w:id="424" w:author="blake grills" w:date="2020-04-13T20:40:00Z">
        <w:r>
          <w:rPr>
            <w:rFonts w:cs="Times New Roman"/>
            <w:szCs w:val="24"/>
          </w:rPr>
          <w:br w:type="page"/>
        </w:r>
      </w:ins>
    </w:p>
    <w:p w14:paraId="05B777DD" w14:textId="77777777" w:rsidR="008045AB" w:rsidRDefault="008045AB" w:rsidP="008045AB">
      <w:pPr>
        <w:jc w:val="center"/>
        <w:rPr>
          <w:ins w:id="425" w:author="blake grills" w:date="2020-04-13T20:41:00Z"/>
          <w:sz w:val="32"/>
          <w:szCs w:val="32"/>
        </w:rPr>
      </w:pPr>
    </w:p>
    <w:p w14:paraId="6A7E05DD" w14:textId="77777777" w:rsidR="008045AB" w:rsidRDefault="008045AB" w:rsidP="008045AB">
      <w:pPr>
        <w:jc w:val="center"/>
        <w:rPr>
          <w:ins w:id="426" w:author="blake grills" w:date="2020-04-13T20:41:00Z"/>
          <w:sz w:val="32"/>
          <w:szCs w:val="32"/>
        </w:rPr>
      </w:pPr>
    </w:p>
    <w:p w14:paraId="7FB3F268" w14:textId="77777777" w:rsidR="008045AB" w:rsidRDefault="008045AB" w:rsidP="008045AB">
      <w:pPr>
        <w:jc w:val="center"/>
        <w:rPr>
          <w:ins w:id="427" w:author="blake grills" w:date="2020-04-13T20:41:00Z"/>
          <w:sz w:val="32"/>
          <w:szCs w:val="32"/>
        </w:rPr>
      </w:pPr>
    </w:p>
    <w:p w14:paraId="35677B0A" w14:textId="77777777" w:rsidR="008045AB" w:rsidRDefault="008045AB" w:rsidP="008045AB">
      <w:pPr>
        <w:jc w:val="center"/>
        <w:rPr>
          <w:ins w:id="428" w:author="blake grills" w:date="2020-04-13T20:41:00Z"/>
          <w:sz w:val="32"/>
          <w:szCs w:val="32"/>
        </w:rPr>
      </w:pPr>
    </w:p>
    <w:p w14:paraId="5DE800D4" w14:textId="77777777" w:rsidR="008045AB" w:rsidRPr="002D3BDD" w:rsidRDefault="008045AB" w:rsidP="008045AB">
      <w:pPr>
        <w:pStyle w:val="Heading1"/>
        <w:rPr>
          <w:ins w:id="429" w:author="blake grills" w:date="2020-04-13T20:41:00Z"/>
          <w:bCs/>
        </w:rPr>
      </w:pPr>
      <w:ins w:id="430" w:author="blake grills" w:date="2020-04-13T20:41:00Z">
        <w:r>
          <w:br/>
        </w:r>
        <w:r w:rsidRPr="002D3BDD">
          <w:rPr>
            <w:bCs/>
          </w:rPr>
          <w:t>srcML</w:t>
        </w:r>
      </w:ins>
    </w:p>
    <w:p w14:paraId="2874A8D2" w14:textId="77777777" w:rsidR="008045AB" w:rsidRDefault="008045AB" w:rsidP="008045AB">
      <w:pPr>
        <w:rPr>
          <w:ins w:id="431" w:author="blake grills" w:date="2020-04-13T20:41:00Z"/>
          <w:rFonts w:cs="Times New Roman"/>
          <w:szCs w:val="24"/>
        </w:rPr>
      </w:pPr>
      <w:ins w:id="432" w:author="blake grills" w:date="2020-04-13T20:41:00Z">
        <w:r w:rsidRPr="002248ED">
          <w:rPr>
            <w:rFonts w:cs="Times New Roman"/>
            <w:szCs w:val="24"/>
          </w:rPr>
          <w:t>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At its core srcML is a tool designed to take source code and automatically convert it into an XML representation</w:t>
        </w:r>
        <w:r>
          <w:rPr>
            <w:rFonts w:cs="Times New Roman"/>
            <w:szCs w:val="24"/>
          </w:rPr>
          <w:t xml:space="preserve">.  </w:t>
        </w:r>
        <w:r w:rsidRPr="002248ED">
          <w:rPr>
            <w:rFonts w:cs="Times New Roman"/>
            <w:szCs w:val="24"/>
          </w:rPr>
          <w:t xml:space="preserve">srcML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Pr>
            <w:rFonts w:cs="Times New Roman"/>
            <w:szCs w:val="24"/>
          </w:rPr>
          <w:fldChar w:fldCharType="begin"/>
        </w:r>
        <w:r>
          <w:rPr>
            <w:rFonts w:cs="Times New Roman"/>
            <w:szCs w:val="24"/>
          </w:rPr>
          <w:instrText xml:space="preserve"> REF _Ref35526509 \h </w:instrText>
        </w:r>
      </w:ins>
      <w:r>
        <w:rPr>
          <w:rFonts w:cs="Times New Roman"/>
          <w:szCs w:val="24"/>
        </w:rPr>
      </w:r>
      <w:ins w:id="433" w:author="blake grills" w:date="2020-04-13T20:41:00Z">
        <w:r>
          <w:rPr>
            <w:rFonts w:cs="Times New Roman"/>
            <w:szCs w:val="24"/>
          </w:rPr>
          <w:fldChar w:fldCharType="separate"/>
        </w:r>
        <w:r w:rsidRPr="000E69C1">
          <w:t xml:space="preserve">TABLE </w:t>
        </w:r>
        <w:r>
          <w:rPr>
            <w:noProof/>
          </w:rPr>
          <w:t>6</w:t>
        </w:r>
        <w:r>
          <w:rPr>
            <w:rFonts w:cs="Times New Roman"/>
            <w:szCs w:val="24"/>
          </w:rPr>
          <w:fldChar w:fldCharType="end"/>
        </w:r>
        <w:r>
          <w:rPr>
            <w:rFonts w:cs="Times New Roman"/>
            <w:szCs w:val="24"/>
          </w:rPr>
          <w:t>, we provide a sample of the input and output of srcML.  A simple C++ file was fed into srcML using the command:</w:t>
        </w:r>
      </w:ins>
    </w:p>
    <w:p w14:paraId="1E7D5808" w14:textId="77777777" w:rsidR="008045AB" w:rsidRDefault="008045AB" w:rsidP="008045AB">
      <w:pPr>
        <w:ind w:firstLine="0"/>
        <w:jc w:val="center"/>
        <w:rPr>
          <w:ins w:id="434" w:author="blake grills" w:date="2020-04-13T20:41:00Z"/>
          <w:rFonts w:cs="Times New Roman"/>
          <w:szCs w:val="24"/>
        </w:rPr>
      </w:pPr>
      <w:proofErr w:type="spellStart"/>
      <w:ins w:id="435" w:author="blake grills" w:date="2020-04-13T20:41:00Z">
        <w:r w:rsidRPr="000E69C1">
          <w:rPr>
            <w:rStyle w:val="Code"/>
          </w:rPr>
          <w:t>srcml</w:t>
        </w:r>
        <w:proofErr w:type="spellEnd"/>
        <w:r w:rsidRPr="000E69C1">
          <w:rPr>
            <w:rStyle w:val="Code"/>
          </w:rPr>
          <w:t xml:space="preserve"> --verbose srcMLsample.cpp -o srcMLsample.xml</w:t>
        </w:r>
      </w:ins>
    </w:p>
    <w:p w14:paraId="49A6F948" w14:textId="77777777" w:rsidR="008045AB" w:rsidRDefault="008045AB" w:rsidP="008045AB">
      <w:pPr>
        <w:rPr>
          <w:ins w:id="436" w:author="blake grills" w:date="2020-04-13T20:41:00Z"/>
          <w:rFonts w:cs="Times New Roman"/>
          <w:szCs w:val="24"/>
        </w:rPr>
      </w:pPr>
      <w:ins w:id="437" w:author="blake grills" w:date="2020-04-13T20:41:00Z">
        <w:r>
          <w:t xml:space="preserve">The function provided in the top is the main function of the sample C++ file </w:t>
        </w:r>
        <w:r w:rsidRPr="00825AE2">
          <w:rPr>
            <w:rStyle w:val="Code"/>
          </w:rPr>
          <w:t>srcMLsample.cpp</w:t>
        </w:r>
        <w:r>
          <w:t xml:space="preserve">.  The second column contains the resulting srcML from the </w:t>
        </w:r>
        <w:r w:rsidRPr="000E69C1">
          <w:rPr>
            <w:rStyle w:val="Code"/>
          </w:rPr>
          <w:t>srcMLsample.xml</w:t>
        </w:r>
        <w:r w:rsidDel="006C3172">
          <w:t xml:space="preserve"> </w:t>
        </w:r>
        <w:r>
          <w:t xml:space="preserve">.  The first line of the srcML provides the encoding information for XML.  </w:t>
        </w:r>
        <w:r>
          <w:lastRenderedPageBreak/>
          <w:t xml:space="preserve">The second line of the output provides the details on the current version of srcML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tags we see things like literals broken down by type, operators, controls and blocks.  It is important to note that certain symbols cannot be visualized in XML, for example, the less than symbol in the control block of the for loop is visualized as &amp;lt;.  Included is a sample of a </w:t>
        </w:r>
        <w:proofErr w:type="spellStart"/>
        <w:r>
          <w:t>doxygen</w:t>
        </w:r>
        <w:proofErr w:type="spellEnd"/>
        <w:r>
          <w:t xml:space="preserve"> comment, which differs from a standard comment in that the tag includes </w:t>
        </w:r>
        <w:r w:rsidRPr="00A00C36">
          <w:rPr>
            <w:rStyle w:val="Code"/>
          </w:rPr>
          <w:t>format=”</w:t>
        </w:r>
        <w:proofErr w:type="spellStart"/>
        <w:r w:rsidRPr="00A00C36">
          <w:rPr>
            <w:rStyle w:val="Code"/>
          </w:rPr>
          <w:t>doxygen</w:t>
        </w:r>
        <w:proofErr w:type="spellEnd"/>
        <w:r w:rsidRPr="00A00C36">
          <w:rPr>
            <w:rStyle w:val="Code"/>
          </w:rPr>
          <w:t>”</w:t>
        </w:r>
        <w:r>
          <w:t xml:space="preserve">.  </w:t>
        </w:r>
        <w:r>
          <w:rPr>
            <w:rFonts w:cs="Times New Roman"/>
            <w:szCs w:val="24"/>
          </w:rPr>
          <w:t xml:space="preserve">Another option for running srcML is to run on a full directory of files rather than a single file.  When we perform this sort of batch operation using srcML we still create an XML file, however rather than being a standard type of XML file it generates a unique type of XML file known as a srcML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same we now include the hash of each file inside the unit tag attributes.  This new archive </w:t>
        </w:r>
        <w:r w:rsidRPr="000E69C1">
          <w:rPr>
            <w:rStyle w:val="Code"/>
          </w:rPr>
          <w:t>unit</w:t>
        </w:r>
        <w:r>
          <w:rPr>
            <w:rFonts w:cs="Times New Roman"/>
            <w:szCs w:val="24"/>
          </w:rPr>
          <w:t xml:space="preserve"> tag encompasses all the file </w:t>
        </w:r>
        <w:r w:rsidRPr="000E69C1">
          <w:rPr>
            <w:rStyle w:val="Code"/>
          </w:rPr>
          <w:t>unit</w:t>
        </w:r>
        <w:r>
          <w:rPr>
            <w:rFonts w:cs="Times New Roman"/>
            <w:szCs w:val="24"/>
          </w:rPr>
          <w:t xml:space="preserve"> tags  </w:t>
        </w:r>
        <w:r>
          <w:rPr>
            <w:rFonts w:cs="Times New Roman"/>
            <w:szCs w:val="24"/>
          </w:rPr>
          <w:fldChar w:fldCharType="begin"/>
        </w:r>
        <w:r>
          <w:rPr>
            <w:rFonts w:cs="Times New Roman"/>
            <w:szCs w:val="24"/>
          </w:rPr>
          <w:instrText xml:space="preserve"> REF _Ref35596463 \h </w:instrText>
        </w:r>
      </w:ins>
      <w:r>
        <w:rPr>
          <w:rFonts w:cs="Times New Roman"/>
          <w:szCs w:val="24"/>
        </w:rPr>
      </w:r>
      <w:ins w:id="438" w:author="blake grills" w:date="2020-04-13T20:41:00Z">
        <w:r>
          <w:rPr>
            <w:rFonts w:cs="Times New Roman"/>
            <w:szCs w:val="24"/>
          </w:rPr>
          <w:fldChar w:fldCharType="separate"/>
        </w:r>
        <w:r w:rsidRPr="000E69C1">
          <w:t xml:space="preserve">TABLE </w:t>
        </w:r>
        <w:r>
          <w:rPr>
            <w:noProof/>
          </w:rPr>
          <w:t>7</w:t>
        </w:r>
        <w:r>
          <w:rPr>
            <w:rFonts w:cs="Times New Roman"/>
            <w:szCs w:val="24"/>
          </w:rPr>
          <w:fldChar w:fldCharType="end"/>
        </w:r>
        <w:r>
          <w:rPr>
            <w:rFonts w:cs="Times New Roman"/>
            <w:szCs w:val="24"/>
          </w:rPr>
          <w:t xml:space="preserve"> is a sample of an XML archive file which has been generated using srcML with the command:</w:t>
        </w:r>
      </w:ins>
    </w:p>
    <w:p w14:paraId="25B618D9" w14:textId="77777777" w:rsidR="008045AB" w:rsidRDefault="008045AB" w:rsidP="008045AB">
      <w:pPr>
        <w:jc w:val="center"/>
        <w:rPr>
          <w:ins w:id="439" w:author="blake grills" w:date="2020-04-13T20:41:00Z"/>
          <w:rStyle w:val="Code"/>
        </w:rPr>
      </w:pPr>
      <w:proofErr w:type="spellStart"/>
      <w:ins w:id="440" w:author="blake grills" w:date="2020-04-13T20:41:00Z">
        <w:r w:rsidRPr="000E69C1">
          <w:rPr>
            <w:rStyle w:val="Code"/>
          </w:rPr>
          <w:t>srcml</w:t>
        </w:r>
        <w:proofErr w:type="spellEnd"/>
        <w:r w:rsidRPr="000E69C1">
          <w:rPr>
            <w:rStyle w:val="Code"/>
          </w:rPr>
          <w:t xml:space="preserve"> –verbose path -o archivesample.xml</w:t>
        </w:r>
      </w:ins>
    </w:p>
    <w:p w14:paraId="55E40091" w14:textId="77777777" w:rsidR="008045AB" w:rsidRPr="000E69C1" w:rsidRDefault="008045AB" w:rsidP="008045AB">
      <w:pPr>
        <w:rPr>
          <w:ins w:id="441" w:author="blake grills" w:date="2020-04-13T20:41:00Z"/>
          <w:rStyle w:val="Code"/>
          <w:rFonts w:ascii="Times New Roman" w:hAnsi="Times New Roman"/>
          <w:i w:val="0"/>
          <w:iCs w:val="0"/>
        </w:rPr>
      </w:pPr>
      <w:ins w:id="442" w:author="blake grills" w:date="2020-04-13T20:41:00Z">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ins>
      <w:r>
        <w:rPr>
          <w:rStyle w:val="Code"/>
          <w:rFonts w:ascii="Times New Roman" w:hAnsi="Times New Roman"/>
          <w:i w:val="0"/>
          <w:iCs w:val="0"/>
        </w:rPr>
      </w:r>
      <w:ins w:id="443" w:author="blake grills" w:date="2020-04-13T20:41:00Z">
        <w:r>
          <w:rPr>
            <w:rStyle w:val="Code"/>
            <w:rFonts w:ascii="Times New Roman" w:hAnsi="Times New Roman"/>
            <w:i w:val="0"/>
            <w:iCs w:val="0"/>
          </w:rPr>
          <w:fldChar w:fldCharType="separate"/>
        </w:r>
        <w:r w:rsidRPr="000E69C1">
          <w:t xml:space="preserve">TABLE </w:t>
        </w:r>
        <w:r>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srcML you are using.  </w:t>
        </w:r>
        <w:r>
          <w:rPr>
            <w:rStyle w:val="Code"/>
            <w:rFonts w:ascii="Times New Roman" w:hAnsi="Times New Roman"/>
            <w:i w:val="0"/>
            <w:iCs w:val="0"/>
          </w:rPr>
          <w:t xml:space="preserve">Other than these changes to the unit tag </w:t>
        </w:r>
        <w:r>
          <w:rPr>
            <w:rStyle w:val="Code"/>
            <w:rFonts w:ascii="Times New Roman" w:hAnsi="Times New Roman"/>
            <w:i w:val="0"/>
            <w:iCs w:val="0"/>
          </w:rPr>
          <w:lastRenderedPageBreak/>
          <w:t>the remainder of this XML archive file maintain the same convention as a standard xml file created using srcML.</w:t>
        </w:r>
      </w:ins>
    </w:p>
    <w:p w14:paraId="26F69C4F" w14:textId="77777777" w:rsidR="008045AB" w:rsidRDefault="008045AB" w:rsidP="008045AB">
      <w:pPr>
        <w:rPr>
          <w:ins w:id="444" w:author="blake grills" w:date="2020-04-13T20:41:00Z"/>
        </w:rPr>
        <w:sectPr w:rsidR="008045AB" w:rsidSect="008045AB">
          <w:type w:val="continuous"/>
          <w:pgSz w:w="12240" w:h="15840"/>
          <w:pgMar w:top="1440" w:right="1440" w:bottom="1440" w:left="1440" w:header="720" w:footer="720" w:gutter="0"/>
          <w:cols w:space="720"/>
          <w:docGrid w:linePitch="360"/>
        </w:sectPr>
      </w:pPr>
    </w:p>
    <w:p w14:paraId="5DD7502C" w14:textId="77777777" w:rsidR="008045AB" w:rsidRPr="00546A5A" w:rsidRDefault="008045AB" w:rsidP="008045AB">
      <w:pPr>
        <w:pStyle w:val="TableCaption"/>
        <w:rPr>
          <w:ins w:id="445" w:author="blake grills" w:date="2020-04-13T20:41:00Z"/>
        </w:rPr>
      </w:pPr>
      <w:ins w:id="446" w:author="blake grills" w:date="2020-04-13T20:41:00Z">
        <w:r w:rsidRPr="000E69C1">
          <w:lastRenderedPageBreak/>
          <w:t xml:space="preserve">TABLE </w:t>
        </w:r>
        <w:r>
          <w:fldChar w:fldCharType="begin"/>
        </w:r>
        <w:r>
          <w:instrText xml:space="preserve"> SEQ Table \* ARABIC </w:instrText>
        </w:r>
        <w:r>
          <w:fldChar w:fldCharType="separate"/>
        </w:r>
        <w:r>
          <w:rPr>
            <w:noProof/>
          </w:rPr>
          <w:t>6</w:t>
        </w:r>
        <w:r>
          <w:rPr>
            <w:noProof/>
          </w:rPr>
          <w:fldChar w:fldCharType="end"/>
        </w:r>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Following the block comment sample, a second one line sample is provided and then again broken down using srcML.  </w:t>
        </w:r>
      </w:ins>
    </w:p>
    <w:tbl>
      <w:tblPr>
        <w:tblStyle w:val="TableGrid"/>
        <w:tblW w:w="13675" w:type="dxa"/>
        <w:tblLook w:val="04A0" w:firstRow="1" w:lastRow="0" w:firstColumn="1" w:lastColumn="0" w:noHBand="0" w:noVBand="1"/>
      </w:tblPr>
      <w:tblGrid>
        <w:gridCol w:w="13675"/>
      </w:tblGrid>
      <w:tr w:rsidR="008045AB" w14:paraId="2CD1D744" w14:textId="77777777" w:rsidTr="00E20BC8">
        <w:trPr>
          <w:ins w:id="447" w:author="blake grills" w:date="2020-04-13T20:41:00Z"/>
        </w:trPr>
        <w:tc>
          <w:tcPr>
            <w:tcW w:w="13675" w:type="dxa"/>
          </w:tcPr>
          <w:p w14:paraId="282BA125" w14:textId="77777777" w:rsidR="008045AB" w:rsidRPr="00962E78" w:rsidRDefault="008045AB" w:rsidP="00E20BC8">
            <w:pPr>
              <w:spacing w:line="276" w:lineRule="auto"/>
              <w:ind w:firstLine="0"/>
              <w:jc w:val="center"/>
              <w:rPr>
                <w:ins w:id="448" w:author="blake grills" w:date="2020-04-13T20:41:00Z"/>
                <w:rStyle w:val="Code"/>
                <w:rFonts w:ascii="Times New Roman" w:hAnsi="Times New Roman"/>
                <w:b/>
                <w:bCs/>
                <w:i w:val="0"/>
                <w:iCs w:val="0"/>
              </w:rPr>
            </w:pPr>
            <w:ins w:id="449" w:author="blake grills" w:date="2020-04-13T20:41:00Z">
              <w:r>
                <w:rPr>
                  <w:rStyle w:val="Code"/>
                  <w:rFonts w:ascii="Times New Roman" w:hAnsi="Times New Roman"/>
                  <w:b/>
                  <w:bCs/>
                  <w:i w:val="0"/>
                  <w:iCs w:val="0"/>
                </w:rPr>
                <w:t>O</w:t>
              </w:r>
              <w:r>
                <w:rPr>
                  <w:rStyle w:val="Code"/>
                  <w:rFonts w:ascii="Times New Roman" w:hAnsi="Times New Roman"/>
                  <w:b/>
                  <w:bCs/>
                </w:rPr>
                <w:t>riginal Source Code</w:t>
              </w:r>
            </w:ins>
          </w:p>
        </w:tc>
      </w:tr>
      <w:tr w:rsidR="008045AB" w14:paraId="2ED69E91" w14:textId="77777777" w:rsidTr="00E20BC8">
        <w:trPr>
          <w:ins w:id="450" w:author="blake grills" w:date="2020-04-13T20:41:00Z"/>
        </w:trPr>
        <w:tc>
          <w:tcPr>
            <w:tcW w:w="13675" w:type="dxa"/>
          </w:tcPr>
          <w:p w14:paraId="093C28D8" w14:textId="77777777" w:rsidR="008045AB" w:rsidRDefault="008045AB" w:rsidP="00E20BC8">
            <w:pPr>
              <w:spacing w:line="276" w:lineRule="auto"/>
              <w:ind w:firstLine="0"/>
              <w:rPr>
                <w:ins w:id="451" w:author="blake grills" w:date="2020-04-13T20:41:00Z"/>
                <w:rStyle w:val="Code"/>
              </w:rPr>
            </w:pPr>
            <w:ins w:id="452" w:author="blake grills" w:date="2020-04-13T20:41:00Z">
              <w:r w:rsidRPr="000E69C1">
                <w:rPr>
                  <w:rStyle w:val="Code"/>
                </w:rPr>
                <w:t>int main()</w:t>
              </w:r>
              <w:r>
                <w:rPr>
                  <w:rStyle w:val="Code"/>
                </w:rPr>
                <w:t>{</w:t>
              </w:r>
            </w:ins>
          </w:p>
          <w:p w14:paraId="63F7917A" w14:textId="77777777" w:rsidR="008045AB" w:rsidRPr="000E69C1" w:rsidRDefault="008045AB" w:rsidP="00E20BC8">
            <w:pPr>
              <w:spacing w:line="276" w:lineRule="auto"/>
              <w:ind w:firstLine="0"/>
              <w:rPr>
                <w:ins w:id="453" w:author="blake grills" w:date="2020-04-13T20:41:00Z"/>
                <w:rStyle w:val="Code"/>
              </w:rPr>
            </w:pPr>
            <w:ins w:id="454" w:author="blake grills" w:date="2020-04-13T20:41:00Z">
              <w:r>
                <w:rPr>
                  <w:rStyle w:val="Code"/>
                </w:rPr>
                <w:t xml:space="preserve">    /// sum of first 14 numbers</w:t>
              </w:r>
            </w:ins>
          </w:p>
          <w:p w14:paraId="2B94D934" w14:textId="77777777" w:rsidR="008045AB" w:rsidRPr="000E69C1" w:rsidRDefault="008045AB" w:rsidP="00E20BC8">
            <w:pPr>
              <w:spacing w:line="276" w:lineRule="auto"/>
              <w:ind w:firstLine="0"/>
              <w:rPr>
                <w:ins w:id="455" w:author="blake grills" w:date="2020-04-13T20:41:00Z"/>
                <w:rStyle w:val="Code"/>
              </w:rPr>
            </w:pPr>
            <w:ins w:id="456" w:author="blake grills" w:date="2020-04-13T20:41:00Z">
              <w:r w:rsidRPr="000E69C1">
                <w:rPr>
                  <w:rStyle w:val="Code"/>
                </w:rPr>
                <w:t xml:space="preserve">    int a = 0;</w:t>
              </w:r>
            </w:ins>
          </w:p>
          <w:p w14:paraId="085D583E" w14:textId="77777777" w:rsidR="008045AB" w:rsidRPr="000E69C1" w:rsidRDefault="008045AB" w:rsidP="00E20BC8">
            <w:pPr>
              <w:spacing w:line="276" w:lineRule="auto"/>
              <w:ind w:firstLine="0"/>
              <w:rPr>
                <w:ins w:id="457" w:author="blake grills" w:date="2020-04-13T20:41:00Z"/>
                <w:rStyle w:val="Code"/>
              </w:rPr>
            </w:pPr>
            <w:ins w:id="458" w:author="blake grills" w:date="2020-04-13T20:41:00Z">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ins>
          </w:p>
          <w:p w14:paraId="000EE66B" w14:textId="77777777" w:rsidR="008045AB" w:rsidRPr="000E69C1" w:rsidRDefault="008045AB" w:rsidP="00E20BC8">
            <w:pPr>
              <w:spacing w:line="276" w:lineRule="auto"/>
              <w:ind w:firstLine="0"/>
              <w:rPr>
                <w:ins w:id="459" w:author="blake grills" w:date="2020-04-13T20:41:00Z"/>
                <w:rStyle w:val="Code"/>
              </w:rPr>
            </w:pPr>
            <w:ins w:id="460" w:author="blake grills" w:date="2020-04-13T20:41:00Z">
              <w:r w:rsidRPr="000E69C1">
                <w:rPr>
                  <w:rStyle w:val="Code"/>
                </w:rPr>
                <w:t xml:space="preserve">        a += </w:t>
              </w:r>
              <w:proofErr w:type="spellStart"/>
              <w:r w:rsidRPr="000E69C1">
                <w:rPr>
                  <w:rStyle w:val="Code"/>
                </w:rPr>
                <w:t>i</w:t>
              </w:r>
              <w:proofErr w:type="spellEnd"/>
              <w:r w:rsidRPr="000E69C1">
                <w:rPr>
                  <w:rStyle w:val="Code"/>
                </w:rPr>
                <w:t>;</w:t>
              </w:r>
            </w:ins>
          </w:p>
          <w:p w14:paraId="56AA4A92" w14:textId="77777777" w:rsidR="008045AB" w:rsidRPr="000E69C1" w:rsidRDefault="008045AB" w:rsidP="00E20BC8">
            <w:pPr>
              <w:spacing w:line="276" w:lineRule="auto"/>
              <w:ind w:firstLine="0"/>
              <w:rPr>
                <w:ins w:id="461" w:author="blake grills" w:date="2020-04-13T20:41:00Z"/>
                <w:rStyle w:val="Code"/>
              </w:rPr>
            </w:pPr>
            <w:ins w:id="462" w:author="blake grills" w:date="2020-04-13T20:41:00Z">
              <w:r w:rsidRPr="000E69C1">
                <w:rPr>
                  <w:rStyle w:val="Code"/>
                </w:rPr>
                <w:t xml:space="preserve">    }</w:t>
              </w:r>
            </w:ins>
          </w:p>
          <w:p w14:paraId="5DFBA99E" w14:textId="77777777" w:rsidR="008045AB" w:rsidRPr="000E69C1" w:rsidRDefault="008045AB" w:rsidP="00E20BC8">
            <w:pPr>
              <w:spacing w:line="276" w:lineRule="auto"/>
              <w:ind w:firstLine="0"/>
              <w:rPr>
                <w:ins w:id="463" w:author="blake grills" w:date="2020-04-13T20:41:00Z"/>
                <w:rStyle w:val="Code"/>
              </w:rPr>
            </w:pPr>
          </w:p>
          <w:p w14:paraId="1AA6ED10" w14:textId="77777777" w:rsidR="008045AB" w:rsidRPr="000E69C1" w:rsidRDefault="008045AB" w:rsidP="00E20BC8">
            <w:pPr>
              <w:spacing w:line="276" w:lineRule="auto"/>
              <w:ind w:firstLine="0"/>
              <w:rPr>
                <w:ins w:id="464" w:author="blake grills" w:date="2020-04-13T20:41:00Z"/>
                <w:rStyle w:val="Code"/>
              </w:rPr>
            </w:pPr>
            <w:ins w:id="465" w:author="blake grills" w:date="2020-04-13T20:41:00Z">
              <w:r w:rsidRPr="000E69C1">
                <w:rPr>
                  <w:rStyle w:val="Code"/>
                </w:rPr>
                <w:t xml:space="preserve">    return 0;</w:t>
              </w:r>
            </w:ins>
          </w:p>
          <w:p w14:paraId="10E1506A" w14:textId="77777777" w:rsidR="008045AB" w:rsidRDefault="008045AB" w:rsidP="00E20BC8">
            <w:pPr>
              <w:spacing w:line="276" w:lineRule="auto"/>
              <w:ind w:firstLine="0"/>
              <w:rPr>
                <w:ins w:id="466" w:author="blake grills" w:date="2020-04-13T20:41:00Z"/>
                <w:rFonts w:cs="Times New Roman"/>
                <w:szCs w:val="24"/>
              </w:rPr>
            </w:pPr>
            <w:ins w:id="467" w:author="blake grills" w:date="2020-04-13T20:41:00Z">
              <w:r>
                <w:rPr>
                  <w:rFonts w:cs="Times New Roman"/>
                  <w:szCs w:val="24"/>
                </w:rPr>
                <w:t>}</w:t>
              </w:r>
            </w:ins>
          </w:p>
        </w:tc>
      </w:tr>
      <w:tr w:rsidR="008045AB" w14:paraId="32B0F88F" w14:textId="77777777" w:rsidTr="00E20BC8">
        <w:trPr>
          <w:ins w:id="468" w:author="blake grills" w:date="2020-04-13T20:41:00Z"/>
        </w:trPr>
        <w:tc>
          <w:tcPr>
            <w:tcW w:w="13675" w:type="dxa"/>
          </w:tcPr>
          <w:p w14:paraId="7A8DF305" w14:textId="77777777" w:rsidR="008045AB" w:rsidRPr="00962E78" w:rsidRDefault="008045AB" w:rsidP="00E20BC8">
            <w:pPr>
              <w:spacing w:line="276" w:lineRule="auto"/>
              <w:ind w:firstLine="0"/>
              <w:jc w:val="center"/>
              <w:rPr>
                <w:ins w:id="469" w:author="blake grills" w:date="2020-04-13T20:41:00Z"/>
                <w:rStyle w:val="Code"/>
                <w:rFonts w:ascii="Times New Roman" w:hAnsi="Times New Roman"/>
                <w:b/>
                <w:bCs/>
                <w:i w:val="0"/>
                <w:iCs w:val="0"/>
              </w:rPr>
            </w:pPr>
            <w:ins w:id="470" w:author="blake grills" w:date="2020-04-13T20:41:00Z">
              <w:r>
                <w:rPr>
                  <w:rStyle w:val="Code"/>
                  <w:rFonts w:ascii="Times New Roman" w:hAnsi="Times New Roman"/>
                  <w:b/>
                  <w:bCs/>
                </w:rPr>
                <w:t>srcML</w:t>
              </w:r>
            </w:ins>
          </w:p>
        </w:tc>
      </w:tr>
      <w:tr w:rsidR="008045AB" w14:paraId="1E59404A" w14:textId="77777777" w:rsidTr="00E20BC8">
        <w:trPr>
          <w:ins w:id="471" w:author="blake grills" w:date="2020-04-13T20:41:00Z"/>
        </w:trPr>
        <w:tc>
          <w:tcPr>
            <w:tcW w:w="13675" w:type="dxa"/>
          </w:tcPr>
          <w:p w14:paraId="4A3C5599" w14:textId="77777777" w:rsidR="008045AB" w:rsidRPr="007E7142" w:rsidRDefault="008045AB" w:rsidP="00E20BC8">
            <w:pPr>
              <w:spacing w:line="276" w:lineRule="auto"/>
              <w:ind w:firstLine="0"/>
              <w:rPr>
                <w:ins w:id="472" w:author="blake grills" w:date="2020-04-13T20:41:00Z"/>
                <w:rStyle w:val="Code"/>
              </w:rPr>
            </w:pPr>
            <w:ins w:id="473" w:author="blake grills" w:date="2020-04-13T20:41:00Z">
              <w:r w:rsidRPr="007E7142">
                <w:rPr>
                  <w:rStyle w:val="Code"/>
                </w:rPr>
                <w:t>&lt;?xml version="1.0" encoding="UTF-8" standalone="yes"?&gt;</w:t>
              </w:r>
            </w:ins>
          </w:p>
          <w:p w14:paraId="07ACABA6" w14:textId="77777777" w:rsidR="008045AB" w:rsidRDefault="008045AB" w:rsidP="00E20BC8">
            <w:pPr>
              <w:spacing w:line="276" w:lineRule="auto"/>
              <w:ind w:firstLine="0"/>
              <w:rPr>
                <w:ins w:id="474" w:author="blake grills" w:date="2020-04-13T20:41:00Z"/>
                <w:rStyle w:val="Code"/>
              </w:rPr>
            </w:pPr>
            <w:ins w:id="475" w:author="blake grills" w:date="2020-04-13T20:41:00Z">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ins>
          </w:p>
          <w:p w14:paraId="0641A359" w14:textId="77777777" w:rsidR="008045AB" w:rsidRDefault="008045AB" w:rsidP="00E20BC8">
            <w:pPr>
              <w:spacing w:line="276" w:lineRule="auto"/>
              <w:ind w:firstLine="0"/>
              <w:rPr>
                <w:ins w:id="476" w:author="blake grills" w:date="2020-04-13T20:41:00Z"/>
                <w:rStyle w:val="Code"/>
              </w:rPr>
            </w:pPr>
            <w:ins w:id="477" w:author="blake grills" w:date="2020-04-13T20:41:00Z">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ins>
          </w:p>
          <w:p w14:paraId="1F244EF9" w14:textId="77777777" w:rsidR="008045AB" w:rsidRPr="005D5075" w:rsidRDefault="008045AB" w:rsidP="00E20BC8">
            <w:pPr>
              <w:spacing w:line="276" w:lineRule="auto"/>
              <w:ind w:firstLine="0"/>
              <w:rPr>
                <w:ins w:id="478" w:author="blake grills" w:date="2020-04-13T20:41:00Z"/>
                <w:rStyle w:val="Code"/>
              </w:rPr>
            </w:pPr>
            <w:ins w:id="479" w:author="blake grills" w:date="2020-04-13T20:41:00Z">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ins>
          </w:p>
          <w:p w14:paraId="4EF65E6E" w14:textId="77777777" w:rsidR="008045AB" w:rsidRPr="005D5075" w:rsidRDefault="008045AB" w:rsidP="00E20BC8">
            <w:pPr>
              <w:spacing w:line="276" w:lineRule="auto"/>
              <w:ind w:firstLine="0"/>
              <w:rPr>
                <w:ins w:id="480" w:author="blake grills" w:date="2020-04-13T20:41:00Z"/>
                <w:rStyle w:val="Code"/>
              </w:rPr>
            </w:pPr>
            <w:ins w:id="481" w:author="blake grills" w:date="2020-04-13T20:41:00Z">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ins>
          </w:p>
          <w:p w14:paraId="5C916FBC" w14:textId="77777777" w:rsidR="008045AB" w:rsidRPr="005D5075" w:rsidRDefault="008045AB" w:rsidP="00E20BC8">
            <w:pPr>
              <w:spacing w:line="276" w:lineRule="auto"/>
              <w:ind w:firstLine="0"/>
              <w:rPr>
                <w:ins w:id="482" w:author="blake grills" w:date="2020-04-13T20:41:00Z"/>
                <w:rStyle w:val="Code"/>
              </w:rPr>
            </w:pPr>
            <w:ins w:id="483" w:author="blake grills" w:date="2020-04-13T20:41:00Z">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ins>
          </w:p>
          <w:p w14:paraId="52786DF7" w14:textId="77777777" w:rsidR="008045AB" w:rsidRPr="005D5075" w:rsidRDefault="008045AB" w:rsidP="00E20BC8">
            <w:pPr>
              <w:spacing w:line="276" w:lineRule="auto"/>
              <w:ind w:firstLine="0"/>
              <w:rPr>
                <w:ins w:id="484" w:author="blake grills" w:date="2020-04-13T20:41:00Z"/>
                <w:rStyle w:val="Code"/>
              </w:rPr>
            </w:pPr>
            <w:ins w:id="485" w:author="blake grills" w:date="2020-04-13T20:41:00Z">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ins>
          </w:p>
          <w:p w14:paraId="711F816E" w14:textId="77777777" w:rsidR="008045AB" w:rsidRPr="005D5075" w:rsidRDefault="008045AB" w:rsidP="00E20BC8">
            <w:pPr>
              <w:spacing w:line="276" w:lineRule="auto"/>
              <w:ind w:firstLine="0"/>
              <w:rPr>
                <w:ins w:id="486" w:author="blake grills" w:date="2020-04-13T20:41:00Z"/>
                <w:rStyle w:val="Code"/>
              </w:rPr>
            </w:pPr>
            <w:ins w:id="487" w:author="blake grills" w:date="2020-04-13T20:41:00Z">
              <w:r w:rsidRPr="005D5075">
                <w:rPr>
                  <w:rStyle w:val="Code"/>
                </w:rPr>
                <w:lastRenderedPageBreak/>
                <w:t xml:space="preserve">    }&lt;/block&gt;&lt;/for&gt;</w:t>
              </w:r>
            </w:ins>
          </w:p>
          <w:p w14:paraId="60B55DF5" w14:textId="77777777" w:rsidR="008045AB" w:rsidRPr="005D5075" w:rsidRDefault="008045AB" w:rsidP="00E20BC8">
            <w:pPr>
              <w:spacing w:line="276" w:lineRule="auto"/>
              <w:ind w:firstLine="0"/>
              <w:rPr>
                <w:ins w:id="488" w:author="blake grills" w:date="2020-04-13T20:41:00Z"/>
                <w:rStyle w:val="Code"/>
              </w:rPr>
            </w:pPr>
          </w:p>
          <w:p w14:paraId="28E269BB" w14:textId="77777777" w:rsidR="008045AB" w:rsidRPr="005D5075" w:rsidRDefault="008045AB" w:rsidP="00E20BC8">
            <w:pPr>
              <w:spacing w:line="276" w:lineRule="auto"/>
              <w:ind w:firstLine="0"/>
              <w:rPr>
                <w:ins w:id="489" w:author="blake grills" w:date="2020-04-13T20:41:00Z"/>
                <w:rStyle w:val="Code"/>
              </w:rPr>
            </w:pPr>
            <w:ins w:id="490" w:author="blake grills" w:date="2020-04-13T20:41:00Z">
              <w:r w:rsidRPr="005D5075">
                <w:rPr>
                  <w:rStyle w:val="Code"/>
                </w:rPr>
                <w:t xml:space="preserve">    &lt;return&gt;return &lt;expr&gt;&lt;literal type="number"&gt;0&lt;/literal&gt;&lt;/expr&gt;;&lt;/return&gt;</w:t>
              </w:r>
            </w:ins>
          </w:p>
          <w:p w14:paraId="10FEE9BA" w14:textId="77777777" w:rsidR="008045AB" w:rsidRPr="000E69C1" w:rsidRDefault="008045AB" w:rsidP="00E20BC8">
            <w:pPr>
              <w:spacing w:line="276" w:lineRule="auto"/>
              <w:ind w:firstLine="0"/>
              <w:rPr>
                <w:ins w:id="491" w:author="blake grills" w:date="2020-04-13T20:41:00Z"/>
                <w:rStyle w:val="Code"/>
              </w:rPr>
            </w:pPr>
            <w:ins w:id="492" w:author="blake grills" w:date="2020-04-13T20:41:00Z">
              <w:r w:rsidRPr="005D5075">
                <w:rPr>
                  <w:rStyle w:val="Code"/>
                </w:rPr>
                <w:t>}&lt;/block&gt;&lt;/function&gt;</w:t>
              </w:r>
              <w:r>
                <w:rPr>
                  <w:rStyle w:val="Code"/>
                </w:rPr>
                <w:t>&lt;/unit&gt;</w:t>
              </w:r>
            </w:ins>
          </w:p>
        </w:tc>
      </w:tr>
    </w:tbl>
    <w:p w14:paraId="610427CE" w14:textId="77777777" w:rsidR="008045AB" w:rsidRDefault="008045AB" w:rsidP="008045AB">
      <w:pPr>
        <w:rPr>
          <w:ins w:id="493" w:author="blake grills" w:date="2020-04-13T20:41:00Z"/>
          <w:rFonts w:cs="Times New Roman"/>
          <w:szCs w:val="24"/>
        </w:rPr>
      </w:pPr>
    </w:p>
    <w:p w14:paraId="7777EA44" w14:textId="77777777" w:rsidR="008045AB" w:rsidRPr="00DD1F97" w:rsidRDefault="008045AB" w:rsidP="008045AB">
      <w:pPr>
        <w:pStyle w:val="TableCaption"/>
        <w:rPr>
          <w:ins w:id="494" w:author="blake grills" w:date="2020-04-13T20:41:00Z"/>
        </w:rPr>
      </w:pPr>
      <w:ins w:id="495" w:author="blake grills" w:date="2020-04-13T20:41:00Z">
        <w:r w:rsidRPr="000E69C1">
          <w:t xml:space="preserve">TABLE </w:t>
        </w:r>
        <w:r>
          <w:fldChar w:fldCharType="begin"/>
        </w:r>
        <w:r>
          <w:instrText xml:space="preserve"> SEQ Table \* ARABIC </w:instrText>
        </w:r>
        <w:r>
          <w:fldChar w:fldCharType="separate"/>
        </w:r>
        <w:r>
          <w:rPr>
            <w:noProof/>
          </w:rPr>
          <w:t>7</w:t>
        </w:r>
        <w:r>
          <w:rPr>
            <w:noProof/>
          </w:rPr>
          <w:fldChar w:fldCharType="end"/>
        </w:r>
        <w:r>
          <w:t xml:space="preserve">.  </w:t>
        </w:r>
        <w:r w:rsidRPr="000E69C1">
          <w:t>This is a sample of an XML archive file generated using srcML on a directory</w:t>
        </w:r>
        <w:r>
          <w:t xml:space="preserve">.  </w:t>
        </w:r>
        <w:r w:rsidRPr="000E69C1">
          <w:t>The primary difference between this and a standard XML file that is generated by srcML is that each unit tag represents an entire file, and each unit tag gains an additional hash attribute which can be used to verify file integrity.</w:t>
        </w:r>
      </w:ins>
    </w:p>
    <w:tbl>
      <w:tblPr>
        <w:tblStyle w:val="TableGrid"/>
        <w:tblW w:w="0" w:type="auto"/>
        <w:tblLook w:val="04A0" w:firstRow="1" w:lastRow="0" w:firstColumn="1" w:lastColumn="0" w:noHBand="0" w:noVBand="1"/>
      </w:tblPr>
      <w:tblGrid>
        <w:gridCol w:w="12950"/>
      </w:tblGrid>
      <w:tr w:rsidR="008045AB" w14:paraId="2BB3DBD5" w14:textId="77777777" w:rsidTr="00E20BC8">
        <w:trPr>
          <w:ins w:id="496" w:author="blake grills" w:date="2020-04-13T20:41:00Z"/>
        </w:trPr>
        <w:tc>
          <w:tcPr>
            <w:tcW w:w="12950" w:type="dxa"/>
          </w:tcPr>
          <w:p w14:paraId="4E632A23" w14:textId="77777777" w:rsidR="008045AB" w:rsidRPr="00E557E6" w:rsidRDefault="008045AB" w:rsidP="00E20BC8">
            <w:pPr>
              <w:spacing w:line="276" w:lineRule="auto"/>
              <w:ind w:firstLine="0"/>
              <w:rPr>
                <w:ins w:id="497" w:author="blake grills" w:date="2020-04-13T20:41:00Z"/>
                <w:rFonts w:ascii="Courier New" w:hAnsi="Courier New" w:cs="Times New Roman"/>
                <w:i/>
                <w:iCs/>
                <w:szCs w:val="24"/>
              </w:rPr>
            </w:pPr>
            <w:ins w:id="498" w:author="blake grills" w:date="2020-04-13T20:41:00Z">
              <w:r w:rsidRPr="00E557E6">
                <w:rPr>
                  <w:rFonts w:ascii="Courier New" w:hAnsi="Courier New" w:cs="Times New Roman"/>
                  <w:i/>
                  <w:iCs/>
                  <w:szCs w:val="24"/>
                </w:rPr>
                <w:t>&lt;?xml version="1.0" encoding="UTF-8" standalone="yes"?&gt;</w:t>
              </w:r>
            </w:ins>
          </w:p>
          <w:p w14:paraId="4D546F3C" w14:textId="77777777" w:rsidR="008045AB" w:rsidRDefault="008045AB" w:rsidP="00E20BC8">
            <w:pPr>
              <w:spacing w:line="276" w:lineRule="auto"/>
              <w:ind w:firstLine="0"/>
              <w:rPr>
                <w:ins w:id="499" w:author="blake grills" w:date="2020-04-13T20:41:00Z"/>
                <w:rFonts w:ascii="Courier New" w:hAnsi="Courier New" w:cs="Times New Roman"/>
                <w:i/>
                <w:iCs/>
                <w:szCs w:val="24"/>
              </w:rPr>
            </w:pPr>
            <w:ins w:id="500" w:author="blake grills" w:date="2020-04-13T20:41:00Z">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ins>
          </w:p>
          <w:p w14:paraId="3B3C2791" w14:textId="77777777" w:rsidR="008045AB" w:rsidRDefault="008045AB" w:rsidP="00E20BC8">
            <w:pPr>
              <w:spacing w:line="276" w:lineRule="auto"/>
              <w:ind w:firstLine="0"/>
              <w:rPr>
                <w:ins w:id="501" w:author="blake grills" w:date="2020-04-13T20:41:00Z"/>
                <w:rStyle w:val="Code"/>
              </w:rPr>
            </w:pPr>
          </w:p>
          <w:p w14:paraId="0DC6A631" w14:textId="77777777" w:rsidR="008045AB" w:rsidRPr="000E69C1" w:rsidRDefault="008045AB" w:rsidP="00E20BC8">
            <w:pPr>
              <w:spacing w:line="276" w:lineRule="auto"/>
              <w:ind w:firstLine="0"/>
              <w:rPr>
                <w:ins w:id="502" w:author="blake grills" w:date="2020-04-13T20:41:00Z"/>
                <w:rStyle w:val="Code"/>
              </w:rPr>
            </w:pPr>
            <w:ins w:id="503"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ins>
          </w:p>
          <w:p w14:paraId="18E26857" w14:textId="77777777" w:rsidR="008045AB" w:rsidRPr="000E69C1" w:rsidRDefault="008045AB" w:rsidP="00E20BC8">
            <w:pPr>
              <w:spacing w:line="276" w:lineRule="auto"/>
              <w:ind w:firstLine="0"/>
              <w:rPr>
                <w:ins w:id="504" w:author="blake grills" w:date="2020-04-13T20:41:00Z"/>
                <w:rStyle w:val="Code"/>
              </w:rPr>
            </w:pPr>
          </w:p>
          <w:p w14:paraId="40C99078" w14:textId="77777777" w:rsidR="008045AB" w:rsidRDefault="008045AB" w:rsidP="00E20BC8">
            <w:pPr>
              <w:spacing w:line="276" w:lineRule="auto"/>
              <w:ind w:firstLine="0"/>
              <w:rPr>
                <w:ins w:id="505" w:author="blake grills" w:date="2020-04-13T20:41:00Z"/>
                <w:rStyle w:val="Code"/>
              </w:rPr>
            </w:pPr>
            <w:ins w:id="506"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ins>
          </w:p>
          <w:p w14:paraId="0FB834A6" w14:textId="77777777" w:rsidR="008045AB" w:rsidRDefault="008045AB" w:rsidP="00E20BC8">
            <w:pPr>
              <w:spacing w:line="276" w:lineRule="auto"/>
              <w:ind w:firstLine="0"/>
              <w:rPr>
                <w:ins w:id="507" w:author="blake grills" w:date="2020-04-13T20:41:00Z"/>
                <w:rFonts w:cs="Times New Roman"/>
                <w:szCs w:val="24"/>
              </w:rPr>
            </w:pPr>
          </w:p>
          <w:p w14:paraId="28C86ABF" w14:textId="77777777" w:rsidR="008045AB" w:rsidRDefault="008045AB" w:rsidP="00E20BC8">
            <w:pPr>
              <w:spacing w:line="276" w:lineRule="auto"/>
              <w:ind w:firstLine="0"/>
              <w:rPr>
                <w:ins w:id="508" w:author="blake grills" w:date="2020-04-13T20:41:00Z"/>
                <w:rFonts w:cs="Times New Roman"/>
                <w:szCs w:val="24"/>
              </w:rPr>
            </w:pPr>
            <w:ins w:id="509" w:author="blake grills" w:date="2020-04-13T20:41:00Z">
              <w:r w:rsidRPr="00E557E6">
                <w:rPr>
                  <w:rFonts w:cs="Times New Roman"/>
                  <w:szCs w:val="24"/>
                </w:rPr>
                <w:t>&lt;/unit&gt;</w:t>
              </w:r>
            </w:ins>
          </w:p>
        </w:tc>
      </w:tr>
    </w:tbl>
    <w:p w14:paraId="2E0547EE" w14:textId="77777777" w:rsidR="008045AB" w:rsidRDefault="008045AB" w:rsidP="008045AB">
      <w:pPr>
        <w:rPr>
          <w:ins w:id="510" w:author="blake grills" w:date="2020-04-13T20:41:00Z"/>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ins w:id="511" w:author="blake grills" w:date="2020-04-13T20:41:00Z"/>
          <w:rFonts w:cs="Times New Roman"/>
          <w:szCs w:val="24"/>
        </w:rPr>
      </w:pPr>
      <w:ins w:id="512" w:author="blake grills" w:date="2020-04-13T20:41:00Z">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ins>
    </w:p>
    <w:p w14:paraId="2FDD2EC6" w14:textId="77777777" w:rsidR="008045AB" w:rsidRDefault="008045AB" w:rsidP="008045AB">
      <w:pPr>
        <w:rPr>
          <w:ins w:id="513" w:author="blake grills" w:date="2020-04-13T20:41:00Z"/>
          <w:rFonts w:cs="Times New Roman"/>
          <w:szCs w:val="24"/>
        </w:rPr>
      </w:pPr>
      <w:proofErr w:type="spellStart"/>
      <w:ins w:id="514" w:author="blake grills" w:date="2020-04-13T20:41:00Z">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ins>
    </w:p>
    <w:p w14:paraId="53583F70" w14:textId="77777777" w:rsidR="008045AB" w:rsidRDefault="008045AB" w:rsidP="008045AB">
      <w:pPr>
        <w:rPr>
          <w:ins w:id="515" w:author="blake grills" w:date="2020-04-13T20:41:00Z"/>
          <w:rFonts w:cs="Times New Roman"/>
          <w:szCs w:val="24"/>
        </w:rPr>
        <w:sectPr w:rsidR="008045AB" w:rsidSect="004B145D">
          <w:pgSz w:w="12240" w:h="15840"/>
          <w:pgMar w:top="1440" w:right="1440" w:bottom="1440" w:left="1440" w:header="720" w:footer="720" w:gutter="0"/>
          <w:cols w:space="720"/>
          <w:docGrid w:linePitch="360"/>
        </w:sectPr>
      </w:pPr>
      <w:ins w:id="516" w:author="blake grills" w:date="2020-04-13T20:41:00Z">
        <w:r>
          <w:rPr>
            <w:rFonts w:cs="Times New Roman"/>
            <w:szCs w:val="24"/>
          </w:rPr>
          <w:t xml:space="preserve">This results in a new xml document containing only the comments found in the Comments.xml document as a srcML archive.  </w:t>
        </w:r>
        <w:r>
          <w:rPr>
            <w:rFonts w:cs="Times New Roman"/>
            <w:szCs w:val="24"/>
          </w:rPr>
          <w:fldChar w:fldCharType="begin"/>
        </w:r>
        <w:r>
          <w:rPr>
            <w:rFonts w:cs="Times New Roman"/>
            <w:szCs w:val="24"/>
          </w:rPr>
          <w:instrText xml:space="preserve"> REF _Ref35600762 \h </w:instrText>
        </w:r>
      </w:ins>
      <w:r>
        <w:rPr>
          <w:rFonts w:cs="Times New Roman"/>
          <w:szCs w:val="24"/>
        </w:rPr>
      </w:r>
      <w:ins w:id="517" w:author="blake grills" w:date="2020-04-13T20:41:00Z">
        <w:r>
          <w:rPr>
            <w:rFonts w:cs="Times New Roman"/>
            <w:szCs w:val="24"/>
          </w:rPr>
          <w:fldChar w:fldCharType="separate"/>
        </w:r>
        <w:r w:rsidRPr="000E69C1">
          <w:t xml:space="preserve">TABLE </w:t>
        </w:r>
        <w:r>
          <w:rPr>
            <w:noProof/>
          </w:rPr>
          <w:t>8</w:t>
        </w:r>
        <w:r>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srcML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ins>
    </w:p>
    <w:p w14:paraId="7B869FE6" w14:textId="77777777" w:rsidR="008045AB" w:rsidRPr="00DD1F97" w:rsidRDefault="008045AB" w:rsidP="008045AB">
      <w:pPr>
        <w:pStyle w:val="TableCaption"/>
        <w:rPr>
          <w:ins w:id="518" w:author="blake grills" w:date="2020-04-13T20:41:00Z"/>
        </w:rPr>
      </w:pPr>
      <w:ins w:id="519" w:author="blake grills" w:date="2020-04-13T20:41:00Z">
        <w:r w:rsidRPr="000E69C1">
          <w:t xml:space="preserve">TABLE </w:t>
        </w:r>
        <w:r>
          <w:fldChar w:fldCharType="begin"/>
        </w:r>
        <w:r>
          <w:instrText xml:space="preserve"> SEQ Table \* ARABIC </w:instrText>
        </w:r>
        <w:r>
          <w:fldChar w:fldCharType="separate"/>
        </w:r>
        <w:r>
          <w:rPr>
            <w:noProof/>
          </w:rPr>
          <w:t>8</w:t>
        </w:r>
        <w:r>
          <w:rPr>
            <w:noProof/>
          </w:rPr>
          <w:fldChar w:fldCharType="end"/>
        </w:r>
        <w:r>
          <w:t xml:space="preserve">.  </w:t>
        </w:r>
        <w:r w:rsidRPr="000E69C1">
          <w:t>The sample provided is of the results of an XPath command run by srcML on a srcML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First the filename attribute uses the path to the file containing the result of the XPath query rather than containing the path to the file that the srcML command is run against</w:t>
        </w:r>
        <w:r>
          <w:t xml:space="preserve">.  </w:t>
        </w:r>
        <w:r w:rsidRPr="000E69C1">
          <w:t>The next attribute which is unique to the XPath query is the item attribute this attribute counts each occurrence of the query within a given file and resets on each new file.</w:t>
        </w:r>
      </w:ins>
    </w:p>
    <w:tbl>
      <w:tblPr>
        <w:tblStyle w:val="TableGrid"/>
        <w:tblW w:w="13945" w:type="dxa"/>
        <w:tblLook w:val="04A0" w:firstRow="1" w:lastRow="0" w:firstColumn="1" w:lastColumn="0" w:noHBand="0" w:noVBand="1"/>
      </w:tblPr>
      <w:tblGrid>
        <w:gridCol w:w="13945"/>
      </w:tblGrid>
      <w:tr w:rsidR="008045AB" w14:paraId="631B0EE3" w14:textId="77777777" w:rsidTr="00E20BC8">
        <w:trPr>
          <w:ins w:id="520" w:author="blake grills" w:date="2020-04-13T20:41:00Z"/>
        </w:trPr>
        <w:tc>
          <w:tcPr>
            <w:tcW w:w="13945" w:type="dxa"/>
          </w:tcPr>
          <w:p w14:paraId="76B13030" w14:textId="77777777" w:rsidR="008045AB" w:rsidRPr="000E69C1" w:rsidRDefault="008045AB" w:rsidP="00E20BC8">
            <w:pPr>
              <w:spacing w:line="276" w:lineRule="auto"/>
              <w:ind w:firstLine="0"/>
              <w:rPr>
                <w:ins w:id="521" w:author="blake grills" w:date="2020-04-13T20:41:00Z"/>
                <w:rStyle w:val="Code"/>
              </w:rPr>
            </w:pPr>
            <w:ins w:id="522"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ins>
          </w:p>
          <w:p w14:paraId="0692A889" w14:textId="77777777" w:rsidR="008045AB" w:rsidRPr="000E69C1" w:rsidRDefault="008045AB" w:rsidP="00E20BC8">
            <w:pPr>
              <w:spacing w:line="276" w:lineRule="auto"/>
              <w:ind w:firstLine="0"/>
              <w:rPr>
                <w:ins w:id="523" w:author="blake grills" w:date="2020-04-13T20:41:00Z"/>
                <w:rStyle w:val="Code"/>
              </w:rPr>
            </w:pPr>
          </w:p>
          <w:p w14:paraId="4358566D" w14:textId="77777777" w:rsidR="008045AB" w:rsidRPr="000E69C1" w:rsidRDefault="008045AB" w:rsidP="00E20BC8">
            <w:pPr>
              <w:spacing w:line="276" w:lineRule="auto"/>
              <w:ind w:firstLine="0"/>
              <w:rPr>
                <w:ins w:id="524" w:author="blake grills" w:date="2020-04-13T20:41:00Z"/>
                <w:rStyle w:val="Code"/>
              </w:rPr>
            </w:pPr>
          </w:p>
          <w:p w14:paraId="2EF87874" w14:textId="77777777" w:rsidR="008045AB" w:rsidRPr="000E69C1" w:rsidRDefault="008045AB" w:rsidP="00E20BC8">
            <w:pPr>
              <w:spacing w:line="276" w:lineRule="auto"/>
              <w:ind w:firstLine="0"/>
              <w:rPr>
                <w:ins w:id="525" w:author="blake grills" w:date="2020-04-13T20:41:00Z"/>
                <w:rStyle w:val="Code"/>
              </w:rPr>
            </w:pPr>
            <w:ins w:id="526" w:author="blake grills" w:date="2020-04-13T20:41:00Z">
              <w:r w:rsidRPr="000E69C1">
                <w:rPr>
                  <w:rStyle w:val="Code"/>
                </w:rPr>
                <w:lastRenderedPageBreak/>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Released under the MIT license.&lt;/comment&gt;&lt;/unit&gt;</w:t>
              </w:r>
            </w:ins>
          </w:p>
          <w:p w14:paraId="0D31C05A" w14:textId="77777777" w:rsidR="008045AB" w:rsidRPr="000E69C1" w:rsidRDefault="008045AB" w:rsidP="00E20BC8">
            <w:pPr>
              <w:spacing w:line="276" w:lineRule="auto"/>
              <w:ind w:firstLine="0"/>
              <w:rPr>
                <w:ins w:id="527" w:author="blake grills" w:date="2020-04-13T20:41:00Z"/>
                <w:rStyle w:val="Code"/>
              </w:rPr>
            </w:pPr>
          </w:p>
          <w:p w14:paraId="48ACF7BD" w14:textId="77777777" w:rsidR="008045AB" w:rsidRPr="000E69C1" w:rsidRDefault="008045AB" w:rsidP="00E20BC8">
            <w:pPr>
              <w:spacing w:line="276" w:lineRule="auto"/>
              <w:ind w:firstLine="0"/>
              <w:rPr>
                <w:ins w:id="528" w:author="blake grills" w:date="2020-04-13T20:41:00Z"/>
                <w:rStyle w:val="Code"/>
              </w:rPr>
            </w:pPr>
            <w:ins w:id="529"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ins>
          </w:p>
          <w:p w14:paraId="2EA8EC98" w14:textId="77777777" w:rsidR="008045AB" w:rsidRPr="000E69C1" w:rsidRDefault="008045AB" w:rsidP="00E20BC8">
            <w:pPr>
              <w:spacing w:line="276" w:lineRule="auto"/>
              <w:ind w:firstLine="0"/>
              <w:rPr>
                <w:ins w:id="530" w:author="blake grills" w:date="2020-04-13T20:41:00Z"/>
                <w:rStyle w:val="Code"/>
              </w:rPr>
            </w:pPr>
          </w:p>
          <w:p w14:paraId="21896261" w14:textId="77777777" w:rsidR="008045AB" w:rsidRPr="000E69C1" w:rsidRDefault="008045AB" w:rsidP="00E20BC8">
            <w:pPr>
              <w:spacing w:line="276" w:lineRule="auto"/>
              <w:ind w:firstLine="0"/>
              <w:rPr>
                <w:ins w:id="531" w:author="blake grills" w:date="2020-04-13T20:41:00Z"/>
                <w:rStyle w:val="Code"/>
              </w:rPr>
            </w:pPr>
          </w:p>
          <w:p w14:paraId="2E8FF0F1" w14:textId="77777777" w:rsidR="008045AB" w:rsidRDefault="008045AB" w:rsidP="00E20BC8">
            <w:pPr>
              <w:spacing w:line="276" w:lineRule="auto"/>
              <w:ind w:firstLine="0"/>
              <w:rPr>
                <w:ins w:id="532" w:author="blake grills" w:date="2020-04-13T20:41:00Z"/>
                <w:rFonts w:cs="Times New Roman"/>
                <w:szCs w:val="24"/>
              </w:rPr>
            </w:pPr>
            <w:ins w:id="533"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ins>
          </w:p>
        </w:tc>
      </w:tr>
    </w:tbl>
    <w:p w14:paraId="083ED605" w14:textId="78C2BCB7" w:rsidR="00695ABC" w:rsidRDefault="00695ABC" w:rsidP="008045AB">
      <w:pPr>
        <w:ind w:firstLine="0"/>
        <w:rPr>
          <w:ins w:id="534" w:author="blake grills" w:date="2020-04-13T20:41:00Z"/>
          <w:rFonts w:cs="Times New Roman"/>
          <w:b/>
          <w:bCs/>
          <w:sz w:val="32"/>
          <w:szCs w:val="32"/>
        </w:rPr>
      </w:pPr>
    </w:p>
    <w:p w14:paraId="61CEC0A0" w14:textId="77777777" w:rsidR="00695ABC" w:rsidRDefault="00695ABC">
      <w:pPr>
        <w:spacing w:line="259" w:lineRule="auto"/>
        <w:ind w:firstLine="0"/>
        <w:rPr>
          <w:ins w:id="535" w:author="blake grills" w:date="2020-04-13T20:41:00Z"/>
          <w:rFonts w:cs="Times New Roman"/>
          <w:b/>
          <w:bCs/>
          <w:sz w:val="32"/>
          <w:szCs w:val="32"/>
        </w:rPr>
      </w:pPr>
      <w:ins w:id="536" w:author="blake grills" w:date="2020-04-13T20:41:00Z">
        <w:r>
          <w:rPr>
            <w:rFonts w:cs="Times New Roman"/>
            <w:b/>
            <w:bCs/>
            <w:sz w:val="32"/>
            <w:szCs w:val="32"/>
          </w:rPr>
          <w:br w:type="page"/>
        </w:r>
      </w:ins>
    </w:p>
    <w:p w14:paraId="73BEC61A" w14:textId="77777777" w:rsidR="008045AB" w:rsidRDefault="008045AB" w:rsidP="008045AB">
      <w:pPr>
        <w:ind w:firstLine="0"/>
        <w:rPr>
          <w:ins w:id="537" w:author="blake grills" w:date="2020-04-13T20:40:00Z"/>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538" w:name="_Toc37600192"/>
      <w:bookmarkStart w:id="539" w:name="_Ref37689411"/>
      <w:bookmarkStart w:id="540" w:name="_Ref37691098"/>
      <w:bookmarkStart w:id="541" w:name="_Ref37691376"/>
      <w:r w:rsidR="00F91EAC" w:rsidRPr="002D3BDD">
        <w:rPr>
          <w:bCs/>
        </w:rPr>
        <w:t>Taxonomy of Comments</w:t>
      </w:r>
      <w:bookmarkEnd w:id="538"/>
      <w:bookmarkEnd w:id="539"/>
      <w:bookmarkEnd w:id="540"/>
      <w:bookmarkEnd w:id="541"/>
    </w:p>
    <w:p w14:paraId="43D3B5E5" w14:textId="064DF8A6"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w:t>
      </w:r>
      <w:del w:id="542" w:author="blake grills" w:date="2020-04-13T20:14:00Z">
        <w:r w:rsidRPr="00B87744" w:rsidDel="00EA2D4E">
          <w:rPr>
            <w:szCs w:val="24"/>
          </w:rPr>
          <w:delText>as well as</w:delText>
        </w:r>
      </w:del>
      <w:ins w:id="543" w:author="blake grills" w:date="2020-04-13T20:14:00Z">
        <w:r w:rsidR="00EA2D4E">
          <w:rPr>
            <w:szCs w:val="24"/>
          </w:rPr>
          <w:t>and defines</w:t>
        </w:r>
      </w:ins>
      <w:del w:id="544" w:author="Michael Decker" w:date="2020-04-13T20:59:00Z">
        <w:r w:rsidRPr="00B87744" w:rsidDel="00BC4DF6">
          <w:rPr>
            <w:szCs w:val="24"/>
          </w:rPr>
          <w:delText>, defines</w:delText>
        </w:r>
      </w:del>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del w:id="545" w:author="blake grills" w:date="2020-04-13T20:14:00Z">
        <w:r w:rsidR="00CF64B0" w:rsidDel="00EA2D4E">
          <w:rPr>
            <w:szCs w:val="24"/>
          </w:rPr>
          <w:delText xml:space="preserve">  </w:delText>
        </w:r>
        <w:r w:rsidR="00486566" w:rsidDel="00EA2D4E">
          <w:rPr>
            <w:szCs w:val="24"/>
          </w:rPr>
          <w:delText xml:space="preserve">In the process we provide answers to </w:delText>
        </w:r>
        <w:r w:rsidR="00486566" w:rsidRPr="000E69C1" w:rsidDel="00EA2D4E">
          <w:rPr>
            <w:b/>
            <w:bCs/>
            <w:szCs w:val="24"/>
          </w:rPr>
          <w:delText>RQ1</w:delText>
        </w:r>
        <w:r w:rsidR="00486566" w:rsidDel="00EA2D4E">
          <w:rPr>
            <w:szCs w:val="24"/>
          </w:rPr>
          <w:delText xml:space="preserve"> and </w:delText>
        </w:r>
        <w:r w:rsidR="00486566" w:rsidRPr="000E69C1" w:rsidDel="00EA2D4E">
          <w:rPr>
            <w:b/>
            <w:bCs/>
            <w:szCs w:val="24"/>
          </w:rPr>
          <w:delText>RQ2</w:delText>
        </w:r>
        <w:r w:rsidR="00486566" w:rsidDel="00EA2D4E">
          <w:rPr>
            <w:szCs w:val="24"/>
          </w:rPr>
          <w:delText>.</w:delText>
        </w:r>
      </w:del>
    </w:p>
    <w:p w14:paraId="2437A586" w14:textId="4E53E7A1"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ins w:id="546" w:author="blake grills" w:date="2020-04-13T20:17:00Z">
        <w:r w:rsidR="00EA2D4E">
          <w:rPr>
            <w:szCs w:val="24"/>
          </w:rPr>
          <w:t xml:space="preserve">  This taxonomy is needed </w:t>
        </w:r>
      </w:ins>
      <w:ins w:id="547" w:author="blake grills" w:date="2020-04-13T20:18:00Z">
        <w:r w:rsidR="00EA2D4E">
          <w:rPr>
            <w:szCs w:val="24"/>
          </w:rPr>
          <w:t>because none of the current taxonomies meet all of the needs for our research.</w:t>
        </w:r>
      </w:ins>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5141DB" w:rsidRPr="0007121B">
        <w:t xml:space="preserve">TABLE </w:t>
      </w:r>
      <w:r w:rsidR="005141DB">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hich so long as you do not change the 0 to </w:t>
      </w:r>
      <w:r w:rsidR="00531EC9">
        <w:rPr>
          <w:szCs w:val="24"/>
        </w:rPr>
        <w:lastRenderedPageBreak/>
        <w:t>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2E269DC" w:rsidR="00C43334" w:rsidRPr="0007121B" w:rsidRDefault="00C43334" w:rsidP="002E3FFC">
      <w:pPr>
        <w:pStyle w:val="TableCaption"/>
      </w:pPr>
      <w:bookmarkStart w:id="548" w:name="_Ref35367705"/>
      <w:bookmarkStart w:id="549" w:name="_Toc37578787"/>
      <w:r w:rsidRPr="0007121B">
        <w:t xml:space="preserve">TABLE </w:t>
      </w:r>
      <w:r w:rsidR="00DC7168">
        <w:fldChar w:fldCharType="begin"/>
      </w:r>
      <w:r w:rsidR="00DC7168">
        <w:instrText xml:space="preserve"> SEQ Table \* ARABIC </w:instrText>
      </w:r>
      <w:r w:rsidR="00DC7168">
        <w:fldChar w:fldCharType="separate"/>
      </w:r>
      <w:r w:rsidR="005141DB">
        <w:rPr>
          <w:noProof/>
        </w:rPr>
        <w:t>1</w:t>
      </w:r>
      <w:r w:rsidR="00DC7168">
        <w:rPr>
          <w:noProof/>
        </w:rPr>
        <w:fldChar w:fldCharType="end"/>
      </w:r>
      <w:bookmarkEnd w:id="548"/>
      <w:r w:rsidR="00CF64B0">
        <w:t xml:space="preserve">.  </w:t>
      </w:r>
      <w:r w:rsidR="004373FA">
        <w:t>Provides a detailed description of each of the six types of comments, line, block, #IF 0, IF(0), Doxygen, Javadoc</w:t>
      </w:r>
      <w:r w:rsidR="00A54E7C" w:rsidRPr="0007121B">
        <w:t>.</w:t>
      </w:r>
      <w:bookmarkEnd w:id="549"/>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lastRenderedPageBreak/>
        <w:t xml:space="preserve">In </w:t>
      </w:r>
      <w:r w:rsidR="004A2CA2">
        <w:rPr>
          <w:szCs w:val="24"/>
        </w:rPr>
        <w:t xml:space="preserve">this </w:t>
      </w:r>
      <w:r w:rsidR="001920F2">
        <w:rPr>
          <w:szCs w:val="24"/>
        </w:rPr>
        <w:t xml:space="preserve">thesis, </w:t>
      </w:r>
      <w:del w:id="550" w:author="blake grills" w:date="2020-04-13T20:19:00Z">
        <w:r w:rsidR="001920F2" w:rsidDel="00945EE3">
          <w:rPr>
            <w:szCs w:val="24"/>
          </w:rPr>
          <w:delText>al</w:delText>
        </w:r>
      </w:del>
      <w:r w:rsidR="001920F2">
        <w:rPr>
          <w:szCs w:val="24"/>
        </w:rPr>
        <w:t>though</w:t>
      </w:r>
      <w:del w:id="551" w:author="blake grills" w:date="2020-04-13T20:19:00Z">
        <w:r w:rsidR="00461431" w:rsidDel="00945EE3">
          <w:rPr>
            <w:szCs w:val="24"/>
          </w:rPr>
          <w:delText xml:space="preserve"> a</w:delText>
        </w:r>
      </w:del>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298AE61B"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5141DB" w:rsidRPr="005141DB">
        <w:rPr>
          <w:i/>
          <w:iCs/>
          <w:szCs w:val="24"/>
        </w:rPr>
        <w:t xml:space="preserve">TABLE </w:t>
      </w:r>
      <w:r w:rsidR="005141DB" w:rsidRPr="005141DB">
        <w:rPr>
          <w:i/>
          <w:iCs/>
          <w:noProof/>
          <w:szCs w:val="24"/>
        </w:rPr>
        <w:t>1</w:t>
      </w:r>
      <w:r w:rsidR="00DC1E82" w:rsidRPr="000E69C1">
        <w:rPr>
          <w:i/>
          <w:iCs/>
          <w:szCs w:val="24"/>
        </w:rPr>
        <w:fldChar w:fldCharType="end"/>
      </w:r>
      <w:r w:rsidR="00CF64B0">
        <w:rPr>
          <w:i/>
          <w:iCs/>
          <w:szCs w:val="24"/>
        </w:rPr>
        <w:t xml:space="preserve">.  </w:t>
      </w:r>
    </w:p>
    <w:p w14:paraId="71AE434D" w14:textId="20F8E8E9" w:rsidR="004B145D" w:rsidRDefault="00945EE3" w:rsidP="00A71628">
      <w:pPr>
        <w:jc w:val="both"/>
        <w:rPr>
          <w:szCs w:val="24"/>
        </w:rPr>
      </w:pPr>
      <w:ins w:id="552" w:author="blake grills" w:date="2020-04-13T20:20:00Z">
        <w:r>
          <w:rPr>
            <w:szCs w:val="24"/>
          </w:rPr>
          <w:fldChar w:fldCharType="begin"/>
        </w:r>
        <w:r>
          <w:rPr>
            <w:szCs w:val="24"/>
          </w:rPr>
          <w:instrText xml:space="preserve"> REF _Ref35367705 \h </w:instrText>
        </w:r>
      </w:ins>
      <w:r>
        <w:rPr>
          <w:szCs w:val="24"/>
        </w:rPr>
      </w:r>
      <w:r>
        <w:rPr>
          <w:szCs w:val="24"/>
        </w:rPr>
        <w:fldChar w:fldCharType="separate"/>
      </w:r>
      <w:ins w:id="553" w:author="blake grills" w:date="2020-04-13T20:20:00Z">
        <w:r w:rsidRPr="0007121B">
          <w:t xml:space="preserve">TABLE </w:t>
        </w:r>
        <w:r>
          <w:rPr>
            <w:noProof/>
          </w:rPr>
          <w:t>1</w:t>
        </w:r>
        <w:r>
          <w:rPr>
            <w:szCs w:val="24"/>
          </w:rPr>
          <w:fldChar w:fldCharType="end"/>
        </w:r>
        <w:r>
          <w:rPr>
            <w:szCs w:val="24"/>
          </w:rPr>
          <w:t xml:space="preserve"> </w:t>
        </w:r>
      </w:ins>
      <w:del w:id="554" w:author="blake grills" w:date="2020-04-13T20:20:00Z">
        <w:r w:rsidR="00D61018" w:rsidDel="00945EE3">
          <w:rPr>
            <w:szCs w:val="24"/>
          </w:rPr>
          <w:delText xml:space="preserve">Here we explain and </w:delText>
        </w:r>
      </w:del>
      <w:r w:rsidR="00D61018">
        <w:rPr>
          <w:szCs w:val="24"/>
        </w:rPr>
        <w:t>give</w:t>
      </w:r>
      <w:ins w:id="555" w:author="blake grills" w:date="2020-04-13T20:19:00Z">
        <w:r>
          <w:rPr>
            <w:szCs w:val="24"/>
          </w:rPr>
          <w:t>s</w:t>
        </w:r>
      </w:ins>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5141DB" w:rsidRPr="002F6928">
        <w:t xml:space="preserve">TABLE </w:t>
      </w:r>
      <w:r w:rsidR="005141DB">
        <w:rPr>
          <w:noProof/>
        </w:rPr>
        <w:t>2</w:t>
      </w:r>
      <w:r w:rsidR="00822937">
        <w:rPr>
          <w:szCs w:val="24"/>
        </w:rPr>
        <w:fldChar w:fldCharType="end"/>
      </w:r>
      <w:r w:rsidR="00F94620">
        <w:rPr>
          <w:szCs w:val="24"/>
        </w:rPr>
        <w:t xml:space="preserve"> contains five examples of line comments as well as descriptions of what each comment </w:t>
      </w:r>
      <w:r w:rsidR="00F94620">
        <w:rPr>
          <w:szCs w:val="24"/>
        </w:rPr>
        <w:lastRenderedPageBreak/>
        <w:t>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77C98964"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5141DB" w:rsidRPr="00A20996">
        <w:t xml:space="preserve">TABLE </w:t>
      </w:r>
      <w:r w:rsidR="005141DB">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08EEB6E" w:rsidR="00976874" w:rsidRPr="002F6928" w:rsidRDefault="00976874" w:rsidP="003D080F">
      <w:pPr>
        <w:pStyle w:val="TableCaption"/>
      </w:pPr>
      <w:bookmarkStart w:id="556" w:name="_Ref35393024"/>
      <w:bookmarkStart w:id="557" w:name="_Toc37578788"/>
      <w:r w:rsidRPr="002F6928">
        <w:lastRenderedPageBreak/>
        <w:t xml:space="preserve">TABLE </w:t>
      </w:r>
      <w:r w:rsidR="00DC7168">
        <w:fldChar w:fldCharType="begin"/>
      </w:r>
      <w:r w:rsidR="00DC7168">
        <w:instrText xml:space="preserve"> SEQ Table \* ARABIC </w:instrText>
      </w:r>
      <w:r w:rsidR="00DC7168">
        <w:fldChar w:fldCharType="separate"/>
      </w:r>
      <w:r w:rsidR="005141DB">
        <w:rPr>
          <w:noProof/>
        </w:rPr>
        <w:t>2</w:t>
      </w:r>
      <w:r w:rsidR="00DC7168">
        <w:rPr>
          <w:noProof/>
        </w:rPr>
        <w:fldChar w:fldCharType="end"/>
      </w:r>
      <w:bookmarkEnd w:id="556"/>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557"/>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7B1E509" w:rsidR="002F6928" w:rsidRPr="00A20996" w:rsidRDefault="002F6928" w:rsidP="003D080F">
      <w:pPr>
        <w:pStyle w:val="TableCaption"/>
      </w:pPr>
      <w:bookmarkStart w:id="558" w:name="_Ref35393704"/>
      <w:bookmarkStart w:id="559" w:name="_Toc37578789"/>
      <w:r w:rsidRPr="00A20996">
        <w:lastRenderedPageBreak/>
        <w:t>T</w:t>
      </w:r>
      <w:r w:rsidR="00F302F0" w:rsidRPr="00A20996">
        <w:t>ABLE</w:t>
      </w:r>
      <w:r w:rsidRPr="00A20996">
        <w:t xml:space="preserve"> </w:t>
      </w:r>
      <w:r w:rsidR="00DC7168">
        <w:fldChar w:fldCharType="begin"/>
      </w:r>
      <w:r w:rsidR="00DC7168">
        <w:instrText xml:space="preserve"> SEQ Table \* ARABIC </w:instrText>
      </w:r>
      <w:r w:rsidR="00DC7168">
        <w:fldChar w:fldCharType="separate"/>
      </w:r>
      <w:r w:rsidR="005141DB">
        <w:rPr>
          <w:noProof/>
        </w:rPr>
        <w:t>3</w:t>
      </w:r>
      <w:r w:rsidR="00DC7168">
        <w:rPr>
          <w:noProof/>
        </w:rPr>
        <w:fldChar w:fldCharType="end"/>
      </w:r>
      <w:bookmarkEnd w:id="558"/>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559"/>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4863A701" w:rsidR="00941F33" w:rsidRDefault="005772E2" w:rsidP="00F25551">
      <w:pPr>
        <w:jc w:val="both"/>
        <w:rPr>
          <w:szCs w:val="24"/>
        </w:rPr>
      </w:pPr>
      <w:r>
        <w:rPr>
          <w:szCs w:val="24"/>
        </w:rPr>
        <w:lastRenderedPageBreak/>
        <w:t>These are not your only options</w:t>
      </w:r>
      <w:del w:id="560" w:author="blake grills" w:date="2020-04-13T20:22:00Z">
        <w:r w:rsidDel="00945EE3">
          <w:rPr>
            <w:szCs w:val="24"/>
          </w:rPr>
          <w:delText xml:space="preserve"> how</w:delText>
        </w:r>
      </w:del>
      <w:del w:id="561" w:author="blake grills" w:date="2020-04-13T20:21:00Z">
        <w:r w:rsidDel="00945EE3">
          <w:rPr>
            <w:szCs w:val="24"/>
          </w:rPr>
          <w:delText>ever</w:delText>
        </w:r>
      </w:del>
      <w:r>
        <w:rPr>
          <w:szCs w:val="24"/>
        </w:rPr>
        <w:t>,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5141DB" w:rsidRPr="00F3698E">
        <w:t xml:space="preserve">TABLE </w:t>
      </w:r>
      <w:r w:rsidR="005141DB">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5141DB" w:rsidRPr="000E69C1">
        <w:t xml:space="preserve">TABLE </w:t>
      </w:r>
      <w:r w:rsidR="005141DB">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7C47DC9E" w:rsidR="00F3698E" w:rsidRPr="00F3698E" w:rsidRDefault="00F3698E" w:rsidP="003D080F">
      <w:pPr>
        <w:pStyle w:val="TableCaption"/>
      </w:pPr>
      <w:bookmarkStart w:id="562" w:name="_Ref35393818"/>
      <w:bookmarkStart w:id="563" w:name="_Toc37578790"/>
      <w:r w:rsidRPr="00F3698E">
        <w:lastRenderedPageBreak/>
        <w:t xml:space="preserve">TABLE </w:t>
      </w:r>
      <w:r w:rsidR="00DC7168">
        <w:fldChar w:fldCharType="begin"/>
      </w:r>
      <w:r w:rsidR="00DC7168">
        <w:instrText xml:space="preserve"> SEQ Table \* ARABIC </w:instrText>
      </w:r>
      <w:r w:rsidR="00DC7168">
        <w:fldChar w:fldCharType="separate"/>
      </w:r>
      <w:r w:rsidR="005141DB">
        <w:rPr>
          <w:noProof/>
        </w:rPr>
        <w:t>4</w:t>
      </w:r>
      <w:r w:rsidR="00DC7168">
        <w:rPr>
          <w:noProof/>
        </w:rPr>
        <w:fldChar w:fldCharType="end"/>
      </w:r>
      <w:bookmarkEnd w:id="56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56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3DFA41EA" w:rsidR="00403C1E" w:rsidRPr="00025D2F" w:rsidRDefault="00403C1E" w:rsidP="003D080F">
      <w:pPr>
        <w:pStyle w:val="TableCaption"/>
      </w:pPr>
      <w:bookmarkStart w:id="564" w:name="_Ref35472861"/>
      <w:bookmarkStart w:id="565" w:name="_Toc37578791"/>
      <w:r w:rsidRPr="000E69C1">
        <w:lastRenderedPageBreak/>
        <w:t xml:space="preserve">TABLE </w:t>
      </w:r>
      <w:r w:rsidR="00DC7168">
        <w:fldChar w:fldCharType="begin"/>
      </w:r>
      <w:r w:rsidR="00DC7168">
        <w:instrText xml:space="preserve"> SEQ Table \* ARABIC </w:instrText>
      </w:r>
      <w:r w:rsidR="00DC7168">
        <w:fldChar w:fldCharType="separate"/>
      </w:r>
      <w:r w:rsidR="005141DB">
        <w:rPr>
          <w:noProof/>
        </w:rPr>
        <w:t>5</w:t>
      </w:r>
      <w:r w:rsidR="00DC7168">
        <w:rPr>
          <w:noProof/>
        </w:rPr>
        <w:fldChar w:fldCharType="end"/>
      </w:r>
      <w:bookmarkEnd w:id="56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565"/>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146CD217" w:rsidR="004C4088" w:rsidDel="008045AB" w:rsidRDefault="004C4088">
      <w:pPr>
        <w:spacing w:line="259" w:lineRule="auto"/>
        <w:ind w:firstLine="0"/>
        <w:rPr>
          <w:del w:id="566" w:author="blake grills" w:date="2020-04-13T20:40:00Z"/>
          <w:szCs w:val="24"/>
        </w:rPr>
      </w:pPr>
    </w:p>
    <w:p w14:paraId="59705E0C" w14:textId="2DC47E5E" w:rsidR="00C62611" w:rsidDel="008045AB" w:rsidRDefault="00C62611" w:rsidP="004C4088">
      <w:pPr>
        <w:jc w:val="center"/>
        <w:rPr>
          <w:del w:id="567" w:author="blake grills" w:date="2020-04-13T20:40:00Z"/>
          <w:sz w:val="32"/>
          <w:szCs w:val="32"/>
        </w:rPr>
      </w:pPr>
    </w:p>
    <w:p w14:paraId="41ACAAF4" w14:textId="6630B6F6" w:rsidR="004C4088" w:rsidDel="008045AB" w:rsidRDefault="004C4088" w:rsidP="004C4088">
      <w:pPr>
        <w:jc w:val="center"/>
        <w:rPr>
          <w:del w:id="568" w:author="blake grills" w:date="2020-04-13T20:40:00Z"/>
          <w:sz w:val="32"/>
          <w:szCs w:val="32"/>
        </w:rPr>
      </w:pPr>
    </w:p>
    <w:p w14:paraId="303E8F3D" w14:textId="75E7DAE6" w:rsidR="004C4088" w:rsidDel="008045AB" w:rsidRDefault="004C4088" w:rsidP="004C4088">
      <w:pPr>
        <w:jc w:val="center"/>
        <w:rPr>
          <w:del w:id="569" w:author="blake grills" w:date="2020-04-13T20:40:00Z"/>
          <w:sz w:val="32"/>
          <w:szCs w:val="32"/>
        </w:rPr>
      </w:pPr>
    </w:p>
    <w:p w14:paraId="758C7465" w14:textId="5AC59A18" w:rsidR="004C4088" w:rsidDel="008045AB" w:rsidRDefault="004C4088" w:rsidP="004C4088">
      <w:pPr>
        <w:jc w:val="center"/>
        <w:rPr>
          <w:del w:id="570" w:author="blake grills" w:date="2020-04-13T20:40:00Z"/>
          <w:sz w:val="32"/>
          <w:szCs w:val="32"/>
        </w:rPr>
      </w:pPr>
    </w:p>
    <w:p w14:paraId="024F3406" w14:textId="70339BE6" w:rsidR="004C4088" w:rsidRPr="002D3BDD" w:rsidDel="008045AB" w:rsidRDefault="002D3BDD" w:rsidP="00B261C5">
      <w:pPr>
        <w:pStyle w:val="Heading1"/>
        <w:rPr>
          <w:del w:id="571" w:author="blake grills" w:date="2020-04-13T20:40:00Z"/>
          <w:bCs/>
        </w:rPr>
      </w:pPr>
      <w:del w:id="572" w:author="blake grills" w:date="2020-04-13T20:40:00Z">
        <w:r w:rsidDel="008045AB">
          <w:br/>
        </w:r>
        <w:bookmarkStart w:id="573" w:name="_Toc37600193"/>
        <w:bookmarkStart w:id="574" w:name="_Ref37690453"/>
        <w:bookmarkStart w:id="575" w:name="_Ref37691190"/>
        <w:r w:rsidR="004C4088" w:rsidRPr="002D3BDD" w:rsidDel="008045AB">
          <w:rPr>
            <w:bCs/>
          </w:rPr>
          <w:delText>srcML</w:delText>
        </w:r>
        <w:bookmarkEnd w:id="573"/>
        <w:bookmarkEnd w:id="574"/>
        <w:bookmarkEnd w:id="575"/>
      </w:del>
    </w:p>
    <w:p w14:paraId="636C3C64" w14:textId="79967012" w:rsidR="004C4088" w:rsidDel="008045AB" w:rsidRDefault="004C4088" w:rsidP="00144CB3">
      <w:pPr>
        <w:rPr>
          <w:del w:id="576" w:author="blake grills" w:date="2020-04-13T20:40:00Z"/>
          <w:rFonts w:cs="Times New Roman"/>
          <w:szCs w:val="24"/>
        </w:rPr>
      </w:pPr>
      <w:del w:id="577" w:author="blake grills" w:date="2020-04-13T20:24:00Z">
        <w:r w:rsidRPr="002248ED" w:rsidDel="00945EE3">
          <w:rPr>
            <w:rFonts w:cs="Times New Roman"/>
            <w:szCs w:val="24"/>
          </w:rPr>
          <w:delText>I</w:delText>
        </w:r>
      </w:del>
      <w:del w:id="578" w:author="blake grills" w:date="2020-04-13T20:40:00Z">
        <w:r w:rsidRPr="002248ED" w:rsidDel="008045AB">
          <w:rPr>
            <w:rFonts w:cs="Times New Roman"/>
            <w:szCs w:val="24"/>
          </w:rPr>
          <w:delText>n order to ensure that all of the comments found in the source code are properly pulled for analysis the language parsing tool,</w:delText>
        </w:r>
      </w:del>
      <w:del w:id="579" w:author="blake grills" w:date="2020-04-13T20:24:00Z">
        <w:r w:rsidRPr="002248ED" w:rsidDel="00945EE3">
          <w:rPr>
            <w:rFonts w:cs="Times New Roman"/>
            <w:szCs w:val="24"/>
          </w:rPr>
          <w:delText xml:space="preserve"> srcML, is used</w:delText>
        </w:r>
        <w:r w:rsidRPr="002248ED" w:rsidDel="00945EE3">
          <w:rPr>
            <w:rFonts w:cs="Times New Roman"/>
            <w:szCs w:val="24"/>
          </w:rPr>
          <w:fldChar w:fldCharType="begin"/>
        </w:r>
        <w:r w:rsidRPr="002248ED" w:rsidDel="00945EE3">
          <w:rPr>
            <w:rFonts w:cs="Times New Roman"/>
            <w:szCs w:val="24"/>
          </w:rPr>
          <w:del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r w:rsidRPr="002248ED" w:rsidDel="00945EE3">
          <w:rPr>
            <w:rFonts w:cs="Times New Roman"/>
            <w:szCs w:val="24"/>
          </w:rPr>
          <w:fldChar w:fldCharType="separate"/>
        </w:r>
        <w:r w:rsidRPr="002248ED" w:rsidDel="00945EE3">
          <w:rPr>
            <w:rFonts w:cs="Times New Roman"/>
            <w:szCs w:val="24"/>
          </w:rPr>
          <w:delText>[Collard and Maletic]</w:delText>
        </w:r>
        <w:r w:rsidRPr="002248ED" w:rsidDel="00945EE3">
          <w:rPr>
            <w:rFonts w:cs="Times New Roman"/>
            <w:szCs w:val="24"/>
          </w:rPr>
          <w:fldChar w:fldCharType="end"/>
        </w:r>
      </w:del>
      <w:del w:id="580" w:author="blake grills" w:date="2020-04-13T20:40:00Z">
        <w:r w:rsidR="00CF64B0" w:rsidDel="008045AB">
          <w:rPr>
            <w:rFonts w:cs="Times New Roman"/>
            <w:szCs w:val="24"/>
          </w:rPr>
          <w:delText xml:space="preserve">.  </w:delText>
        </w:r>
        <w:r w:rsidRPr="002248ED" w:rsidDel="008045AB">
          <w:rPr>
            <w:rFonts w:cs="Times New Roman"/>
            <w:szCs w:val="24"/>
          </w:rPr>
          <w:delText>At its core srcML is a tool designed to take source code and automatically convert it into an XML representation</w:delText>
        </w:r>
        <w:r w:rsidR="00CF64B0" w:rsidDel="008045AB">
          <w:rPr>
            <w:rFonts w:cs="Times New Roman"/>
            <w:szCs w:val="24"/>
          </w:rPr>
          <w:delText xml:space="preserve">.  </w:delText>
        </w:r>
        <w:r w:rsidRPr="002248ED" w:rsidDel="008045AB">
          <w:rPr>
            <w:rFonts w:cs="Times New Roman"/>
            <w:szCs w:val="24"/>
          </w:rPr>
          <w:delText xml:space="preserve">srcML processes source code independent of the preprocessor, </w:delText>
        </w:r>
        <w:r w:rsidR="005D2BCD" w:rsidDel="008045AB">
          <w:rPr>
            <w:rFonts w:cs="Times New Roman"/>
            <w:szCs w:val="24"/>
          </w:rPr>
          <w:delText>and so you</w:delText>
        </w:r>
        <w:r w:rsidRPr="002248ED" w:rsidDel="008045AB">
          <w:rPr>
            <w:rFonts w:cs="Times New Roman"/>
            <w:szCs w:val="24"/>
          </w:rPr>
          <w:delText xml:space="preserve"> do not have to worry about things such as missing </w:delText>
        </w:r>
        <w:r w:rsidDel="008045AB">
          <w:rPr>
            <w:rFonts w:cs="Times New Roman"/>
            <w:szCs w:val="24"/>
          </w:rPr>
          <w:delText xml:space="preserve">external </w:delText>
        </w:r>
        <w:r w:rsidRPr="002248ED" w:rsidDel="008045AB">
          <w:rPr>
            <w:rFonts w:cs="Times New Roman"/>
            <w:szCs w:val="24"/>
          </w:rPr>
          <w:delText>libraries</w:delText>
        </w:r>
        <w:r w:rsidR="00CF64B0" w:rsidDel="008045AB">
          <w:rPr>
            <w:rFonts w:cs="Times New Roman"/>
            <w:szCs w:val="24"/>
          </w:rPr>
          <w:delText xml:space="preserve">.  </w:delText>
        </w:r>
        <w:r w:rsidRPr="002248ED" w:rsidDel="008045AB">
          <w:rPr>
            <w:rFonts w:cs="Times New Roman"/>
            <w:szCs w:val="24"/>
          </w:rPr>
          <w:delText>Further, because srcML does not need to compile the code in order to analyze and extract information</w:delText>
        </w:r>
        <w:r w:rsidDel="008045AB">
          <w:rPr>
            <w:rFonts w:cs="Times New Roman"/>
            <w:szCs w:val="24"/>
          </w:rPr>
          <w:delText>,</w:delText>
        </w:r>
        <w:r w:rsidRPr="002248ED" w:rsidDel="008045AB">
          <w:rPr>
            <w:rFonts w:cs="Times New Roman"/>
            <w:szCs w:val="24"/>
          </w:rPr>
          <w:delText xml:space="preserve"> it is able to run extremely quickly</w:delText>
        </w:r>
        <w:r w:rsidR="00CF64B0" w:rsidDel="008045AB">
          <w:rPr>
            <w:rFonts w:cs="Times New Roman"/>
            <w:szCs w:val="24"/>
          </w:rPr>
          <w:delText xml:space="preserve">.  </w:delText>
        </w:r>
        <w:r w:rsidRPr="002248ED" w:rsidDel="008045AB">
          <w:rPr>
            <w:rFonts w:cs="Times New Roman"/>
            <w:szCs w:val="24"/>
          </w:rPr>
          <w:delText xml:space="preserve">srcML </w:delText>
        </w:r>
        <w:r w:rsidR="00B34558" w:rsidDel="008045AB">
          <w:rPr>
            <w:rFonts w:cs="Times New Roman"/>
            <w:szCs w:val="24"/>
          </w:rPr>
          <w:delText>has the</w:delText>
        </w:r>
        <w:r w:rsidRPr="002248ED" w:rsidDel="008045AB">
          <w:rPr>
            <w:rFonts w:cs="Times New Roman"/>
            <w:szCs w:val="24"/>
          </w:rPr>
          <w:delText xml:space="preserve"> ability to leave the original structure of the source code entirely intact, meaning that whitespace, comments, and all preprocessing comments are left untouched</w:delText>
        </w:r>
        <w:r w:rsidR="00CF64B0" w:rsidDel="008045AB">
          <w:rPr>
            <w:rFonts w:cs="Times New Roman"/>
            <w:szCs w:val="24"/>
          </w:rPr>
          <w:delText xml:space="preserve">.  </w:delText>
        </w:r>
        <w:r w:rsidR="005D5075" w:rsidDel="008045AB">
          <w:rPr>
            <w:rFonts w:cs="Times New Roman"/>
            <w:szCs w:val="24"/>
          </w:rPr>
          <w:delText xml:space="preserve">In </w:delText>
        </w:r>
        <w:r w:rsidR="005D5075" w:rsidDel="008045AB">
          <w:rPr>
            <w:rFonts w:cs="Times New Roman"/>
            <w:szCs w:val="24"/>
          </w:rPr>
          <w:fldChar w:fldCharType="begin"/>
        </w:r>
        <w:r w:rsidR="005D5075" w:rsidDel="008045AB">
          <w:rPr>
            <w:rFonts w:cs="Times New Roman"/>
            <w:szCs w:val="24"/>
          </w:rPr>
          <w:delInstrText xml:space="preserve"> REF _Ref35526509 \h </w:delInstrText>
        </w:r>
        <w:r w:rsidR="005D5075" w:rsidDel="008045AB">
          <w:rPr>
            <w:rFonts w:cs="Times New Roman"/>
            <w:szCs w:val="24"/>
          </w:rPr>
        </w:r>
        <w:r w:rsidR="005D5075" w:rsidDel="008045AB">
          <w:rPr>
            <w:rFonts w:cs="Times New Roman"/>
            <w:szCs w:val="24"/>
          </w:rPr>
          <w:fldChar w:fldCharType="separate"/>
        </w:r>
        <w:r w:rsidR="005141DB" w:rsidRPr="000E69C1" w:rsidDel="008045AB">
          <w:delText xml:space="preserve">TABLE </w:delText>
        </w:r>
        <w:r w:rsidR="005141DB" w:rsidDel="008045AB">
          <w:rPr>
            <w:noProof/>
          </w:rPr>
          <w:delText>6</w:delText>
        </w:r>
        <w:r w:rsidR="005D5075" w:rsidDel="008045AB">
          <w:rPr>
            <w:rFonts w:cs="Times New Roman"/>
            <w:szCs w:val="24"/>
          </w:rPr>
          <w:fldChar w:fldCharType="end"/>
        </w:r>
        <w:r w:rsidR="007E7142" w:rsidDel="008045AB">
          <w:rPr>
            <w:rFonts w:cs="Times New Roman"/>
            <w:szCs w:val="24"/>
          </w:rPr>
          <w:delText>, we provide a sample of the input and output of srcML</w:delText>
        </w:r>
        <w:r w:rsidR="00CF64B0" w:rsidDel="008045AB">
          <w:rPr>
            <w:rFonts w:cs="Times New Roman"/>
            <w:szCs w:val="24"/>
          </w:rPr>
          <w:delText xml:space="preserve">.  </w:delText>
        </w:r>
        <w:r w:rsidR="007E7142" w:rsidDel="008045AB">
          <w:rPr>
            <w:rFonts w:cs="Times New Roman"/>
            <w:szCs w:val="24"/>
          </w:rPr>
          <w:delText>A simple C++ file was fed into srcML using the command:</w:delText>
        </w:r>
      </w:del>
    </w:p>
    <w:p w14:paraId="52222A71" w14:textId="59D7FEA2" w:rsidR="00521F63" w:rsidDel="008045AB" w:rsidRDefault="007E7142" w:rsidP="00825AE2">
      <w:pPr>
        <w:ind w:firstLine="0"/>
        <w:jc w:val="center"/>
        <w:rPr>
          <w:del w:id="581" w:author="blake grills" w:date="2020-04-13T20:40:00Z"/>
          <w:rFonts w:cs="Times New Roman"/>
          <w:szCs w:val="24"/>
        </w:rPr>
      </w:pPr>
      <w:del w:id="582" w:author="blake grills" w:date="2020-04-13T20:40:00Z">
        <w:r w:rsidRPr="000E69C1" w:rsidDel="008045AB">
          <w:rPr>
            <w:rStyle w:val="Code"/>
          </w:rPr>
          <w:delText>srcml --verbose srcMLsample.cpp -o srcMLsample.xml</w:delText>
        </w:r>
      </w:del>
    </w:p>
    <w:p w14:paraId="0CF340D9" w14:textId="02EB9ED4" w:rsidR="00825AE2" w:rsidDel="008045AB" w:rsidRDefault="007E7142" w:rsidP="00825AE2">
      <w:pPr>
        <w:rPr>
          <w:del w:id="583" w:author="blake grills" w:date="2020-04-13T20:40:00Z"/>
          <w:rFonts w:cs="Times New Roman"/>
          <w:szCs w:val="24"/>
        </w:rPr>
      </w:pPr>
      <w:del w:id="584" w:author="blake grills" w:date="2020-04-13T20:40:00Z">
        <w:r w:rsidDel="008045AB">
          <w:delText xml:space="preserve">The function provided in the top is the main function of the sample C++ file </w:delText>
        </w:r>
        <w:r w:rsidRPr="00825AE2" w:rsidDel="008045AB">
          <w:rPr>
            <w:rStyle w:val="Code"/>
          </w:rPr>
          <w:delText>srcMLsample.cpp</w:delText>
        </w:r>
        <w:r w:rsidR="00CF64B0" w:rsidDel="008045AB">
          <w:delText xml:space="preserve">.  </w:delText>
        </w:r>
        <w:r w:rsidR="006C3172" w:rsidDel="008045AB">
          <w:delText xml:space="preserve">The second </w:delText>
        </w:r>
      </w:del>
      <w:del w:id="585" w:author="blake grills" w:date="2020-04-13T20:26:00Z">
        <w:r w:rsidR="006C3172" w:rsidDel="00945EE3">
          <w:delText>row</w:delText>
        </w:r>
      </w:del>
      <w:del w:id="586" w:author="blake grills" w:date="2020-04-13T20:40:00Z">
        <w:r w:rsidR="006C3172" w:rsidDel="008045AB">
          <w:delText xml:space="preserve"> contains the resulting srcML from the </w:delText>
        </w:r>
        <w:r w:rsidR="006C3172" w:rsidRPr="000E69C1" w:rsidDel="008045AB">
          <w:rPr>
            <w:rStyle w:val="Code"/>
          </w:rPr>
          <w:delText>srcMLsample.xml</w:delText>
        </w:r>
        <w:r w:rsidR="006C3172" w:rsidDel="008045AB">
          <w:delText xml:space="preserve"> </w:delText>
        </w:r>
        <w:r w:rsidR="00CF64B0" w:rsidDel="008045AB">
          <w:delText xml:space="preserve">.  </w:delText>
        </w:r>
        <w:r w:rsidR="000C65F4" w:rsidDel="008045AB">
          <w:delText xml:space="preserve">The first line of the </w:delText>
        </w:r>
        <w:r w:rsidR="006C3172" w:rsidDel="008045AB">
          <w:delText>srcML</w:delText>
        </w:r>
        <w:r w:rsidR="000C65F4" w:rsidDel="008045AB">
          <w:delText xml:space="preserve"> provides the encoding information for XML</w:delText>
        </w:r>
        <w:r w:rsidR="00CF64B0" w:rsidDel="008045AB">
          <w:delText xml:space="preserve">.  </w:delText>
        </w:r>
        <w:r w:rsidR="000C65F4" w:rsidDel="008045AB">
          <w:delText xml:space="preserve">The second line of the output provides the details on the current version of srcML that was used for the command, additionally the language the file is written in, C++, and the file name </w:delText>
        </w:r>
        <w:r w:rsidR="000C65F4" w:rsidRPr="00825AE2" w:rsidDel="008045AB">
          <w:rPr>
            <w:rStyle w:val="Code"/>
          </w:rPr>
          <w:delText>srcMLsample.cpp</w:delText>
        </w:r>
        <w:r w:rsidR="000C65F4" w:rsidDel="008045AB">
          <w:delText xml:space="preserve"> is included on this line</w:delText>
        </w:r>
        <w:r w:rsidR="00CF64B0" w:rsidDel="008045AB">
          <w:delText xml:space="preserve">.  </w:delText>
        </w:r>
        <w:r w:rsidR="000C65F4" w:rsidDel="008045AB">
          <w:delText>Each part of the source code is wrapped in XML tags</w:delText>
        </w:r>
        <w:r w:rsidR="00CF64B0" w:rsidDel="008045AB">
          <w:delText xml:space="preserve">.  </w:delText>
        </w:r>
        <w:r w:rsidR="000C65F4" w:rsidDel="008045AB">
          <w:delText xml:space="preserve">First the outer most wrap is the function tag which includes the type and name tags relation to the term </w:delText>
        </w:r>
        <w:r w:rsidR="000C65F4" w:rsidRPr="00825AE2" w:rsidDel="008045AB">
          <w:rPr>
            <w:rStyle w:val="Code"/>
          </w:rPr>
          <w:delText>int</w:delText>
        </w:r>
        <w:r w:rsidR="00CF64B0" w:rsidDel="008045AB">
          <w:delText xml:space="preserve">.  </w:delText>
        </w:r>
        <w:r w:rsidR="000C65F4" w:rsidDel="008045AB">
          <w:delText>as we go deeper into the tags we see things like literals broken down by type</w:delText>
        </w:r>
        <w:r w:rsidR="00257073" w:rsidDel="008045AB">
          <w:delText>, operators, controls and blocks</w:delText>
        </w:r>
        <w:r w:rsidR="00CF64B0" w:rsidDel="008045AB">
          <w:delText xml:space="preserve">.  </w:delText>
        </w:r>
        <w:r w:rsidR="00257073" w:rsidDel="008045AB">
          <w:delText>It is important to note that certain symbols cannot be visualized in XML, for example, the less than symbol in the control block of the for loop is visualized as &amp;lt;</w:delText>
        </w:r>
        <w:r w:rsidR="00CF64B0" w:rsidDel="008045AB">
          <w:delText xml:space="preserve">.  </w:delText>
        </w:r>
        <w:r w:rsidR="0024487D" w:rsidDel="008045AB">
          <w:delText xml:space="preserve">Included is a sample of a doxygen comment, which differs from a standard comment in that the tag includes </w:delText>
        </w:r>
        <w:r w:rsidR="0024487D" w:rsidRPr="00A00C36" w:rsidDel="008045AB">
          <w:rPr>
            <w:rStyle w:val="Code"/>
          </w:rPr>
          <w:delText>format=”doxygen”</w:delText>
        </w:r>
        <w:r w:rsidR="00CF64B0" w:rsidDel="008045AB">
          <w:delText xml:space="preserve">.  </w:delText>
        </w:r>
        <w:r w:rsidR="00825AE2" w:rsidDel="008045AB">
          <w:rPr>
            <w:rFonts w:cs="Times New Roman"/>
            <w:szCs w:val="24"/>
          </w:rPr>
          <w:delText>Another option for running srcML is to run on a full directory of files rather than a single file</w:delText>
        </w:r>
        <w:r w:rsidR="00CF64B0" w:rsidDel="008045AB">
          <w:rPr>
            <w:rFonts w:cs="Times New Roman"/>
            <w:szCs w:val="24"/>
          </w:rPr>
          <w:delText xml:space="preserve">.  </w:delText>
        </w:r>
        <w:r w:rsidR="00825AE2" w:rsidDel="008045AB">
          <w:rPr>
            <w:rFonts w:cs="Times New Roman"/>
            <w:szCs w:val="24"/>
          </w:rPr>
          <w:delText>When we perform this sort of batch operation using srcML we still create an XML file, however rather than being a standard type of XML file it generates a unique type of XML file known as a srcML archive</w:delText>
        </w:r>
        <w:r w:rsidR="00CF64B0" w:rsidDel="008045AB">
          <w:rPr>
            <w:rFonts w:cs="Times New Roman"/>
            <w:szCs w:val="24"/>
          </w:rPr>
          <w:delText xml:space="preserve">.  </w:delText>
        </w:r>
        <w:r w:rsidR="00825AE2" w:rsidDel="008045AB">
          <w:rPr>
            <w:rFonts w:cs="Times New Roman"/>
            <w:szCs w:val="24"/>
          </w:rPr>
          <w:delText>There are a few notable characteristics of archive files that differ from the standard format</w:delText>
        </w:r>
        <w:r w:rsidR="00CF64B0" w:rsidDel="008045AB">
          <w:rPr>
            <w:rFonts w:cs="Times New Roman"/>
            <w:szCs w:val="24"/>
          </w:rPr>
          <w:delText xml:space="preserve">.  </w:delText>
        </w:r>
        <w:r w:rsidR="00825AE2" w:rsidDel="008045AB">
          <w:rPr>
            <w:rFonts w:cs="Times New Roman"/>
            <w:szCs w:val="24"/>
          </w:rPr>
          <w:delText xml:space="preserve">First, a </w:delText>
        </w:r>
        <w:r w:rsidR="00825AE2" w:rsidRPr="000E69C1" w:rsidDel="008045AB">
          <w:rPr>
            <w:rStyle w:val="Code"/>
          </w:rPr>
          <w:delText>unit</w:delText>
        </w:r>
        <w:r w:rsidR="00825AE2" w:rsidDel="008045AB">
          <w:rPr>
            <w:rFonts w:cs="Times New Roman"/>
            <w:szCs w:val="24"/>
          </w:rPr>
          <w:delText xml:space="preserve"> tag still represents a file within the archive and while the format remains largely the same we now include the hash of each file inside the unit tag attributes</w:delText>
        </w:r>
        <w:r w:rsidR="00CF64B0" w:rsidDel="008045AB">
          <w:rPr>
            <w:rFonts w:cs="Times New Roman"/>
            <w:szCs w:val="24"/>
          </w:rPr>
          <w:delText xml:space="preserve">.  </w:delText>
        </w:r>
        <w:r w:rsidR="00825AE2" w:rsidDel="008045AB">
          <w:rPr>
            <w:rFonts w:cs="Times New Roman"/>
            <w:szCs w:val="24"/>
          </w:rPr>
          <w:delText xml:space="preserve">This new archive </w:delText>
        </w:r>
        <w:r w:rsidR="00825AE2" w:rsidRPr="000E69C1" w:rsidDel="008045AB">
          <w:rPr>
            <w:rStyle w:val="Code"/>
          </w:rPr>
          <w:delText>unit</w:delText>
        </w:r>
        <w:r w:rsidR="00825AE2" w:rsidDel="008045AB">
          <w:rPr>
            <w:rFonts w:cs="Times New Roman"/>
            <w:szCs w:val="24"/>
          </w:rPr>
          <w:delText xml:space="preserve"> tag encompasses all the file </w:delText>
        </w:r>
        <w:r w:rsidR="00825AE2" w:rsidRPr="000E69C1" w:rsidDel="008045AB">
          <w:rPr>
            <w:rStyle w:val="Code"/>
          </w:rPr>
          <w:delText>unit</w:delText>
        </w:r>
        <w:r w:rsidR="00825AE2" w:rsidDel="008045AB">
          <w:rPr>
            <w:rFonts w:cs="Times New Roman"/>
            <w:szCs w:val="24"/>
          </w:rPr>
          <w:delText xml:space="preserve"> tags  </w:delText>
        </w:r>
        <w:r w:rsidR="00825AE2" w:rsidDel="008045AB">
          <w:rPr>
            <w:rFonts w:cs="Times New Roman"/>
            <w:szCs w:val="24"/>
          </w:rPr>
          <w:fldChar w:fldCharType="begin"/>
        </w:r>
        <w:r w:rsidR="00825AE2" w:rsidDel="008045AB">
          <w:rPr>
            <w:rFonts w:cs="Times New Roman"/>
            <w:szCs w:val="24"/>
          </w:rPr>
          <w:delInstrText xml:space="preserve"> REF _Ref35596463 \h </w:delInstrText>
        </w:r>
        <w:r w:rsidR="00825AE2" w:rsidDel="008045AB">
          <w:rPr>
            <w:rFonts w:cs="Times New Roman"/>
            <w:szCs w:val="24"/>
          </w:rPr>
        </w:r>
        <w:r w:rsidR="00825AE2" w:rsidDel="008045AB">
          <w:rPr>
            <w:rFonts w:cs="Times New Roman"/>
            <w:szCs w:val="24"/>
          </w:rPr>
          <w:fldChar w:fldCharType="separate"/>
        </w:r>
        <w:r w:rsidR="005141DB" w:rsidRPr="000E69C1" w:rsidDel="008045AB">
          <w:delText xml:space="preserve">TABLE </w:delText>
        </w:r>
        <w:r w:rsidR="005141DB" w:rsidDel="008045AB">
          <w:rPr>
            <w:noProof/>
          </w:rPr>
          <w:delText>7</w:delText>
        </w:r>
        <w:r w:rsidR="00825AE2" w:rsidDel="008045AB">
          <w:rPr>
            <w:rFonts w:cs="Times New Roman"/>
            <w:szCs w:val="24"/>
          </w:rPr>
          <w:fldChar w:fldCharType="end"/>
        </w:r>
        <w:r w:rsidR="00825AE2" w:rsidDel="008045AB">
          <w:rPr>
            <w:rFonts w:cs="Times New Roman"/>
            <w:szCs w:val="24"/>
          </w:rPr>
          <w:delText xml:space="preserve"> is a sample of an XML archive file which has been generated using srcML with the command:</w:delText>
        </w:r>
      </w:del>
    </w:p>
    <w:p w14:paraId="6B0B8F02" w14:textId="0FD6BC9D" w:rsidR="00825AE2" w:rsidDel="008045AB" w:rsidRDefault="00825AE2" w:rsidP="00825AE2">
      <w:pPr>
        <w:jc w:val="center"/>
        <w:rPr>
          <w:del w:id="587" w:author="blake grills" w:date="2020-04-13T20:40:00Z"/>
          <w:rStyle w:val="Code"/>
        </w:rPr>
      </w:pPr>
      <w:del w:id="588" w:author="blake grills" w:date="2020-04-13T20:40:00Z">
        <w:r w:rsidRPr="000E69C1" w:rsidDel="008045AB">
          <w:rPr>
            <w:rStyle w:val="Code"/>
          </w:rPr>
          <w:delText>srcml –verbose path -o archivesample.xml</w:delText>
        </w:r>
      </w:del>
    </w:p>
    <w:p w14:paraId="357A3930" w14:textId="6B134983" w:rsidR="00825AE2" w:rsidRPr="000E69C1" w:rsidDel="008045AB" w:rsidRDefault="00825AE2" w:rsidP="00825AE2">
      <w:pPr>
        <w:rPr>
          <w:del w:id="589" w:author="blake grills" w:date="2020-04-13T20:40:00Z"/>
          <w:rStyle w:val="Code"/>
          <w:rFonts w:ascii="Times New Roman" w:hAnsi="Times New Roman"/>
          <w:i w:val="0"/>
          <w:iCs w:val="0"/>
        </w:rPr>
      </w:pPr>
      <w:del w:id="590" w:author="blake grills" w:date="2020-04-13T20:40:00Z">
        <w:r w:rsidDel="008045AB">
          <w:rPr>
            <w:rStyle w:val="Code"/>
            <w:rFonts w:ascii="Times New Roman" w:hAnsi="Times New Roman"/>
            <w:i w:val="0"/>
            <w:iCs w:val="0"/>
          </w:rPr>
          <w:delText xml:space="preserve">As for </w:delText>
        </w:r>
        <w:r w:rsidDel="008045AB">
          <w:rPr>
            <w:rStyle w:val="Code"/>
            <w:rFonts w:ascii="Times New Roman" w:hAnsi="Times New Roman"/>
            <w:i w:val="0"/>
            <w:iCs w:val="0"/>
          </w:rPr>
          <w:fldChar w:fldCharType="begin"/>
        </w:r>
        <w:r w:rsidDel="008045AB">
          <w:rPr>
            <w:rStyle w:val="Code"/>
            <w:rFonts w:ascii="Times New Roman" w:hAnsi="Times New Roman"/>
            <w:i w:val="0"/>
            <w:iCs w:val="0"/>
          </w:rPr>
          <w:delInstrText xml:space="preserve"> REF _Ref35596463 \h </w:delInstrText>
        </w:r>
        <w:r w:rsidDel="008045AB">
          <w:rPr>
            <w:rStyle w:val="Code"/>
            <w:rFonts w:ascii="Times New Roman" w:hAnsi="Times New Roman"/>
            <w:i w:val="0"/>
            <w:iCs w:val="0"/>
          </w:rPr>
        </w:r>
        <w:r w:rsidDel="008045AB">
          <w:rPr>
            <w:rStyle w:val="Code"/>
            <w:rFonts w:ascii="Times New Roman" w:hAnsi="Times New Roman"/>
            <w:i w:val="0"/>
            <w:iCs w:val="0"/>
          </w:rPr>
          <w:fldChar w:fldCharType="separate"/>
        </w:r>
        <w:r w:rsidR="005141DB" w:rsidRPr="000E69C1" w:rsidDel="008045AB">
          <w:delText xml:space="preserve">TABLE </w:delText>
        </w:r>
        <w:r w:rsidR="005141DB" w:rsidDel="008045AB">
          <w:rPr>
            <w:noProof/>
          </w:rPr>
          <w:delText>7</w:delText>
        </w:r>
        <w:r w:rsidDel="008045AB">
          <w:rPr>
            <w:rStyle w:val="Code"/>
            <w:rFonts w:ascii="Times New Roman" w:hAnsi="Times New Roman"/>
            <w:i w:val="0"/>
            <w:iCs w:val="0"/>
          </w:rPr>
          <w:fldChar w:fldCharType="end"/>
        </w:r>
        <w:r w:rsidDel="008045AB">
          <w:rPr>
            <w:rStyle w:val="Code"/>
            <w:rFonts w:ascii="Times New Roman" w:hAnsi="Times New Roman"/>
            <w:i w:val="0"/>
            <w:iCs w:val="0"/>
          </w:rPr>
          <w:delText xml:space="preserve">, </w:delText>
        </w:r>
        <w:r w:rsidRPr="000E69C1" w:rsidDel="008045AB">
          <w:rPr>
            <w:rStyle w:val="Code"/>
            <w:rFonts w:ascii="Times New Roman" w:hAnsi="Times New Roman"/>
            <w:i w:val="0"/>
            <w:iCs w:val="0"/>
          </w:rPr>
          <w:delText xml:space="preserve">The first three lines provide a sample </w:delText>
        </w:r>
        <w:r w:rsidDel="008045AB">
          <w:rPr>
            <w:rStyle w:val="Code"/>
            <w:rFonts w:ascii="Times New Roman" w:hAnsi="Times New Roman"/>
            <w:i w:val="0"/>
            <w:iCs w:val="0"/>
          </w:rPr>
          <w:delText>of an archive unit tag with the special hash attribute, this is repeated later on in the sample for another file</w:delText>
        </w:r>
        <w:r w:rsidR="00CF64B0" w:rsidDel="008045AB">
          <w:rPr>
            <w:rStyle w:val="Code"/>
            <w:rFonts w:ascii="Times New Roman" w:hAnsi="Times New Roman"/>
            <w:i w:val="0"/>
            <w:iCs w:val="0"/>
          </w:rPr>
          <w:delText xml:space="preserve">.  </w:delText>
        </w:r>
        <w:r w:rsidDel="008045AB">
          <w:rPr>
            <w:rStyle w:val="Code"/>
            <w:rFonts w:ascii="Times New Roman" w:hAnsi="Times New Roman"/>
            <w:i w:val="0"/>
            <w:iCs w:val="0"/>
          </w:rPr>
          <w:delText>The full path for each file is provided as well</w:delText>
        </w:r>
        <w:r w:rsidR="00CF64B0" w:rsidDel="008045AB">
          <w:rPr>
            <w:rStyle w:val="Code"/>
            <w:rFonts w:ascii="Times New Roman" w:hAnsi="Times New Roman"/>
            <w:i w:val="0"/>
            <w:iCs w:val="0"/>
          </w:rPr>
          <w:delText xml:space="preserve">.  </w:delText>
        </w:r>
        <w:r w:rsidR="0024487D" w:rsidDel="008045AB">
          <w:rPr>
            <w:rFonts w:cs="Times New Roman"/>
            <w:szCs w:val="24"/>
          </w:rPr>
          <w:delText xml:space="preserve">Each archive contains a simplified root </w:delText>
        </w:r>
        <w:r w:rsidR="0024487D" w:rsidRPr="00825AE2" w:rsidDel="008045AB">
          <w:rPr>
            <w:rStyle w:val="Code"/>
          </w:rPr>
          <w:delText>unit</w:delText>
        </w:r>
        <w:r w:rsidR="0024487D" w:rsidDel="008045AB">
          <w:rPr>
            <w:rFonts w:cs="Times New Roman"/>
            <w:szCs w:val="24"/>
          </w:rPr>
          <w:delText xml:space="preserve"> tag which contains the information on the version of srcML you are using</w:delText>
        </w:r>
        <w:r w:rsidR="00CF64B0" w:rsidDel="008045AB">
          <w:rPr>
            <w:rFonts w:cs="Times New Roman"/>
            <w:szCs w:val="24"/>
          </w:rPr>
          <w:delText xml:space="preserve">.  </w:delText>
        </w:r>
        <w:r w:rsidDel="008045AB">
          <w:rPr>
            <w:rStyle w:val="Code"/>
            <w:rFonts w:ascii="Times New Roman" w:hAnsi="Times New Roman"/>
            <w:i w:val="0"/>
            <w:iCs w:val="0"/>
          </w:rPr>
          <w:delText>Other than these changes to the unit tag the remainder of this XML archive file maintain the same convention as a standard xml file created using srcML.</w:delText>
        </w:r>
      </w:del>
    </w:p>
    <w:p w14:paraId="08527038" w14:textId="5DF81FAC" w:rsidR="007E7142" w:rsidDel="008045AB" w:rsidRDefault="007E7142" w:rsidP="00825AE2">
      <w:pPr>
        <w:rPr>
          <w:del w:id="591" w:author="blake grills" w:date="2020-04-13T20:40:00Z"/>
        </w:rPr>
        <w:sectPr w:rsidR="007E7142" w:rsidDel="008045AB" w:rsidSect="004B145D">
          <w:pgSz w:w="12240" w:h="15840"/>
          <w:pgMar w:top="1440" w:right="1440" w:bottom="1440" w:left="1440" w:header="720" w:footer="720" w:gutter="0"/>
          <w:cols w:space="720"/>
          <w:docGrid w:linePitch="360"/>
        </w:sectPr>
      </w:pPr>
    </w:p>
    <w:p w14:paraId="025580E6" w14:textId="3863F54F" w:rsidR="00B26D4D" w:rsidRPr="00546A5A" w:rsidDel="008045AB" w:rsidRDefault="00B26D4D" w:rsidP="003D080F">
      <w:pPr>
        <w:pStyle w:val="TableCaption"/>
        <w:rPr>
          <w:del w:id="592" w:author="blake grills" w:date="2020-04-13T20:40:00Z"/>
        </w:rPr>
      </w:pPr>
      <w:bookmarkStart w:id="593" w:name="_Ref35526509"/>
      <w:bookmarkStart w:id="594" w:name="_Toc37578792"/>
      <w:del w:id="595" w:author="blake grills" w:date="2020-04-13T20:40:00Z">
        <w:r w:rsidRPr="000E69C1" w:rsidDel="008045AB">
          <w:delText xml:space="preserve">TABLE </w:delText>
        </w:r>
        <w:r w:rsidR="005141DB" w:rsidDel="008045AB">
          <w:rPr>
            <w:smallCaps w:val="0"/>
          </w:rPr>
          <w:fldChar w:fldCharType="begin"/>
        </w:r>
        <w:r w:rsidR="005141DB" w:rsidDel="008045AB">
          <w:delInstrText xml:space="preserve"> SEQ Table \* ARABIC </w:delInstrText>
        </w:r>
        <w:r w:rsidR="005141DB" w:rsidDel="008045AB">
          <w:rPr>
            <w:smallCaps w:val="0"/>
          </w:rPr>
          <w:fldChar w:fldCharType="separate"/>
        </w:r>
        <w:r w:rsidR="005141DB" w:rsidDel="008045AB">
          <w:rPr>
            <w:noProof/>
          </w:rPr>
          <w:delText>6</w:delText>
        </w:r>
        <w:r w:rsidR="005141DB" w:rsidDel="008045AB">
          <w:rPr>
            <w:smallCaps w:val="0"/>
            <w:noProof/>
          </w:rPr>
          <w:fldChar w:fldCharType="end"/>
        </w:r>
        <w:bookmarkEnd w:id="593"/>
        <w:r w:rsidR="00CF64B0" w:rsidDel="008045AB">
          <w:delText xml:space="preserve">.  </w:delText>
        </w:r>
        <w:r w:rsidR="005D5075" w:rsidRPr="000E69C1" w:rsidDel="008045AB">
          <w:delText>The top block of the table provides a small sample function written in C++</w:delText>
        </w:r>
        <w:r w:rsidR="00CF64B0" w:rsidDel="008045AB">
          <w:delText xml:space="preserve">.  </w:delText>
        </w:r>
        <w:r w:rsidR="005D5075" w:rsidRPr="000E69C1" w:rsidDel="008045AB">
          <w:delText>The bottom block of the table provides the same code after it has been translated to XML using srcML</w:delText>
        </w:r>
        <w:r w:rsidR="00CF64B0" w:rsidDel="008045AB">
          <w:delText xml:space="preserve">.  </w:delText>
        </w:r>
        <w:r w:rsidR="005D5075" w:rsidRPr="000E69C1" w:rsidDel="008045AB">
          <w:delText>Each line of the function has been broken down and each piece is then tagged</w:delText>
        </w:r>
        <w:r w:rsidR="00CF64B0" w:rsidDel="008045AB">
          <w:delText xml:space="preserve">.  </w:delText>
        </w:r>
        <w:r w:rsidR="00751262" w:rsidDel="008045AB">
          <w:delText>Following the block comment sample</w:delText>
        </w:r>
        <w:r w:rsidR="00941F33" w:rsidDel="008045AB">
          <w:delText>,</w:delText>
        </w:r>
        <w:r w:rsidR="00751262" w:rsidDel="008045AB">
          <w:delText xml:space="preserve"> a second one line sample is provided and then again broken down using srcML</w:delText>
        </w:r>
        <w:r w:rsidR="00CF64B0" w:rsidDel="008045AB">
          <w:delText>.</w:delText>
        </w:r>
        <w:bookmarkEnd w:id="594"/>
        <w:r w:rsidR="00CF64B0" w:rsidDel="008045AB">
          <w:delText xml:space="preserve">  </w:delText>
        </w:r>
      </w:del>
    </w:p>
    <w:tbl>
      <w:tblPr>
        <w:tblStyle w:val="TableGrid"/>
        <w:tblW w:w="13675" w:type="dxa"/>
        <w:tblLook w:val="04A0" w:firstRow="1" w:lastRow="0" w:firstColumn="1" w:lastColumn="0" w:noHBand="0" w:noVBand="1"/>
      </w:tblPr>
      <w:tblGrid>
        <w:gridCol w:w="13675"/>
      </w:tblGrid>
      <w:tr w:rsidR="003B1E52" w:rsidDel="008045AB" w14:paraId="454C1E03" w14:textId="4310DEB0" w:rsidTr="000E69C1">
        <w:trPr>
          <w:del w:id="596" w:author="blake grills" w:date="2020-04-13T20:40:00Z"/>
        </w:trPr>
        <w:tc>
          <w:tcPr>
            <w:tcW w:w="13675" w:type="dxa"/>
          </w:tcPr>
          <w:p w14:paraId="1F0CB36D" w14:textId="75471581" w:rsidR="003B1E52" w:rsidRPr="00962E78" w:rsidDel="008045AB" w:rsidRDefault="003B1E52" w:rsidP="00962E78">
            <w:pPr>
              <w:spacing w:line="276" w:lineRule="auto"/>
              <w:ind w:firstLine="0"/>
              <w:jc w:val="center"/>
              <w:rPr>
                <w:del w:id="597" w:author="blake grills" w:date="2020-04-13T20:40:00Z"/>
                <w:rStyle w:val="Code"/>
                <w:rFonts w:ascii="Times New Roman" w:hAnsi="Times New Roman"/>
                <w:b/>
                <w:bCs/>
                <w:i w:val="0"/>
                <w:iCs w:val="0"/>
              </w:rPr>
            </w:pPr>
            <w:del w:id="598" w:author="blake grills" w:date="2020-04-13T20:40:00Z">
              <w:r w:rsidDel="008045AB">
                <w:rPr>
                  <w:rStyle w:val="Code"/>
                  <w:rFonts w:ascii="Times New Roman" w:hAnsi="Times New Roman"/>
                  <w:b/>
                  <w:bCs/>
                  <w:i w:val="0"/>
                  <w:iCs w:val="0"/>
                </w:rPr>
                <w:delText>O</w:delText>
              </w:r>
              <w:r w:rsidDel="008045AB">
                <w:rPr>
                  <w:rStyle w:val="Code"/>
                  <w:rFonts w:ascii="Times New Roman" w:hAnsi="Times New Roman"/>
                  <w:b/>
                  <w:bCs/>
                </w:rPr>
                <w:delText>riginal Source Code</w:delText>
              </w:r>
            </w:del>
          </w:p>
        </w:tc>
      </w:tr>
      <w:tr w:rsidR="00B26D4D" w:rsidDel="008045AB" w14:paraId="0FC5A390" w14:textId="06EAE075" w:rsidTr="000E69C1">
        <w:trPr>
          <w:del w:id="599" w:author="blake grills" w:date="2020-04-13T20:40:00Z"/>
        </w:trPr>
        <w:tc>
          <w:tcPr>
            <w:tcW w:w="13675" w:type="dxa"/>
          </w:tcPr>
          <w:p w14:paraId="4FFD30A4" w14:textId="6B06FCB5" w:rsidR="00C26694" w:rsidDel="008045AB" w:rsidRDefault="00C26694" w:rsidP="000E69C1">
            <w:pPr>
              <w:spacing w:line="276" w:lineRule="auto"/>
              <w:ind w:firstLine="0"/>
              <w:rPr>
                <w:del w:id="600" w:author="blake grills" w:date="2020-04-13T20:40:00Z"/>
                <w:rStyle w:val="Code"/>
              </w:rPr>
            </w:pPr>
            <w:del w:id="601" w:author="blake grills" w:date="2020-04-13T20:40:00Z">
              <w:r w:rsidRPr="000E69C1" w:rsidDel="008045AB">
                <w:rPr>
                  <w:rStyle w:val="Code"/>
                </w:rPr>
                <w:delText>int main()</w:delText>
              </w:r>
              <w:r w:rsidR="005D5075" w:rsidDel="008045AB">
                <w:rPr>
                  <w:rStyle w:val="Code"/>
                </w:rPr>
                <w:delText>{</w:delText>
              </w:r>
            </w:del>
          </w:p>
          <w:p w14:paraId="65FBD827" w14:textId="37799F56" w:rsidR="0048571D" w:rsidRPr="000E69C1" w:rsidDel="008045AB" w:rsidRDefault="0048571D" w:rsidP="000E69C1">
            <w:pPr>
              <w:spacing w:line="276" w:lineRule="auto"/>
              <w:ind w:firstLine="0"/>
              <w:rPr>
                <w:del w:id="602" w:author="blake grills" w:date="2020-04-13T20:40:00Z"/>
                <w:rStyle w:val="Code"/>
              </w:rPr>
            </w:pPr>
            <w:del w:id="603" w:author="blake grills" w:date="2020-04-13T20:40:00Z">
              <w:r w:rsidDel="008045AB">
                <w:rPr>
                  <w:rStyle w:val="Code"/>
                </w:rPr>
                <w:delText xml:space="preserve">    //</w:delText>
              </w:r>
              <w:r w:rsidR="008834B3" w:rsidDel="008045AB">
                <w:rPr>
                  <w:rStyle w:val="Code"/>
                </w:rPr>
                <w:delText>/</w:delText>
              </w:r>
              <w:r w:rsidDel="008045AB">
                <w:rPr>
                  <w:rStyle w:val="Code"/>
                </w:rPr>
                <w:delText xml:space="preserve"> sum of first 14 numbers</w:delText>
              </w:r>
            </w:del>
          </w:p>
          <w:p w14:paraId="3F3FDCBE" w14:textId="3D758D07" w:rsidR="00C26694" w:rsidRPr="000E69C1" w:rsidDel="008045AB" w:rsidRDefault="00C26694" w:rsidP="000E69C1">
            <w:pPr>
              <w:spacing w:line="276" w:lineRule="auto"/>
              <w:ind w:firstLine="0"/>
              <w:rPr>
                <w:del w:id="604" w:author="blake grills" w:date="2020-04-13T20:40:00Z"/>
                <w:rStyle w:val="Code"/>
              </w:rPr>
            </w:pPr>
            <w:del w:id="605" w:author="blake grills" w:date="2020-04-13T20:40:00Z">
              <w:r w:rsidRPr="000E69C1" w:rsidDel="008045AB">
                <w:rPr>
                  <w:rStyle w:val="Code"/>
                </w:rPr>
                <w:delText xml:space="preserve">    int a = 0;</w:delText>
              </w:r>
            </w:del>
          </w:p>
          <w:p w14:paraId="100444B6" w14:textId="3CE481F2" w:rsidR="00C26694" w:rsidRPr="000E69C1" w:rsidDel="008045AB" w:rsidRDefault="00C26694" w:rsidP="000E69C1">
            <w:pPr>
              <w:spacing w:line="276" w:lineRule="auto"/>
              <w:ind w:firstLine="0"/>
              <w:rPr>
                <w:del w:id="606" w:author="blake grills" w:date="2020-04-13T20:40:00Z"/>
                <w:rStyle w:val="Code"/>
              </w:rPr>
            </w:pPr>
            <w:del w:id="607" w:author="blake grills" w:date="2020-04-13T20:40:00Z">
              <w:r w:rsidRPr="000E69C1" w:rsidDel="008045AB">
                <w:rPr>
                  <w:rStyle w:val="Code"/>
                </w:rPr>
                <w:delText xml:space="preserve">    for(int i = 0; i &lt; 15; ++i){</w:delText>
              </w:r>
            </w:del>
          </w:p>
          <w:p w14:paraId="0ECCABDF" w14:textId="08460C2B" w:rsidR="00C26694" w:rsidRPr="000E69C1" w:rsidDel="008045AB" w:rsidRDefault="00C26694" w:rsidP="000E69C1">
            <w:pPr>
              <w:spacing w:line="276" w:lineRule="auto"/>
              <w:ind w:firstLine="0"/>
              <w:rPr>
                <w:del w:id="608" w:author="blake grills" w:date="2020-04-13T20:40:00Z"/>
                <w:rStyle w:val="Code"/>
              </w:rPr>
            </w:pPr>
            <w:del w:id="609" w:author="blake grills" w:date="2020-04-13T20:40:00Z">
              <w:r w:rsidRPr="000E69C1" w:rsidDel="008045AB">
                <w:rPr>
                  <w:rStyle w:val="Code"/>
                </w:rPr>
                <w:delText xml:space="preserve">        a += i;</w:delText>
              </w:r>
            </w:del>
          </w:p>
          <w:p w14:paraId="5CEA54DD" w14:textId="7241AF0B" w:rsidR="00C26694" w:rsidRPr="000E69C1" w:rsidDel="008045AB" w:rsidRDefault="00C26694" w:rsidP="000E69C1">
            <w:pPr>
              <w:spacing w:line="276" w:lineRule="auto"/>
              <w:ind w:firstLine="0"/>
              <w:rPr>
                <w:del w:id="610" w:author="blake grills" w:date="2020-04-13T20:40:00Z"/>
                <w:rStyle w:val="Code"/>
              </w:rPr>
            </w:pPr>
            <w:del w:id="611" w:author="blake grills" w:date="2020-04-13T20:40:00Z">
              <w:r w:rsidRPr="000E69C1" w:rsidDel="008045AB">
                <w:rPr>
                  <w:rStyle w:val="Code"/>
                </w:rPr>
                <w:delText xml:space="preserve">    }</w:delText>
              </w:r>
            </w:del>
          </w:p>
          <w:p w14:paraId="24C68DBC" w14:textId="5CE53B99" w:rsidR="00C26694" w:rsidRPr="000E69C1" w:rsidDel="008045AB" w:rsidRDefault="00C26694" w:rsidP="000E69C1">
            <w:pPr>
              <w:spacing w:line="276" w:lineRule="auto"/>
              <w:ind w:firstLine="0"/>
              <w:rPr>
                <w:del w:id="612" w:author="blake grills" w:date="2020-04-13T20:40:00Z"/>
                <w:rStyle w:val="Code"/>
              </w:rPr>
            </w:pPr>
          </w:p>
          <w:p w14:paraId="70382AE7" w14:textId="7955D1B6" w:rsidR="00C26694" w:rsidRPr="000E69C1" w:rsidDel="008045AB" w:rsidRDefault="00C26694" w:rsidP="000E69C1">
            <w:pPr>
              <w:spacing w:line="276" w:lineRule="auto"/>
              <w:ind w:firstLine="0"/>
              <w:rPr>
                <w:del w:id="613" w:author="blake grills" w:date="2020-04-13T20:40:00Z"/>
                <w:rStyle w:val="Code"/>
              </w:rPr>
            </w:pPr>
            <w:del w:id="614" w:author="blake grills" w:date="2020-04-13T20:40:00Z">
              <w:r w:rsidRPr="000E69C1" w:rsidDel="008045AB">
                <w:rPr>
                  <w:rStyle w:val="Code"/>
                </w:rPr>
                <w:delText xml:space="preserve">    return 0;</w:delText>
              </w:r>
            </w:del>
          </w:p>
          <w:p w14:paraId="77D3B4A2" w14:textId="01FAA079" w:rsidR="00B26D4D" w:rsidDel="008045AB" w:rsidRDefault="005D5075" w:rsidP="000E69C1">
            <w:pPr>
              <w:spacing w:line="276" w:lineRule="auto"/>
              <w:ind w:firstLine="0"/>
              <w:rPr>
                <w:del w:id="615" w:author="blake grills" w:date="2020-04-13T20:40:00Z"/>
                <w:rFonts w:cs="Times New Roman"/>
                <w:szCs w:val="24"/>
              </w:rPr>
            </w:pPr>
            <w:del w:id="616" w:author="blake grills" w:date="2020-04-13T20:40:00Z">
              <w:r w:rsidDel="008045AB">
                <w:rPr>
                  <w:rFonts w:cs="Times New Roman"/>
                  <w:szCs w:val="24"/>
                </w:rPr>
                <w:delText>}</w:delText>
              </w:r>
            </w:del>
          </w:p>
        </w:tc>
      </w:tr>
      <w:tr w:rsidR="003B1E52" w:rsidDel="008045AB" w14:paraId="19E6B6AB" w14:textId="6EFA226D" w:rsidTr="000E69C1">
        <w:trPr>
          <w:del w:id="617" w:author="blake grills" w:date="2020-04-13T20:40:00Z"/>
        </w:trPr>
        <w:tc>
          <w:tcPr>
            <w:tcW w:w="13675" w:type="dxa"/>
          </w:tcPr>
          <w:p w14:paraId="50E5C5EB" w14:textId="674F79A2" w:rsidR="003B1E52" w:rsidRPr="00962E78" w:rsidDel="008045AB" w:rsidRDefault="003B1E52" w:rsidP="00962E78">
            <w:pPr>
              <w:spacing w:line="276" w:lineRule="auto"/>
              <w:ind w:firstLine="0"/>
              <w:jc w:val="center"/>
              <w:rPr>
                <w:del w:id="618" w:author="blake grills" w:date="2020-04-13T20:40:00Z"/>
                <w:rStyle w:val="Code"/>
                <w:rFonts w:ascii="Times New Roman" w:hAnsi="Times New Roman"/>
                <w:b/>
                <w:bCs/>
                <w:i w:val="0"/>
                <w:iCs w:val="0"/>
              </w:rPr>
            </w:pPr>
            <w:del w:id="619" w:author="blake grills" w:date="2020-04-13T20:40:00Z">
              <w:r w:rsidDel="008045AB">
                <w:rPr>
                  <w:rStyle w:val="Code"/>
                  <w:rFonts w:ascii="Times New Roman" w:hAnsi="Times New Roman"/>
                  <w:b/>
                  <w:bCs/>
                </w:rPr>
                <w:delText>srcML</w:delText>
              </w:r>
            </w:del>
          </w:p>
        </w:tc>
      </w:tr>
      <w:tr w:rsidR="00B26D4D" w:rsidDel="008045AB" w14:paraId="7944B3AB" w14:textId="10CF54B6" w:rsidTr="000E69C1">
        <w:trPr>
          <w:del w:id="620" w:author="blake grills" w:date="2020-04-13T20:40:00Z"/>
        </w:trPr>
        <w:tc>
          <w:tcPr>
            <w:tcW w:w="13675" w:type="dxa"/>
          </w:tcPr>
          <w:p w14:paraId="435D3B26" w14:textId="79049342" w:rsidR="007E7142" w:rsidRPr="007E7142" w:rsidDel="008045AB" w:rsidRDefault="007E7142" w:rsidP="007E7142">
            <w:pPr>
              <w:spacing w:line="276" w:lineRule="auto"/>
              <w:ind w:firstLine="0"/>
              <w:rPr>
                <w:del w:id="621" w:author="blake grills" w:date="2020-04-13T20:40:00Z"/>
                <w:rStyle w:val="Code"/>
              </w:rPr>
            </w:pPr>
            <w:del w:id="622" w:author="blake grills" w:date="2020-04-13T20:40:00Z">
              <w:r w:rsidRPr="007E7142" w:rsidDel="008045AB">
                <w:rPr>
                  <w:rStyle w:val="Code"/>
                </w:rPr>
                <w:delText>&lt;?xml version="1.0" encoding="UTF-8" standalone="yes"?&gt;</w:delText>
              </w:r>
            </w:del>
          </w:p>
          <w:p w14:paraId="7EB51D01" w14:textId="1D286492" w:rsidR="007E7142" w:rsidDel="008045AB" w:rsidRDefault="007E7142" w:rsidP="007E7142">
            <w:pPr>
              <w:spacing w:line="276" w:lineRule="auto"/>
              <w:ind w:firstLine="0"/>
              <w:rPr>
                <w:del w:id="623" w:author="blake grills" w:date="2020-04-13T20:40:00Z"/>
                <w:rStyle w:val="Code"/>
              </w:rPr>
            </w:pPr>
            <w:del w:id="624" w:author="blake grills" w:date="2020-04-13T20:40:00Z">
              <w:r w:rsidRPr="007E7142" w:rsidDel="008045AB">
                <w:rPr>
                  <w:rStyle w:val="Code"/>
                </w:rPr>
                <w:delText>&lt;unit xmlns="http://www.srcML.org/srcML/src" xmlns:cpp="http://www.srcML.org/srcML/cpp" revision="0.9.5" language="C++" filename="srcMLsample.cpp"&gt;</w:delText>
              </w:r>
            </w:del>
          </w:p>
          <w:p w14:paraId="3C0A1C4F" w14:textId="701B091B" w:rsidR="005D5075" w:rsidDel="008045AB" w:rsidRDefault="005D5075" w:rsidP="005D5075">
            <w:pPr>
              <w:spacing w:line="276" w:lineRule="auto"/>
              <w:ind w:firstLine="0"/>
              <w:rPr>
                <w:del w:id="625" w:author="blake grills" w:date="2020-04-13T20:40:00Z"/>
                <w:rStyle w:val="Code"/>
              </w:rPr>
            </w:pPr>
            <w:del w:id="626" w:author="blake grills" w:date="2020-04-13T20:40:00Z">
              <w:r w:rsidRPr="005D5075" w:rsidDel="008045AB">
                <w:rPr>
                  <w:rStyle w:val="Code"/>
                </w:rPr>
                <w:delText>&lt;function&gt;&lt;type&gt;&lt;name&gt;int&lt;/name&gt;&lt;/type&gt; &lt;name&gt;main&lt;/name&gt;&lt;parameter_list&gt;()&lt;/parameter_list&gt;&lt;block&gt;{</w:delText>
              </w:r>
            </w:del>
          </w:p>
          <w:p w14:paraId="5D7DEBD7" w14:textId="0365DA5F" w:rsidR="0048571D" w:rsidRPr="005D5075" w:rsidDel="008045AB" w:rsidRDefault="0048571D" w:rsidP="005D5075">
            <w:pPr>
              <w:spacing w:line="276" w:lineRule="auto"/>
              <w:ind w:firstLine="0"/>
              <w:rPr>
                <w:del w:id="627" w:author="blake grills" w:date="2020-04-13T20:40:00Z"/>
                <w:rStyle w:val="Code"/>
              </w:rPr>
            </w:pPr>
            <w:del w:id="628" w:author="blake grills" w:date="2020-04-13T20:40:00Z">
              <w:r w:rsidDel="008045AB">
                <w:rPr>
                  <w:rStyle w:val="Code"/>
                </w:rPr>
                <w:delText xml:space="preserve">    </w:delText>
              </w:r>
              <w:r w:rsidR="00DE638C" w:rsidRPr="00DE638C" w:rsidDel="008045AB">
                <w:rPr>
                  <w:rFonts w:ascii="Courier New" w:hAnsi="Courier New" w:cs="Times New Roman"/>
                  <w:i/>
                  <w:iCs/>
                  <w:szCs w:val="24"/>
                </w:rPr>
                <w:delText>&lt;comment type="line" format="doxygen"&gt;</w:delText>
              </w:r>
              <w:r w:rsidR="008834B3" w:rsidDel="008045AB">
                <w:rPr>
                  <w:rFonts w:ascii="Courier New" w:hAnsi="Courier New" w:cs="Times New Roman"/>
                  <w:i/>
                  <w:iCs/>
                  <w:szCs w:val="24"/>
                </w:rPr>
                <w:delText xml:space="preserve">/// </w:delText>
              </w:r>
              <w:r w:rsidRPr="0048571D" w:rsidDel="008045AB">
                <w:rPr>
                  <w:rFonts w:ascii="Courier New" w:hAnsi="Courier New" w:cs="Times New Roman"/>
                  <w:i/>
                  <w:iCs/>
                  <w:szCs w:val="24"/>
                </w:rPr>
                <w:delText>sum of first 14 numbers&lt;/comment&gt;</w:delText>
              </w:r>
            </w:del>
          </w:p>
          <w:p w14:paraId="6AECD7BE" w14:textId="13F43E96" w:rsidR="005D5075" w:rsidRPr="005D5075" w:rsidDel="008045AB" w:rsidRDefault="005D5075" w:rsidP="005D5075">
            <w:pPr>
              <w:spacing w:line="276" w:lineRule="auto"/>
              <w:ind w:firstLine="0"/>
              <w:rPr>
                <w:del w:id="629" w:author="blake grills" w:date="2020-04-13T20:40:00Z"/>
                <w:rStyle w:val="Code"/>
              </w:rPr>
            </w:pPr>
            <w:del w:id="630" w:author="blake grills" w:date="2020-04-13T20:40:00Z">
              <w:r w:rsidRPr="005D5075" w:rsidDel="008045AB">
                <w:rPr>
                  <w:rStyle w:val="Code"/>
                </w:rPr>
                <w:delText xml:space="preserve">    &lt;decl_stmt&gt;&lt;decl&gt;&lt;type&gt;&lt;name&gt;int&lt;/name&gt;&lt;/type&gt; &lt;name&gt;a&lt;/name&gt; &lt;init&gt;= &lt;expr&gt;&lt;literal type="number"&gt;0&lt;/literal&gt;&lt;/expr&gt;&lt;/init&gt;&lt;/decl&gt;;&lt;/decl_stmt&gt;</w:delText>
              </w:r>
            </w:del>
          </w:p>
          <w:p w14:paraId="1B1D7416" w14:textId="77066627" w:rsidR="005D5075" w:rsidRPr="005D5075" w:rsidDel="008045AB" w:rsidRDefault="005D5075" w:rsidP="005D5075">
            <w:pPr>
              <w:spacing w:line="276" w:lineRule="auto"/>
              <w:ind w:firstLine="0"/>
              <w:rPr>
                <w:del w:id="631" w:author="blake grills" w:date="2020-04-13T20:40:00Z"/>
                <w:rStyle w:val="Code"/>
              </w:rPr>
            </w:pPr>
            <w:del w:id="632" w:author="blake grills" w:date="2020-04-13T20:40:00Z">
              <w:r w:rsidRPr="005D5075" w:rsidDel="008045AB">
                <w:rPr>
                  <w:rStyle w:val="Code"/>
                </w:rPr>
                <w:delTex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delText>
              </w:r>
            </w:del>
          </w:p>
          <w:p w14:paraId="53FB1E5F" w14:textId="2876E015" w:rsidR="005D5075" w:rsidRPr="005D5075" w:rsidDel="008045AB" w:rsidRDefault="005D5075" w:rsidP="005D5075">
            <w:pPr>
              <w:spacing w:line="276" w:lineRule="auto"/>
              <w:ind w:firstLine="0"/>
              <w:rPr>
                <w:del w:id="633" w:author="blake grills" w:date="2020-04-13T20:40:00Z"/>
                <w:rStyle w:val="Code"/>
              </w:rPr>
            </w:pPr>
            <w:del w:id="634" w:author="blake grills" w:date="2020-04-13T20:40:00Z">
              <w:r w:rsidRPr="005D5075" w:rsidDel="008045AB">
                <w:rPr>
                  <w:rStyle w:val="Code"/>
                </w:rPr>
                <w:delText xml:space="preserve">        &lt;expr_stmt&gt;&lt;expr&gt;&lt;name&gt;a&lt;/name&gt; &lt;operator&gt;+=&lt;/operator&gt; &lt;name&gt;i&lt;/name&gt;&lt;/expr&gt;;&lt;/expr_stmt&gt;</w:delText>
              </w:r>
            </w:del>
          </w:p>
          <w:p w14:paraId="63C90D0F" w14:textId="73CCDD53" w:rsidR="005D5075" w:rsidRPr="005D5075" w:rsidDel="008045AB" w:rsidRDefault="005D5075" w:rsidP="005D5075">
            <w:pPr>
              <w:spacing w:line="276" w:lineRule="auto"/>
              <w:ind w:firstLine="0"/>
              <w:rPr>
                <w:del w:id="635" w:author="blake grills" w:date="2020-04-13T20:40:00Z"/>
                <w:rStyle w:val="Code"/>
              </w:rPr>
            </w:pPr>
            <w:del w:id="636" w:author="blake grills" w:date="2020-04-13T20:40:00Z">
              <w:r w:rsidRPr="005D5075" w:rsidDel="008045AB">
                <w:rPr>
                  <w:rStyle w:val="Code"/>
                </w:rPr>
                <w:delText xml:space="preserve">    }&lt;/block&gt;&lt;/for&gt;</w:delText>
              </w:r>
            </w:del>
          </w:p>
          <w:p w14:paraId="3306DD87" w14:textId="1553AC2C" w:rsidR="005D5075" w:rsidRPr="005D5075" w:rsidDel="008045AB" w:rsidRDefault="005D5075" w:rsidP="005D5075">
            <w:pPr>
              <w:spacing w:line="276" w:lineRule="auto"/>
              <w:ind w:firstLine="0"/>
              <w:rPr>
                <w:del w:id="637" w:author="blake grills" w:date="2020-04-13T20:40:00Z"/>
                <w:rStyle w:val="Code"/>
              </w:rPr>
            </w:pPr>
          </w:p>
          <w:p w14:paraId="296D5F28" w14:textId="5D6F3894" w:rsidR="005D5075" w:rsidRPr="005D5075" w:rsidDel="008045AB" w:rsidRDefault="005D5075" w:rsidP="005D5075">
            <w:pPr>
              <w:spacing w:line="276" w:lineRule="auto"/>
              <w:ind w:firstLine="0"/>
              <w:rPr>
                <w:del w:id="638" w:author="blake grills" w:date="2020-04-13T20:40:00Z"/>
                <w:rStyle w:val="Code"/>
              </w:rPr>
            </w:pPr>
            <w:del w:id="639" w:author="blake grills" w:date="2020-04-13T20:40:00Z">
              <w:r w:rsidRPr="005D5075" w:rsidDel="008045AB">
                <w:rPr>
                  <w:rStyle w:val="Code"/>
                </w:rPr>
                <w:delText xml:space="preserve">    &lt;return&gt;return &lt;expr&gt;&lt;literal type="number"&gt;0&lt;/literal&gt;&lt;/expr&gt;;&lt;/return&gt;</w:delText>
              </w:r>
            </w:del>
          </w:p>
          <w:p w14:paraId="2C2096C4" w14:textId="420339DB" w:rsidR="005D5075" w:rsidRPr="000E69C1" w:rsidDel="008045AB" w:rsidRDefault="005D5075" w:rsidP="000E69C1">
            <w:pPr>
              <w:spacing w:line="276" w:lineRule="auto"/>
              <w:ind w:firstLine="0"/>
              <w:rPr>
                <w:del w:id="640" w:author="blake grills" w:date="2020-04-13T20:40:00Z"/>
                <w:rStyle w:val="Code"/>
              </w:rPr>
            </w:pPr>
            <w:del w:id="641" w:author="blake grills" w:date="2020-04-13T20:40:00Z">
              <w:r w:rsidRPr="005D5075" w:rsidDel="008045AB">
                <w:rPr>
                  <w:rStyle w:val="Code"/>
                </w:rPr>
                <w:delText>}&lt;/block&gt;&lt;/function&gt;</w:delText>
              </w:r>
              <w:r w:rsidR="007E7142" w:rsidDel="008045AB">
                <w:rPr>
                  <w:rStyle w:val="Code"/>
                </w:rPr>
                <w:delText>&lt;/unit&gt;</w:delText>
              </w:r>
            </w:del>
          </w:p>
        </w:tc>
      </w:tr>
    </w:tbl>
    <w:p w14:paraId="6581A5F4" w14:textId="7CF18EE6" w:rsidR="00B26D4D" w:rsidDel="008045AB" w:rsidRDefault="00B26D4D" w:rsidP="00144CB3">
      <w:pPr>
        <w:rPr>
          <w:del w:id="642" w:author="blake grills" w:date="2020-04-13T20:40:00Z"/>
          <w:rFonts w:cs="Times New Roman"/>
          <w:szCs w:val="24"/>
        </w:rPr>
      </w:pPr>
    </w:p>
    <w:p w14:paraId="685ECEFC" w14:textId="7D999B4A" w:rsidR="002E34E0" w:rsidRPr="00DD1F97" w:rsidDel="008045AB" w:rsidRDefault="002E34E0" w:rsidP="003D080F">
      <w:pPr>
        <w:pStyle w:val="TableCaption"/>
        <w:rPr>
          <w:del w:id="643" w:author="blake grills" w:date="2020-04-13T20:40:00Z"/>
        </w:rPr>
      </w:pPr>
      <w:bookmarkStart w:id="644" w:name="_Ref35596463"/>
      <w:bookmarkStart w:id="645" w:name="_Toc37578793"/>
      <w:del w:id="646" w:author="blake grills" w:date="2020-04-13T20:40:00Z">
        <w:r w:rsidRPr="000E69C1" w:rsidDel="008045AB">
          <w:delText>T</w:delText>
        </w:r>
        <w:r w:rsidR="007F3325" w:rsidRPr="000E69C1" w:rsidDel="008045AB">
          <w:delText>ABLE</w:delText>
        </w:r>
        <w:r w:rsidRPr="000E69C1" w:rsidDel="008045AB">
          <w:delText xml:space="preserve"> </w:delText>
        </w:r>
        <w:r w:rsidR="005141DB" w:rsidDel="008045AB">
          <w:rPr>
            <w:smallCaps w:val="0"/>
          </w:rPr>
          <w:fldChar w:fldCharType="begin"/>
        </w:r>
        <w:r w:rsidR="005141DB" w:rsidDel="008045AB">
          <w:delInstrText xml:space="preserve"> SEQ Table \* ARABIC </w:delInstrText>
        </w:r>
        <w:r w:rsidR="005141DB" w:rsidDel="008045AB">
          <w:rPr>
            <w:smallCaps w:val="0"/>
          </w:rPr>
          <w:fldChar w:fldCharType="separate"/>
        </w:r>
        <w:r w:rsidR="005141DB" w:rsidDel="008045AB">
          <w:rPr>
            <w:noProof/>
          </w:rPr>
          <w:delText>7</w:delText>
        </w:r>
        <w:r w:rsidR="005141DB" w:rsidDel="008045AB">
          <w:rPr>
            <w:smallCaps w:val="0"/>
            <w:noProof/>
          </w:rPr>
          <w:fldChar w:fldCharType="end"/>
        </w:r>
        <w:bookmarkEnd w:id="644"/>
        <w:r w:rsidR="00CF64B0" w:rsidDel="008045AB">
          <w:delText xml:space="preserve">.  </w:delText>
        </w:r>
        <w:r w:rsidR="007F3325" w:rsidRPr="000E69C1" w:rsidDel="008045AB">
          <w:delText>This is a sample of an XML archive file generated using srcML on a directory</w:delText>
        </w:r>
        <w:r w:rsidR="00CF64B0" w:rsidDel="008045AB">
          <w:delText xml:space="preserve">.  </w:delText>
        </w:r>
        <w:r w:rsidR="007F3325" w:rsidRPr="000E69C1" w:rsidDel="008045AB">
          <w:delText>The primary difference between this and a standard XML file that is generated by srcML is that each unit tag represents an entire file, and each unit tag gains an additional hash attribute which can be used to verify file integrity.</w:delText>
        </w:r>
        <w:bookmarkEnd w:id="645"/>
      </w:del>
    </w:p>
    <w:tbl>
      <w:tblPr>
        <w:tblStyle w:val="TableGrid"/>
        <w:tblW w:w="0" w:type="auto"/>
        <w:tblLook w:val="04A0" w:firstRow="1" w:lastRow="0" w:firstColumn="1" w:lastColumn="0" w:noHBand="0" w:noVBand="1"/>
      </w:tblPr>
      <w:tblGrid>
        <w:gridCol w:w="12950"/>
      </w:tblGrid>
      <w:tr w:rsidR="003353F1" w:rsidDel="008045AB" w14:paraId="5492091C" w14:textId="1187A42A" w:rsidTr="000E69C1">
        <w:trPr>
          <w:del w:id="647" w:author="blake grills" w:date="2020-04-13T20:40:00Z"/>
        </w:trPr>
        <w:tc>
          <w:tcPr>
            <w:tcW w:w="12950" w:type="dxa"/>
          </w:tcPr>
          <w:p w14:paraId="7C91DEF4" w14:textId="2D0E10BA" w:rsidR="00E557E6" w:rsidRPr="00E557E6" w:rsidDel="008045AB" w:rsidRDefault="00E557E6" w:rsidP="00E557E6">
            <w:pPr>
              <w:spacing w:line="276" w:lineRule="auto"/>
              <w:ind w:firstLine="0"/>
              <w:rPr>
                <w:del w:id="648" w:author="blake grills" w:date="2020-04-13T20:40:00Z"/>
                <w:rFonts w:ascii="Courier New" w:hAnsi="Courier New" w:cs="Times New Roman"/>
                <w:i/>
                <w:iCs/>
                <w:szCs w:val="24"/>
              </w:rPr>
            </w:pPr>
            <w:del w:id="649" w:author="blake grills" w:date="2020-04-13T20:40:00Z">
              <w:r w:rsidRPr="00E557E6" w:rsidDel="008045AB">
                <w:rPr>
                  <w:rFonts w:ascii="Courier New" w:hAnsi="Courier New" w:cs="Times New Roman"/>
                  <w:i/>
                  <w:iCs/>
                  <w:szCs w:val="24"/>
                </w:rPr>
                <w:delText>&lt;?xml version="1.0" encoding="UTF-8" standalone="yes"?&gt;</w:delText>
              </w:r>
            </w:del>
          </w:p>
          <w:p w14:paraId="682F1FCE" w14:textId="359A39EE" w:rsidR="00DB1734" w:rsidDel="008045AB" w:rsidRDefault="00E557E6" w:rsidP="00E557E6">
            <w:pPr>
              <w:spacing w:line="276" w:lineRule="auto"/>
              <w:ind w:firstLine="0"/>
              <w:rPr>
                <w:del w:id="650" w:author="blake grills" w:date="2020-04-13T20:40:00Z"/>
                <w:rFonts w:ascii="Courier New" w:hAnsi="Courier New" w:cs="Times New Roman"/>
                <w:i/>
                <w:iCs/>
                <w:szCs w:val="24"/>
              </w:rPr>
            </w:pPr>
            <w:del w:id="651" w:author="blake grills" w:date="2020-04-13T20:40:00Z">
              <w:r w:rsidRPr="00E557E6" w:rsidDel="008045AB">
                <w:rPr>
                  <w:rFonts w:ascii="Courier New" w:hAnsi="Courier New" w:cs="Times New Roman"/>
                  <w:i/>
                  <w:iCs/>
                  <w:szCs w:val="24"/>
                </w:rPr>
                <w:delText>&lt;unit xmlns="http://www.srcML.org/srcML/src" revision="1.0.0"&gt;</w:delText>
              </w:r>
            </w:del>
          </w:p>
          <w:p w14:paraId="6FB3C7C6" w14:textId="78AD3553" w:rsidR="00E557E6" w:rsidDel="008045AB" w:rsidRDefault="00E557E6" w:rsidP="00E557E6">
            <w:pPr>
              <w:spacing w:line="276" w:lineRule="auto"/>
              <w:ind w:firstLine="0"/>
              <w:rPr>
                <w:del w:id="652" w:author="blake grills" w:date="2020-04-13T20:40:00Z"/>
                <w:rStyle w:val="Code"/>
              </w:rPr>
            </w:pPr>
          </w:p>
          <w:p w14:paraId="77B55C5B" w14:textId="5FA24019" w:rsidR="003353F1" w:rsidRPr="000E69C1" w:rsidDel="008045AB" w:rsidRDefault="003353F1" w:rsidP="000E69C1">
            <w:pPr>
              <w:spacing w:line="276" w:lineRule="auto"/>
              <w:ind w:firstLine="0"/>
              <w:rPr>
                <w:del w:id="653" w:author="blake grills" w:date="2020-04-13T20:40:00Z"/>
                <w:rStyle w:val="Code"/>
              </w:rPr>
            </w:pPr>
            <w:del w:id="654" w:author="blake grills" w:date="2020-04-13T20:40:00Z">
              <w:r w:rsidRPr="000E69C1" w:rsidDel="008045AB">
                <w:rPr>
                  <w:rStyle w:val="Code"/>
                </w:rPr>
                <w:delText>&lt;unit xmlns:cpp="http://www.srcML.org/srcML/cpp" revision="0.9.5" language="C#" filename="Class1.cs" hash="693d899bc71f2dcd8335fac076940b2b8e1a933e"&gt;</w:delText>
              </w:r>
              <w:r w:rsidR="00CB1BB1" w:rsidDel="008045AB">
                <w:rPr>
                  <w:rStyle w:val="Code"/>
                </w:rPr>
                <w:delText>…&lt;/</w:delText>
              </w:r>
              <w:r w:rsidRPr="000E69C1" w:rsidDel="008045AB">
                <w:rPr>
                  <w:rStyle w:val="Code"/>
                </w:rPr>
                <w:delText>unit&gt;</w:delText>
              </w:r>
            </w:del>
          </w:p>
          <w:p w14:paraId="03A511D0" w14:textId="6E81D971" w:rsidR="003353F1" w:rsidRPr="000E69C1" w:rsidDel="008045AB" w:rsidRDefault="003353F1" w:rsidP="000E69C1">
            <w:pPr>
              <w:spacing w:line="276" w:lineRule="auto"/>
              <w:ind w:firstLine="0"/>
              <w:rPr>
                <w:del w:id="655" w:author="blake grills" w:date="2020-04-13T20:40:00Z"/>
                <w:rStyle w:val="Code"/>
              </w:rPr>
            </w:pPr>
          </w:p>
          <w:p w14:paraId="7E7C0D50" w14:textId="615F3C09" w:rsidR="003353F1" w:rsidDel="008045AB" w:rsidRDefault="003353F1">
            <w:pPr>
              <w:spacing w:line="276" w:lineRule="auto"/>
              <w:ind w:firstLine="0"/>
              <w:rPr>
                <w:del w:id="656" w:author="blake grills" w:date="2020-04-13T20:40:00Z"/>
                <w:rStyle w:val="Code"/>
              </w:rPr>
            </w:pPr>
            <w:del w:id="657" w:author="blake grills" w:date="2020-04-13T20:40:00Z">
              <w:r w:rsidRPr="000E69C1" w:rsidDel="008045AB">
                <w:rPr>
                  <w:rStyle w:val="Code"/>
                </w:rPr>
                <w:delText>&lt;unit xmlns:cpp="http://www.srcML.org/srcML/cpp" revision="0.9.5" language="C" filename="ClassHierarchyJob.h" hash="51abc9d61f337d3cb3410bbbf4cb9cbf7db9a506"&gt;</w:delText>
              </w:r>
              <w:r w:rsidR="0006331D" w:rsidDel="008045AB">
                <w:rPr>
                  <w:rStyle w:val="Code"/>
                </w:rPr>
                <w:delText>…</w:delText>
              </w:r>
              <w:r w:rsidRPr="000E69C1" w:rsidDel="008045AB">
                <w:rPr>
                  <w:rStyle w:val="Code"/>
                </w:rPr>
                <w:delText>&lt;/unit&gt;</w:delText>
              </w:r>
            </w:del>
          </w:p>
          <w:p w14:paraId="44B2A8E1" w14:textId="1D8F0FBF" w:rsidR="00DB1734" w:rsidDel="008045AB" w:rsidRDefault="00DB1734" w:rsidP="000E69C1">
            <w:pPr>
              <w:spacing w:line="276" w:lineRule="auto"/>
              <w:ind w:firstLine="0"/>
              <w:rPr>
                <w:del w:id="658" w:author="blake grills" w:date="2020-04-13T20:40:00Z"/>
                <w:rFonts w:cs="Times New Roman"/>
                <w:szCs w:val="24"/>
              </w:rPr>
            </w:pPr>
          </w:p>
          <w:p w14:paraId="2A673612" w14:textId="20665996" w:rsidR="00E557E6" w:rsidDel="008045AB" w:rsidRDefault="00E557E6" w:rsidP="000E69C1">
            <w:pPr>
              <w:spacing w:line="276" w:lineRule="auto"/>
              <w:ind w:firstLine="0"/>
              <w:rPr>
                <w:del w:id="659" w:author="blake grills" w:date="2020-04-13T20:40:00Z"/>
                <w:rFonts w:cs="Times New Roman"/>
                <w:szCs w:val="24"/>
              </w:rPr>
            </w:pPr>
            <w:del w:id="660" w:author="blake grills" w:date="2020-04-13T20:40:00Z">
              <w:r w:rsidRPr="00E557E6" w:rsidDel="008045AB">
                <w:rPr>
                  <w:rFonts w:cs="Times New Roman"/>
                  <w:szCs w:val="24"/>
                </w:rPr>
                <w:delText>&lt;/unit&gt;</w:delText>
              </w:r>
            </w:del>
          </w:p>
        </w:tc>
      </w:tr>
    </w:tbl>
    <w:p w14:paraId="15393071" w14:textId="1BB19C7A" w:rsidR="003353F1" w:rsidDel="008045AB" w:rsidRDefault="003353F1" w:rsidP="004C4088">
      <w:pPr>
        <w:rPr>
          <w:del w:id="661" w:author="blake grills" w:date="2020-04-13T20:40:00Z"/>
          <w:rFonts w:cs="Times New Roman"/>
          <w:szCs w:val="24"/>
        </w:rPr>
        <w:sectPr w:rsidR="003353F1" w:rsidDel="008045AB" w:rsidSect="000E69C1">
          <w:pgSz w:w="15840" w:h="12240" w:orient="landscape"/>
          <w:pgMar w:top="1440" w:right="1440" w:bottom="1440" w:left="1440" w:header="720" w:footer="720" w:gutter="0"/>
          <w:cols w:space="720"/>
          <w:docGrid w:linePitch="360"/>
        </w:sectPr>
      </w:pPr>
    </w:p>
    <w:p w14:paraId="2238C2BA" w14:textId="54F55EAC" w:rsidR="00762789" w:rsidDel="008045AB" w:rsidRDefault="004C4088" w:rsidP="004C4088">
      <w:pPr>
        <w:rPr>
          <w:del w:id="662" w:author="blake grills" w:date="2020-04-13T20:40:00Z"/>
          <w:rFonts w:cs="Times New Roman"/>
          <w:szCs w:val="24"/>
        </w:rPr>
      </w:pPr>
      <w:del w:id="663" w:author="blake grills" w:date="2020-04-13T20:40:00Z">
        <w:r w:rsidRPr="002248ED" w:rsidDel="008045AB">
          <w:rPr>
            <w:rFonts w:cs="Times New Roman"/>
            <w:szCs w:val="24"/>
          </w:rPr>
          <w:delText>Once source code has been converted to XML using srcML</w:delText>
        </w:r>
        <w:r w:rsidR="00E9514E" w:rsidDel="008045AB">
          <w:rPr>
            <w:rFonts w:cs="Times New Roman"/>
            <w:szCs w:val="24"/>
          </w:rPr>
          <w:delText>, whether it is an archive or single file</w:delText>
        </w:r>
        <w:r w:rsidDel="008045AB">
          <w:rPr>
            <w:rFonts w:cs="Times New Roman"/>
            <w:szCs w:val="24"/>
          </w:rPr>
          <w:delText>,</w:delText>
        </w:r>
        <w:r w:rsidRPr="002248ED" w:rsidDel="008045AB">
          <w:rPr>
            <w:rFonts w:cs="Times New Roman"/>
            <w:szCs w:val="24"/>
          </w:rPr>
          <w:delText xml:space="preserve"> the user is able to write XPath, a query language for selecting nodes from an XML document</w:delText>
        </w:r>
        <w:r w:rsidR="00CF64B0" w:rsidDel="008045AB">
          <w:rPr>
            <w:rFonts w:cs="Times New Roman"/>
            <w:szCs w:val="24"/>
          </w:rPr>
          <w:delText xml:space="preserve">.  </w:delText>
        </w:r>
        <w:r w:rsidR="00533D48" w:rsidDel="008045AB">
          <w:rPr>
            <w:rFonts w:cs="Times New Roman"/>
            <w:szCs w:val="24"/>
          </w:rPr>
          <w:delText xml:space="preserve">XPath </w:delText>
        </w:r>
        <w:r w:rsidRPr="002248ED" w:rsidDel="008045AB">
          <w:rPr>
            <w:rFonts w:cs="Times New Roman"/>
            <w:szCs w:val="24"/>
          </w:rPr>
          <w:delText>queries</w:delText>
        </w:r>
        <w:r w:rsidR="00533D48" w:rsidDel="008045AB">
          <w:rPr>
            <w:rFonts w:cs="Times New Roman"/>
            <w:szCs w:val="24"/>
          </w:rPr>
          <w:delText xml:space="preserve"> allow someone</w:delText>
        </w:r>
        <w:r w:rsidRPr="002248ED" w:rsidDel="008045AB">
          <w:rPr>
            <w:rFonts w:cs="Times New Roman"/>
            <w:szCs w:val="24"/>
          </w:rPr>
          <w:delText xml:space="preserve"> to pull any specific information needed from the original source code quickly and easily</w:delText>
        </w:r>
        <w:r w:rsidR="00CF64B0" w:rsidDel="008045AB">
          <w:rPr>
            <w:rFonts w:cs="Times New Roman"/>
            <w:szCs w:val="24"/>
          </w:rPr>
          <w:delText xml:space="preserve">.  </w:delText>
        </w:r>
        <w:r w:rsidR="00533D48" w:rsidDel="008045AB">
          <w:rPr>
            <w:rFonts w:cs="Times New Roman"/>
            <w:szCs w:val="24"/>
          </w:rPr>
          <w:delText>For the purposes of this thesis, t</w:delText>
        </w:r>
        <w:r w:rsidDel="008045AB">
          <w:rPr>
            <w:rFonts w:cs="Times New Roman"/>
            <w:szCs w:val="24"/>
          </w:rPr>
          <w:delText xml:space="preserve">his </w:delText>
        </w:r>
        <w:r w:rsidRPr="002248ED" w:rsidDel="008045AB">
          <w:rPr>
            <w:rFonts w:cs="Times New Roman"/>
            <w:szCs w:val="24"/>
          </w:rPr>
          <w:delText xml:space="preserve">allows us to ignore the actual code in the source and </w:delText>
        </w:r>
        <w:r w:rsidR="00533D48" w:rsidDel="008045AB">
          <w:rPr>
            <w:rFonts w:cs="Times New Roman"/>
            <w:szCs w:val="24"/>
          </w:rPr>
          <w:delText xml:space="preserve">extract </w:delText>
        </w:r>
        <w:r w:rsidRPr="002248ED" w:rsidDel="008045AB">
          <w:rPr>
            <w:rFonts w:cs="Times New Roman"/>
            <w:szCs w:val="24"/>
          </w:rPr>
          <w:delText>just the comments</w:delText>
        </w:r>
        <w:r w:rsidR="00CF64B0" w:rsidDel="008045AB">
          <w:rPr>
            <w:rFonts w:cs="Times New Roman"/>
            <w:szCs w:val="24"/>
          </w:rPr>
          <w:delText xml:space="preserve">.  </w:delText>
        </w:r>
        <w:r w:rsidR="00AD169E" w:rsidDel="008045AB">
          <w:rPr>
            <w:rFonts w:cs="Times New Roman"/>
            <w:szCs w:val="24"/>
          </w:rPr>
          <w:delText xml:space="preserve">A sample XPath command </w:delText>
        </w:r>
        <w:r w:rsidR="00762789" w:rsidDel="008045AB">
          <w:rPr>
            <w:rFonts w:cs="Times New Roman"/>
            <w:szCs w:val="24"/>
          </w:rPr>
          <w:delText xml:space="preserve">to extract all </w:delText>
        </w:r>
        <w:r w:rsidR="00533D48" w:rsidDel="008045AB">
          <w:rPr>
            <w:rFonts w:cs="Times New Roman"/>
            <w:szCs w:val="24"/>
          </w:rPr>
          <w:delText xml:space="preserve">comments </w:delText>
        </w:r>
        <w:r w:rsidR="00762789" w:rsidDel="008045AB">
          <w:rPr>
            <w:rFonts w:cs="Times New Roman"/>
            <w:szCs w:val="24"/>
          </w:rPr>
          <w:delText>from a srcML archive is:</w:delText>
        </w:r>
        <w:r w:rsidR="00AD169E" w:rsidDel="008045AB">
          <w:rPr>
            <w:rFonts w:cs="Times New Roman"/>
            <w:szCs w:val="24"/>
          </w:rPr>
          <w:delText xml:space="preserve"> </w:delText>
        </w:r>
      </w:del>
    </w:p>
    <w:p w14:paraId="05A431CA" w14:textId="0532794A" w:rsidR="00762789" w:rsidDel="008045AB" w:rsidRDefault="00AD169E" w:rsidP="004C4088">
      <w:pPr>
        <w:rPr>
          <w:del w:id="664" w:author="blake grills" w:date="2020-04-13T20:40:00Z"/>
          <w:rFonts w:cs="Times New Roman"/>
          <w:szCs w:val="24"/>
        </w:rPr>
      </w:pPr>
      <w:del w:id="665" w:author="blake grills" w:date="2020-04-13T20:40:00Z">
        <w:r w:rsidRPr="00AD169E" w:rsidDel="008045AB">
          <w:rPr>
            <w:rStyle w:val="Code"/>
          </w:rPr>
          <w:delText>srcml --xpath “//src:</w:delText>
        </w:r>
        <w:r w:rsidR="007F3325" w:rsidDel="008045AB">
          <w:rPr>
            <w:rStyle w:val="Code"/>
          </w:rPr>
          <w:delText>comment</w:delText>
        </w:r>
        <w:r w:rsidRPr="00AD169E" w:rsidDel="008045AB">
          <w:rPr>
            <w:rStyle w:val="Code"/>
          </w:rPr>
          <w:delText xml:space="preserve">” project.xml </w:delText>
        </w:r>
        <w:r w:rsidR="00BA4F41" w:rsidDel="008045AB">
          <w:rPr>
            <w:rStyle w:val="Code"/>
          </w:rPr>
          <w:delText>-o</w:delText>
        </w:r>
        <w:r w:rsidR="00BA4F41" w:rsidRPr="00AD169E" w:rsidDel="008045AB">
          <w:rPr>
            <w:rStyle w:val="Code"/>
          </w:rPr>
          <w:delText xml:space="preserve"> </w:delText>
        </w:r>
        <w:r w:rsidR="007F3325" w:rsidDel="008045AB">
          <w:rPr>
            <w:rStyle w:val="Code"/>
          </w:rPr>
          <w:delText>Comments</w:delText>
        </w:r>
        <w:r w:rsidRPr="00AD169E" w:rsidDel="008045AB">
          <w:rPr>
            <w:rStyle w:val="Code"/>
          </w:rPr>
          <w:delText>.xml</w:delText>
        </w:r>
        <w:r w:rsidR="000D04F6" w:rsidDel="008045AB">
          <w:rPr>
            <w:rFonts w:cs="Times New Roman"/>
            <w:szCs w:val="24"/>
          </w:rPr>
          <w:delText xml:space="preserve"> </w:delText>
        </w:r>
      </w:del>
    </w:p>
    <w:p w14:paraId="72DDBF7E" w14:textId="12E58DBB" w:rsidR="00E9514E" w:rsidDel="008045AB" w:rsidRDefault="00762789" w:rsidP="00533D48">
      <w:pPr>
        <w:rPr>
          <w:del w:id="666" w:author="blake grills" w:date="2020-04-13T20:40:00Z"/>
          <w:rFonts w:cs="Times New Roman"/>
          <w:szCs w:val="24"/>
        </w:rPr>
        <w:sectPr w:rsidR="00E9514E" w:rsidDel="008045AB" w:rsidSect="004B145D">
          <w:pgSz w:w="12240" w:h="15840"/>
          <w:pgMar w:top="1440" w:right="1440" w:bottom="1440" w:left="1440" w:header="720" w:footer="720" w:gutter="0"/>
          <w:cols w:space="720"/>
          <w:docGrid w:linePitch="360"/>
        </w:sectPr>
      </w:pPr>
      <w:del w:id="667" w:author="blake grills" w:date="2020-04-13T20:40:00Z">
        <w:r w:rsidDel="008045AB">
          <w:rPr>
            <w:rFonts w:cs="Times New Roman"/>
            <w:szCs w:val="24"/>
          </w:rPr>
          <w:delText>This</w:delText>
        </w:r>
        <w:r w:rsidR="00AD169E" w:rsidDel="008045AB">
          <w:rPr>
            <w:rFonts w:cs="Times New Roman"/>
            <w:szCs w:val="24"/>
          </w:rPr>
          <w:delText xml:space="preserve"> result</w:delText>
        </w:r>
        <w:r w:rsidR="00144CB3" w:rsidDel="008045AB">
          <w:rPr>
            <w:rFonts w:cs="Times New Roman"/>
            <w:szCs w:val="24"/>
          </w:rPr>
          <w:delText>s</w:delText>
        </w:r>
        <w:r w:rsidR="00AD169E" w:rsidDel="008045AB">
          <w:rPr>
            <w:rFonts w:cs="Times New Roman"/>
            <w:szCs w:val="24"/>
          </w:rPr>
          <w:delText xml:space="preserve"> in a new xml document containing only the </w:delText>
        </w:r>
        <w:r w:rsidR="00E9514E" w:rsidDel="008045AB">
          <w:rPr>
            <w:rFonts w:cs="Times New Roman"/>
            <w:szCs w:val="24"/>
          </w:rPr>
          <w:delText>comments</w:delText>
        </w:r>
        <w:r w:rsidR="00AD169E" w:rsidDel="008045AB">
          <w:rPr>
            <w:rFonts w:cs="Times New Roman"/>
            <w:szCs w:val="24"/>
          </w:rPr>
          <w:delText xml:space="preserve"> found in the </w:delText>
        </w:r>
        <w:r w:rsidR="00E9514E" w:rsidDel="008045AB">
          <w:rPr>
            <w:rFonts w:cs="Times New Roman"/>
            <w:szCs w:val="24"/>
          </w:rPr>
          <w:delText>Comments</w:delText>
        </w:r>
        <w:r w:rsidR="00AD169E" w:rsidDel="008045AB">
          <w:rPr>
            <w:rFonts w:cs="Times New Roman"/>
            <w:szCs w:val="24"/>
          </w:rPr>
          <w:delText>.xml document</w:delText>
        </w:r>
        <w:r w:rsidR="00533D48" w:rsidDel="008045AB">
          <w:rPr>
            <w:rFonts w:cs="Times New Roman"/>
            <w:szCs w:val="24"/>
          </w:rPr>
          <w:delText xml:space="preserve"> as a srcML archive</w:delText>
        </w:r>
        <w:r w:rsidR="00CF64B0" w:rsidDel="008045AB">
          <w:rPr>
            <w:rFonts w:cs="Times New Roman"/>
            <w:szCs w:val="24"/>
          </w:rPr>
          <w:delText xml:space="preserve">.  </w:delText>
        </w:r>
        <w:r w:rsidR="00DE70FC" w:rsidDel="008045AB">
          <w:rPr>
            <w:rFonts w:cs="Times New Roman"/>
            <w:szCs w:val="24"/>
          </w:rPr>
          <w:fldChar w:fldCharType="begin"/>
        </w:r>
        <w:r w:rsidR="00DE70FC" w:rsidDel="008045AB">
          <w:rPr>
            <w:rFonts w:cs="Times New Roman"/>
            <w:szCs w:val="24"/>
          </w:rPr>
          <w:delInstrText xml:space="preserve"> REF _Ref35600762 \h </w:delInstrText>
        </w:r>
        <w:r w:rsidR="00DE70FC" w:rsidDel="008045AB">
          <w:rPr>
            <w:rFonts w:cs="Times New Roman"/>
            <w:szCs w:val="24"/>
          </w:rPr>
        </w:r>
        <w:r w:rsidR="00DE70FC" w:rsidDel="008045AB">
          <w:rPr>
            <w:rFonts w:cs="Times New Roman"/>
            <w:szCs w:val="24"/>
          </w:rPr>
          <w:fldChar w:fldCharType="separate"/>
        </w:r>
        <w:r w:rsidR="005141DB" w:rsidRPr="000E69C1" w:rsidDel="008045AB">
          <w:delText xml:space="preserve">TABLE </w:delText>
        </w:r>
        <w:r w:rsidR="005141DB" w:rsidDel="008045AB">
          <w:rPr>
            <w:noProof/>
          </w:rPr>
          <w:delText>8</w:delText>
        </w:r>
        <w:r w:rsidR="00DE70FC" w:rsidDel="008045AB">
          <w:rPr>
            <w:rFonts w:cs="Times New Roman"/>
            <w:szCs w:val="24"/>
          </w:rPr>
          <w:fldChar w:fldCharType="end"/>
        </w:r>
        <w:r w:rsidR="00DE70FC" w:rsidDel="008045AB">
          <w:rPr>
            <w:rFonts w:cs="Times New Roman"/>
            <w:szCs w:val="24"/>
          </w:rPr>
          <w:delText xml:space="preserve"> contains a sample of the Comments.xml document</w:delText>
        </w:r>
        <w:r w:rsidR="00CF64B0" w:rsidDel="008045AB">
          <w:rPr>
            <w:rFonts w:cs="Times New Roman"/>
            <w:szCs w:val="24"/>
          </w:rPr>
          <w:delText xml:space="preserve">.  </w:delText>
        </w:r>
        <w:r w:rsidR="00DE70FC" w:rsidDel="008045AB">
          <w:rPr>
            <w:rFonts w:cs="Times New Roman"/>
            <w:szCs w:val="24"/>
          </w:rPr>
          <w:delText>There are a few notable differences from the standard XML file format found in a standard srcML command</w:delText>
        </w:r>
        <w:r w:rsidR="00CF64B0" w:rsidDel="008045AB">
          <w:rPr>
            <w:rFonts w:cs="Times New Roman"/>
            <w:szCs w:val="24"/>
          </w:rPr>
          <w:delText xml:space="preserve">.  </w:delText>
        </w:r>
        <w:r w:rsidR="00247C80" w:rsidDel="008045AB">
          <w:rPr>
            <w:rFonts w:cs="Times New Roman"/>
            <w:szCs w:val="24"/>
          </w:rPr>
          <w:delText xml:space="preserve">First the XPath command results, like an archive file, have a </w:delText>
        </w:r>
        <w:r w:rsidR="00247C80" w:rsidRPr="00825AE2" w:rsidDel="008045AB">
          <w:rPr>
            <w:rStyle w:val="Code"/>
          </w:rPr>
          <w:delText>unit</w:delText>
        </w:r>
        <w:r w:rsidR="00247C80" w:rsidDel="008045AB">
          <w:rPr>
            <w:rFonts w:cs="Times New Roman"/>
            <w:szCs w:val="24"/>
          </w:rPr>
          <w:delText xml:space="preserve"> tag for every entry</w:delText>
        </w:r>
        <w:r w:rsidR="00533D48" w:rsidDel="008045AB">
          <w:rPr>
            <w:rFonts w:cs="Times New Roman"/>
            <w:szCs w:val="24"/>
          </w:rPr>
          <w:delText xml:space="preserve"> (i.e., comment found)</w:delText>
        </w:r>
        <w:r w:rsidR="00CF64B0" w:rsidDel="008045AB">
          <w:rPr>
            <w:rFonts w:cs="Times New Roman"/>
            <w:szCs w:val="24"/>
          </w:rPr>
          <w:delText xml:space="preserve">.  </w:delText>
        </w:r>
        <w:r w:rsidR="00247C80" w:rsidDel="008045AB">
          <w:rPr>
            <w:rFonts w:cs="Times New Roman"/>
            <w:szCs w:val="24"/>
          </w:rPr>
          <w:delText xml:space="preserve">Second each filename attribute contains the path to the original file the query </w:delText>
        </w:r>
        <w:r w:rsidR="00533D48" w:rsidDel="008045AB">
          <w:rPr>
            <w:rFonts w:cs="Times New Roman"/>
            <w:szCs w:val="24"/>
          </w:rPr>
          <w:delText xml:space="preserve">result </w:delText>
        </w:r>
        <w:r w:rsidR="00247C80" w:rsidDel="008045AB">
          <w:rPr>
            <w:rFonts w:cs="Times New Roman"/>
            <w:szCs w:val="24"/>
          </w:rPr>
          <w:delText>is pulled from, rather than the path of the XML file</w:delText>
        </w:r>
        <w:r w:rsidR="00CF64B0" w:rsidDel="008045AB">
          <w:rPr>
            <w:rFonts w:cs="Times New Roman"/>
            <w:szCs w:val="24"/>
          </w:rPr>
          <w:delText xml:space="preserve">.  </w:delText>
        </w:r>
        <w:r w:rsidR="00247C80" w:rsidDel="008045AB">
          <w:rPr>
            <w:rFonts w:cs="Times New Roman"/>
            <w:szCs w:val="24"/>
          </w:rPr>
          <w:delText xml:space="preserve">Each entry also contains a new unique attribute </w:delText>
        </w:r>
        <w:r w:rsidR="00FD0B50" w:rsidDel="008045AB">
          <w:rPr>
            <w:rFonts w:cs="Times New Roman"/>
            <w:szCs w:val="24"/>
          </w:rPr>
          <w:delText>called item</w:delText>
        </w:r>
        <w:r w:rsidR="00247C80" w:rsidDel="008045AB">
          <w:rPr>
            <w:rFonts w:cs="Times New Roman"/>
            <w:szCs w:val="24"/>
          </w:rPr>
          <w:delText>, which maintains a count of each instance of the query in a file and restarts at each new file.</w:delText>
        </w:r>
      </w:del>
    </w:p>
    <w:p w14:paraId="1B4B1639" w14:textId="735C7F9C" w:rsidR="000137EB" w:rsidRPr="00DD1F97" w:rsidDel="008045AB" w:rsidRDefault="000137EB" w:rsidP="003D080F">
      <w:pPr>
        <w:pStyle w:val="TableCaption"/>
        <w:rPr>
          <w:del w:id="668" w:author="blake grills" w:date="2020-04-13T20:40:00Z"/>
        </w:rPr>
      </w:pPr>
      <w:bookmarkStart w:id="669" w:name="_Ref35600762"/>
      <w:bookmarkStart w:id="670" w:name="_Toc37578794"/>
      <w:del w:id="671" w:author="blake grills" w:date="2020-04-13T20:40:00Z">
        <w:r w:rsidRPr="000E69C1" w:rsidDel="008045AB">
          <w:delText>T</w:delText>
        </w:r>
        <w:r w:rsidR="007B558B" w:rsidRPr="000E69C1" w:rsidDel="008045AB">
          <w:delText>ABLE</w:delText>
        </w:r>
        <w:r w:rsidRPr="000E69C1" w:rsidDel="008045AB">
          <w:delText xml:space="preserve"> </w:delText>
        </w:r>
        <w:r w:rsidR="005141DB" w:rsidDel="008045AB">
          <w:rPr>
            <w:smallCaps w:val="0"/>
          </w:rPr>
          <w:fldChar w:fldCharType="begin"/>
        </w:r>
        <w:r w:rsidR="005141DB" w:rsidDel="008045AB">
          <w:delInstrText xml:space="preserve"> SEQ Table \* ARABIC </w:delInstrText>
        </w:r>
        <w:r w:rsidR="005141DB" w:rsidDel="008045AB">
          <w:rPr>
            <w:smallCaps w:val="0"/>
          </w:rPr>
          <w:fldChar w:fldCharType="separate"/>
        </w:r>
        <w:r w:rsidR="005141DB" w:rsidDel="008045AB">
          <w:rPr>
            <w:noProof/>
          </w:rPr>
          <w:delText>8</w:delText>
        </w:r>
        <w:r w:rsidR="005141DB" w:rsidDel="008045AB">
          <w:rPr>
            <w:smallCaps w:val="0"/>
            <w:noProof/>
          </w:rPr>
          <w:fldChar w:fldCharType="end"/>
        </w:r>
        <w:bookmarkEnd w:id="669"/>
        <w:r w:rsidR="00CF64B0" w:rsidDel="008045AB">
          <w:delText xml:space="preserve">.  </w:delText>
        </w:r>
        <w:r w:rsidRPr="000E69C1" w:rsidDel="008045AB">
          <w:delText>The sample provided is of the results of an XPath command run by srcML on a srcML XML archive file</w:delText>
        </w:r>
        <w:r w:rsidR="00CF64B0" w:rsidDel="008045AB">
          <w:delText xml:space="preserve">.  </w:delText>
        </w:r>
        <w:r w:rsidRPr="000E69C1" w:rsidDel="008045AB">
          <w:delText>The first difference in an XPath XML file as shown here is that each item is given its own unit tag</w:delText>
        </w:r>
        <w:r w:rsidR="00CF64B0" w:rsidDel="008045AB">
          <w:delText xml:space="preserve">.  </w:delText>
        </w:r>
        <w:r w:rsidRPr="000E69C1" w:rsidDel="008045AB">
          <w:delText>Each of these unit tags is unique to the one following it</w:delText>
        </w:r>
        <w:r w:rsidR="00CF64B0" w:rsidDel="008045AB">
          <w:delText xml:space="preserve">.  </w:delText>
        </w:r>
        <w:r w:rsidRPr="000E69C1" w:rsidDel="008045AB">
          <w:delText>First the filename attribute uses the path to the file containing the result of the XPath query rather than containing the path to the file that the srcML command is run against</w:delText>
        </w:r>
        <w:r w:rsidR="00CF64B0" w:rsidDel="008045AB">
          <w:delText xml:space="preserve">.  </w:delText>
        </w:r>
        <w:r w:rsidRPr="000E69C1" w:rsidDel="008045AB">
          <w:delText xml:space="preserve">The next attribute which is unique to the XPath query is the item attribute this </w:delText>
        </w:r>
        <w:r w:rsidR="007B558B" w:rsidRPr="000E69C1" w:rsidDel="008045AB">
          <w:delText>attribute counts each occurrence of the query within a given file and resets on each new file.</w:delText>
        </w:r>
        <w:bookmarkEnd w:id="670"/>
      </w:del>
    </w:p>
    <w:tbl>
      <w:tblPr>
        <w:tblStyle w:val="TableGrid"/>
        <w:tblW w:w="13945" w:type="dxa"/>
        <w:tblLook w:val="04A0" w:firstRow="1" w:lastRow="0" w:firstColumn="1" w:lastColumn="0" w:noHBand="0" w:noVBand="1"/>
      </w:tblPr>
      <w:tblGrid>
        <w:gridCol w:w="13945"/>
      </w:tblGrid>
      <w:tr w:rsidR="00E9514E" w:rsidDel="008045AB" w14:paraId="0680AE16" w14:textId="14F93135" w:rsidTr="000E69C1">
        <w:trPr>
          <w:del w:id="672" w:author="blake grills" w:date="2020-04-13T20:40:00Z"/>
        </w:trPr>
        <w:tc>
          <w:tcPr>
            <w:tcW w:w="13945" w:type="dxa"/>
          </w:tcPr>
          <w:p w14:paraId="27E4E60F" w14:textId="4CD08051" w:rsidR="00E9514E" w:rsidRPr="000E69C1" w:rsidDel="008045AB" w:rsidRDefault="00E9514E" w:rsidP="000E69C1">
            <w:pPr>
              <w:spacing w:line="276" w:lineRule="auto"/>
              <w:ind w:firstLine="0"/>
              <w:rPr>
                <w:del w:id="673" w:author="blake grills" w:date="2020-04-13T20:40:00Z"/>
                <w:rStyle w:val="Code"/>
              </w:rPr>
            </w:pPr>
            <w:del w:id="674" w:author="blake grills" w:date="2020-04-13T20:40:00Z">
              <w:r w:rsidRPr="000E69C1" w:rsidDel="008045AB">
                <w:rPr>
                  <w:rStyle w:val="Code"/>
                </w:rPr>
                <w:delText>&lt;unit xmlns:cpp="http://www.srcML.org/srcML/cpp" revision="0.9.5" language="C++" filename="C:\Users\blake\OneDrive\Desktop\school\ThesisProject\ThesisCorpus\~ready\0-1 Knapsack.cpp" item="26"&gt;&lt;comment type="line"&gt;//}&lt;/comment&gt;&lt;/unit&gt;</w:delText>
              </w:r>
            </w:del>
          </w:p>
          <w:p w14:paraId="135AA33F" w14:textId="75D771CC" w:rsidR="00E9514E" w:rsidRPr="000E69C1" w:rsidDel="008045AB" w:rsidRDefault="00E9514E" w:rsidP="000E69C1">
            <w:pPr>
              <w:spacing w:line="276" w:lineRule="auto"/>
              <w:ind w:firstLine="0"/>
              <w:rPr>
                <w:del w:id="675" w:author="blake grills" w:date="2020-04-13T20:40:00Z"/>
                <w:rStyle w:val="Code"/>
              </w:rPr>
            </w:pPr>
          </w:p>
          <w:p w14:paraId="7EF83A55" w14:textId="65359F29" w:rsidR="00E9514E" w:rsidRPr="000E69C1" w:rsidDel="008045AB" w:rsidRDefault="00E9514E" w:rsidP="000E69C1">
            <w:pPr>
              <w:spacing w:line="276" w:lineRule="auto"/>
              <w:ind w:firstLine="0"/>
              <w:rPr>
                <w:del w:id="676" w:author="blake grills" w:date="2020-04-13T20:40:00Z"/>
                <w:rStyle w:val="Code"/>
              </w:rPr>
            </w:pPr>
          </w:p>
          <w:p w14:paraId="13E2CF4F" w14:textId="6493C38B" w:rsidR="00E9514E" w:rsidRPr="000E69C1" w:rsidDel="008045AB" w:rsidRDefault="00E9514E" w:rsidP="000E69C1">
            <w:pPr>
              <w:spacing w:line="276" w:lineRule="auto"/>
              <w:ind w:firstLine="0"/>
              <w:rPr>
                <w:del w:id="677" w:author="blake grills" w:date="2020-04-13T20:40:00Z"/>
                <w:rStyle w:val="Code"/>
              </w:rPr>
            </w:pPr>
            <w:del w:id="678" w:author="blake grills" w:date="2020-04-13T20:40:00Z">
              <w:r w:rsidRPr="000E69C1" w:rsidDel="008045AB">
                <w:rPr>
                  <w:rStyle w:val="Code"/>
                </w:rPr>
                <w:delText>&lt;unit xmlns:cpp="http://www.srcML.org/srcML/cpp" revision="0.9.5" language="C++" filename="C:\Users\blake\OneDrive\Desktop\school\ThesisProject\ThesisCorpus\~ready\8cc.h" item="1"&gt;&lt;comment type="line"&gt;// Copyright 2014 Rui Ueyama</w:delText>
              </w:r>
              <w:r w:rsidR="00CF64B0" w:rsidDel="008045AB">
                <w:rPr>
                  <w:rStyle w:val="Code"/>
                </w:rPr>
                <w:delText xml:space="preserve">.  </w:delText>
              </w:r>
              <w:r w:rsidRPr="000E69C1" w:rsidDel="008045AB">
                <w:rPr>
                  <w:rStyle w:val="Code"/>
                </w:rPr>
                <w:delText>Released under the MIT license.&lt;/comment&gt;&lt;/unit&gt;</w:delText>
              </w:r>
            </w:del>
          </w:p>
          <w:p w14:paraId="7F37CA0F" w14:textId="13C1A58F" w:rsidR="00E9514E" w:rsidRPr="000E69C1" w:rsidDel="008045AB" w:rsidRDefault="00E9514E" w:rsidP="000E69C1">
            <w:pPr>
              <w:spacing w:line="276" w:lineRule="auto"/>
              <w:ind w:firstLine="0"/>
              <w:rPr>
                <w:del w:id="679" w:author="blake grills" w:date="2020-04-13T20:40:00Z"/>
                <w:rStyle w:val="Code"/>
              </w:rPr>
            </w:pPr>
          </w:p>
          <w:p w14:paraId="1A4FA2C7" w14:textId="25E18494" w:rsidR="00E9514E" w:rsidRPr="000E69C1" w:rsidDel="008045AB" w:rsidRDefault="00E9514E" w:rsidP="000E69C1">
            <w:pPr>
              <w:spacing w:line="276" w:lineRule="auto"/>
              <w:ind w:firstLine="0"/>
              <w:rPr>
                <w:del w:id="680" w:author="blake grills" w:date="2020-04-13T20:40:00Z"/>
                <w:rStyle w:val="Code"/>
              </w:rPr>
            </w:pPr>
            <w:del w:id="681" w:author="blake grills" w:date="2020-04-13T20:40:00Z">
              <w:r w:rsidRPr="000E69C1" w:rsidDel="008045AB">
                <w:rPr>
                  <w:rStyle w:val="Code"/>
                </w:rPr>
                <w:delText>&lt;unit xmlns:cpp="http://www.srcML.org/srcML/cpp" revision="0.9.5" language="C++" filename="C:\Users\blake\OneDrive\Desktop\school\ThesisProject\ThesisCorpus\~ready\AABB.h" item="1"&gt;&lt;comment type="line"&gt;// This file is part of libigl, a simple c++ geometry processing library.&lt;/comment&gt;&lt;/unit&gt;</w:delText>
              </w:r>
            </w:del>
          </w:p>
          <w:p w14:paraId="7C24738C" w14:textId="57A7EF64" w:rsidR="00E9514E" w:rsidRPr="000E69C1" w:rsidDel="008045AB" w:rsidRDefault="00E9514E" w:rsidP="000E69C1">
            <w:pPr>
              <w:spacing w:line="276" w:lineRule="auto"/>
              <w:ind w:firstLine="0"/>
              <w:rPr>
                <w:del w:id="682" w:author="blake grills" w:date="2020-04-13T20:40:00Z"/>
                <w:rStyle w:val="Code"/>
              </w:rPr>
            </w:pPr>
          </w:p>
          <w:p w14:paraId="11314A00" w14:textId="6097B00F" w:rsidR="00E9514E" w:rsidRPr="000E69C1" w:rsidDel="008045AB" w:rsidRDefault="00E9514E" w:rsidP="000E69C1">
            <w:pPr>
              <w:spacing w:line="276" w:lineRule="auto"/>
              <w:ind w:firstLine="0"/>
              <w:rPr>
                <w:del w:id="683" w:author="blake grills" w:date="2020-04-13T20:40:00Z"/>
                <w:rStyle w:val="Code"/>
              </w:rPr>
            </w:pPr>
          </w:p>
          <w:p w14:paraId="53F559BE" w14:textId="25E31DC1" w:rsidR="00E9514E" w:rsidDel="008045AB" w:rsidRDefault="00E9514E" w:rsidP="000E69C1">
            <w:pPr>
              <w:spacing w:line="276" w:lineRule="auto"/>
              <w:ind w:firstLine="0"/>
              <w:rPr>
                <w:del w:id="684" w:author="blake grills" w:date="2020-04-13T20:40:00Z"/>
                <w:rFonts w:cs="Times New Roman"/>
                <w:szCs w:val="24"/>
              </w:rPr>
            </w:pPr>
            <w:del w:id="685" w:author="blake grills" w:date="2020-04-13T20:40:00Z">
              <w:r w:rsidRPr="000E69C1" w:rsidDel="008045AB">
                <w:rPr>
                  <w:rStyle w:val="Code"/>
                </w:rPr>
                <w:delText>&lt;unit xmlns:cpp="http://www.srcML.org/srcML/cpp" revision="0.9.5" language="C++" filename="C:\Users\blake\OneDrive\Desktop\school\ThesisProject\ThesisCorpus\~ready\AABB.h" item="5"&gt;&lt;comment type="line"&gt;// This Source Code Form is subject to the terms of the Mozilla Public License &lt;/comment&gt;&lt;/unit&gt;</w:delText>
              </w:r>
            </w:del>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686" w:name="_Toc37600194"/>
      <w:bookmarkStart w:id="687" w:name="_Ref37690467"/>
      <w:bookmarkStart w:id="688" w:name="_Ref37691160"/>
      <w:r w:rsidR="004E5433" w:rsidRPr="00347B64">
        <w:t xml:space="preserve">Data </w:t>
      </w:r>
      <w:r w:rsidR="004E5433" w:rsidRPr="00B216D8">
        <w:t>Collection</w:t>
      </w:r>
      <w:bookmarkEnd w:id="686"/>
      <w:bookmarkEnd w:id="687"/>
      <w:bookmarkEnd w:id="688"/>
    </w:p>
    <w:p w14:paraId="18F0ADC5" w14:textId="5926E60B"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5141DB">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5141DB">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5141DB">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689" w:name="_Ref34248657"/>
      <w:bookmarkStart w:id="690" w:name="_Toc37600195"/>
      <w:r>
        <w:t>Corpus Selection</w:t>
      </w:r>
      <w:bookmarkEnd w:id="689"/>
      <w:bookmarkEnd w:id="69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691" w:name="_Ref34248720"/>
      <w:bookmarkStart w:id="692" w:name="_Toc37600196"/>
      <w:r>
        <w:t>Comment Extraction</w:t>
      </w:r>
      <w:bookmarkEnd w:id="691"/>
      <w:bookmarkEnd w:id="69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7C8DB828" w:rsidR="00A62AD6" w:rsidDel="00BC4DF6" w:rsidRDefault="004E5433" w:rsidP="00A62AD6">
      <w:pPr>
        <w:rPr>
          <w:ins w:id="693" w:author="blake grills" w:date="2020-04-13T17:40:00Z"/>
          <w:del w:id="694" w:author="Michael Decker" w:date="2020-04-13T21:01:00Z"/>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5141DB" w:rsidRPr="00A00C36">
        <w:t xml:space="preserve">TABLE </w:t>
      </w:r>
      <w:r w:rsidR="005141DB">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A83694">
        <w:rPr>
          <w:rFonts w:cs="Times New Roman"/>
          <w:szCs w:val="24"/>
        </w:rPr>
        <w:t>CHAP</w:t>
      </w:r>
      <w:r w:rsidR="00A83694">
        <w:rPr>
          <w:rFonts w:cs="Times New Roman"/>
          <w:szCs w:val="24"/>
        </w:rPr>
        <w:t>T</w:t>
      </w:r>
      <w:r w:rsidR="00A83694">
        <w:rPr>
          <w:rFonts w:cs="Times New Roman"/>
          <w:szCs w:val="24"/>
        </w:rPr>
        <w:t>ER 3</w:t>
      </w:r>
      <w:r w:rsidR="00A83694">
        <w:rPr>
          <w:rFonts w:cs="Times New Roman"/>
          <w:szCs w:val="24"/>
        </w:rPr>
        <w:fldChar w:fldCharType="end"/>
      </w:r>
      <w:r w:rsidR="00A62AD6">
        <w:rPr>
          <w:rFonts w:cs="Times New Roman"/>
          <w:szCs w:val="24"/>
        </w:rPr>
        <w:t>.</w:t>
      </w:r>
    </w:p>
    <w:p w14:paraId="63DEC2E0" w14:textId="77777777" w:rsidR="0032734B" w:rsidRPr="002248ED" w:rsidRDefault="0032734B" w:rsidP="00BC4DF6">
      <w:pPr>
        <w:rPr>
          <w:rFonts w:cs="Times New Roman"/>
          <w:szCs w:val="24"/>
        </w:rPr>
      </w:pPr>
    </w:p>
    <w:p w14:paraId="703B33BF" w14:textId="77777777" w:rsidR="00A62AD6" w:rsidRDefault="00A62AD6" w:rsidP="00A62AD6">
      <w:pPr>
        <w:pStyle w:val="Heading2"/>
      </w:pPr>
      <w:bookmarkStart w:id="695" w:name="_Ref34248768"/>
      <w:bookmarkStart w:id="696" w:name="_Toc37600197"/>
      <w:r>
        <w:t>Manual Classification</w:t>
      </w:r>
      <w:bookmarkEnd w:id="695"/>
      <w:bookmarkEnd w:id="696"/>
    </w:p>
    <w:p w14:paraId="7A746F99" w14:textId="6AEA7C3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ins w:id="697" w:author="blake grills" w:date="2020-04-13T20:28:00Z">
        <w:r w:rsidR="00705531">
          <w:rPr>
            <w:rFonts w:cs="Times New Roman"/>
            <w:szCs w:val="24"/>
          </w:rPr>
          <w:t>, obtained from the original 78,</w:t>
        </w:r>
      </w:ins>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5141DB" w:rsidRPr="002248ED">
        <w:t>T</w:t>
      </w:r>
      <w:r w:rsidR="005141DB">
        <w:t>ABLE</w:t>
      </w:r>
      <w:r w:rsidR="005141DB" w:rsidRPr="002248ED">
        <w:t xml:space="preserve"> </w:t>
      </w:r>
      <w:r w:rsidR="005141DB">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28C8DE34" w:rsidR="00A46103" w:rsidRDefault="00A46103" w:rsidP="003D080F">
      <w:pPr>
        <w:pStyle w:val="TableCaption"/>
      </w:pPr>
      <w:bookmarkStart w:id="698" w:name="_Ref36729448"/>
      <w:bookmarkStart w:id="699" w:name="_Toc37578795"/>
      <w:r w:rsidRPr="00A00C36">
        <w:lastRenderedPageBreak/>
        <w:t xml:space="preserve">TABLE </w:t>
      </w:r>
      <w:r w:rsidR="00DC7168">
        <w:fldChar w:fldCharType="begin"/>
      </w:r>
      <w:r w:rsidR="00DC7168">
        <w:instrText xml:space="preserve"> SEQ Table \* ARABIC </w:instrText>
      </w:r>
      <w:r w:rsidR="00DC7168">
        <w:fldChar w:fldCharType="separate"/>
      </w:r>
      <w:r w:rsidR="005141DB">
        <w:rPr>
          <w:noProof/>
        </w:rPr>
        <w:t>9</w:t>
      </w:r>
      <w:r w:rsidR="00DC7168">
        <w:rPr>
          <w:noProof/>
        </w:rPr>
        <w:fldChar w:fldCharType="end"/>
      </w:r>
      <w:bookmarkEnd w:id="698"/>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699"/>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06A7D62" w:rsidR="00177283" w:rsidRPr="002248ED" w:rsidRDefault="00177283" w:rsidP="003D080F">
      <w:pPr>
        <w:pStyle w:val="TableCaption"/>
      </w:pPr>
      <w:bookmarkStart w:id="700" w:name="_Ref34252126"/>
      <w:bookmarkStart w:id="701" w:name="_Ref34252119"/>
      <w:bookmarkStart w:id="702" w:name="_Toc37578796"/>
      <w:r w:rsidRPr="002248ED">
        <w:t>T</w:t>
      </w:r>
      <w:r w:rsidR="005145F5">
        <w:t>ABLE</w:t>
      </w:r>
      <w:r w:rsidRPr="002248ED">
        <w:t xml:space="preserve"> </w:t>
      </w:r>
      <w:r w:rsidR="00DC7168">
        <w:fldChar w:fldCharType="begin"/>
      </w:r>
      <w:r w:rsidR="00DC7168">
        <w:instrText xml:space="preserve"> SEQ Table \* ARABIC </w:instrText>
      </w:r>
      <w:r w:rsidR="00DC7168">
        <w:fldChar w:fldCharType="separate"/>
      </w:r>
      <w:r w:rsidR="005141DB">
        <w:rPr>
          <w:noProof/>
        </w:rPr>
        <w:t>10</w:t>
      </w:r>
      <w:r w:rsidR="00DC7168">
        <w:rPr>
          <w:noProof/>
        </w:rPr>
        <w:fldChar w:fldCharType="end"/>
      </w:r>
      <w:bookmarkStart w:id="703" w:name="_Ref34252123"/>
      <w:bookmarkEnd w:id="700"/>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701"/>
      <w:bookmarkEnd w:id="702"/>
      <w:bookmarkEnd w:id="703"/>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ins w:id="704" w:author="blake grills" w:date="2020-04-13T20:29:00Z">
        <w:r w:rsidR="00CA364B">
          <w:rPr>
            <w:rFonts w:cs="Times New Roman"/>
            <w:szCs w:val="24"/>
          </w:rPr>
          <w:t>“</w:t>
        </w:r>
      </w:ins>
      <w:r w:rsidRPr="002248ED">
        <w:rPr>
          <w:rFonts w:cs="Times New Roman"/>
          <w:szCs w:val="24"/>
        </w:rPr>
        <w:t>contains code column</w:t>
      </w:r>
      <w:ins w:id="705" w:author="blake grills" w:date="2020-04-13T20:29:00Z">
        <w:r w:rsidR="00CA364B">
          <w:rPr>
            <w:rFonts w:cs="Times New Roman"/>
            <w:szCs w:val="24"/>
          </w:rPr>
          <w:t>”</w:t>
        </w:r>
      </w:ins>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4673D791" w:rsidR="0046337F" w:rsidRDefault="00AF3569" w:rsidP="00872B3F">
      <w:r>
        <w:fldChar w:fldCharType="begin"/>
      </w:r>
      <w:r>
        <w:instrText xml:space="preserve"> REF _Ref36051781 \h </w:instrText>
      </w:r>
      <w:r>
        <w:fldChar w:fldCharType="separate"/>
      </w:r>
      <w:r w:rsidR="005141DB" w:rsidRPr="00962E78">
        <w:t xml:space="preserve">TABLE </w:t>
      </w:r>
      <w:r w:rsidR="005141DB">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5141DB" w:rsidRPr="00962E78">
        <w:t xml:space="preserve">TABLE </w:t>
      </w:r>
      <w:r w:rsidR="005141DB">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5141DB" w:rsidRPr="00262C1C">
        <w:t>F</w:t>
      </w:r>
      <w:r w:rsidR="005141DB">
        <w:t>igure</w:t>
      </w:r>
      <w:r w:rsidR="005141DB" w:rsidRPr="00262C1C">
        <w:t xml:space="preserve"> </w:t>
      </w:r>
      <w:r w:rsidR="005141DB">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5141DB" w:rsidRPr="00962E78">
        <w:t xml:space="preserve">TABLE </w:t>
      </w:r>
      <w:r w:rsidR="005141DB">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812ADC3" w14:textId="7545853B" w:rsidR="001816ED" w:rsidRPr="00E1440C" w:rsidRDefault="001816ED" w:rsidP="001816ED">
      <w:pPr>
        <w:pStyle w:val="FigureCaption"/>
      </w:pPr>
      <w:bookmarkStart w:id="706" w:name="_Ref37410144"/>
      <w:bookmarkStart w:id="707" w:name="_Toc37600390"/>
      <w:r w:rsidRPr="00262C1C">
        <w:t>F</w:t>
      </w:r>
      <w:r w:rsidR="00B116C2">
        <w:t>igure</w:t>
      </w:r>
      <w:r w:rsidRPr="00262C1C">
        <w:t xml:space="preserve"> </w:t>
      </w:r>
      <w:r w:rsidR="00DC7168">
        <w:fldChar w:fldCharType="begin"/>
      </w:r>
      <w:r w:rsidR="00DC7168">
        <w:instrText xml:space="preserve"> SEQ Figure \* ARABIC </w:instrText>
      </w:r>
      <w:r w:rsidR="00DC7168">
        <w:fldChar w:fldCharType="separate"/>
      </w:r>
      <w:r w:rsidR="005141DB">
        <w:rPr>
          <w:noProof/>
        </w:rPr>
        <w:t>1</w:t>
      </w:r>
      <w:r w:rsidR="00DC7168">
        <w:rPr>
          <w:noProof/>
        </w:rPr>
        <w:fldChar w:fldCharType="end"/>
      </w:r>
      <w:bookmarkEnd w:id="706"/>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707"/>
    </w:p>
    <w:p w14:paraId="38D33EF2" w14:textId="6CD8CB4A" w:rsidR="005141DB" w:rsidRPr="00E33F63" w:rsidRDefault="00B73FBE" w:rsidP="00B037BA">
      <w:r>
        <w:fldChar w:fldCharType="begin"/>
      </w:r>
      <w:r>
        <w:instrText xml:space="preserve"> REF _Ref37252254 \h </w:instrText>
      </w:r>
      <w:r>
        <w:fldChar w:fldCharType="separate"/>
      </w:r>
      <w:r w:rsidR="005141DB">
        <w:t xml:space="preserve">TABLE </w:t>
      </w:r>
      <w:r w:rsidR="005141DB">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7FBA1532" w14:textId="77777777" w:rsidR="0032734B" w:rsidRDefault="005141DB" w:rsidP="006A4504">
      <w:pPr>
        <w:rPr>
          <w:ins w:id="708" w:author="blake grills" w:date="2020-04-13T17:43:00Z"/>
        </w:rPr>
      </w:pPr>
      <w:r w:rsidRPr="002F6D12">
        <w:t xml:space="preserve">TABLE </w:t>
      </w:r>
      <w:r>
        <w:rPr>
          <w:noProof/>
        </w:rP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rPr>
          <w:ins w:id="709" w:author="blake grills" w:date="2020-04-13T17:43:00Z"/>
        </w:rPr>
      </w:pPr>
      <w:ins w:id="710" w:author="blake grills" w:date="2020-04-13T17:43:00Z">
        <w:r>
          <w:t>External Threats</w:t>
        </w:r>
      </w:ins>
    </w:p>
    <w:p w14:paraId="0A05A65C" w14:textId="56ED31B1" w:rsidR="0032734B" w:rsidRDefault="0032734B" w:rsidP="0032734B">
      <w:pPr>
        <w:rPr>
          <w:ins w:id="711" w:author="blake grills" w:date="2020-04-13T17:45:00Z"/>
          <w:rFonts w:cs="Times New Roman"/>
          <w:szCs w:val="24"/>
        </w:rPr>
      </w:pPr>
      <w:moveToRangeStart w:id="712" w:author="blake grills" w:date="2020-04-13T17:43:00Z" w:name="move37692234"/>
      <w:moveTo w:id="713" w:author="blake grills" w:date="2020-04-13T17:43:00Z">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moveTo>
      <w:r>
        <w:rPr>
          <w:rFonts w:cs="Times New Roman"/>
          <w:szCs w:val="24"/>
        </w:rPr>
      </w:r>
      <w:moveTo w:id="714" w:author="blake grills" w:date="2020-04-13T17:43: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moveTo>
    </w:p>
    <w:p w14:paraId="44555112" w14:textId="77777777" w:rsidR="0032734B" w:rsidRDefault="0032734B" w:rsidP="0032734B">
      <w:pPr>
        <w:rPr>
          <w:ins w:id="715" w:author="blake grills" w:date="2020-04-13T17:45:00Z"/>
          <w:rFonts w:cs="Times New Roman"/>
          <w:szCs w:val="24"/>
        </w:rPr>
      </w:pPr>
      <w:ins w:id="716" w:author="blake grills" w:date="2020-04-13T17:45:00Z">
        <w:r>
          <w:rPr>
            <w:rFonts w:cs="Times New Roman"/>
            <w:szCs w:val="24"/>
          </w:rPr>
          <w:lastRenderedPageBreak/>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ins>
      <w:r>
        <w:rPr>
          <w:rFonts w:cs="Times New Roman"/>
          <w:szCs w:val="24"/>
        </w:rPr>
      </w:r>
      <w:ins w:id="717" w:author="blake grills" w:date="2020-04-13T17:45:00Z">
        <w:r>
          <w:rPr>
            <w:rFonts w:cs="Times New Roman"/>
            <w:szCs w:val="24"/>
          </w:rPr>
          <w:fldChar w:fldCharType="separate"/>
        </w:r>
        <w:r>
          <w:rPr>
            <w:rFonts w:cs="Times New Roman"/>
            <w:szCs w:val="24"/>
          </w:rPr>
          <w:t>CHAPTER 8</w:t>
        </w:r>
        <w:r>
          <w:rPr>
            <w:rFonts w:cs="Times New Roman"/>
            <w:szCs w:val="24"/>
          </w:rPr>
          <w:fldChar w:fldCharType="end"/>
        </w:r>
        <w:r>
          <w:rPr>
            <w:rFonts w:cs="Times New Roman"/>
            <w:szCs w:val="24"/>
          </w:rPr>
          <w:t xml:space="preserve"> we are able to show that this gold set is highly effective, mitigating this external threat to validity.  </w:t>
        </w:r>
      </w:ins>
    </w:p>
    <w:p w14:paraId="0D538AA2" w14:textId="4C823527" w:rsidR="00110D77" w:rsidRDefault="0032734B" w:rsidP="00110D77">
      <w:pPr>
        <w:rPr>
          <w:ins w:id="718" w:author="blake grills" w:date="2020-04-13T17:46:00Z"/>
          <w:rFonts w:cs="Times New Roman"/>
          <w:szCs w:val="24"/>
        </w:rPr>
      </w:pPr>
      <w:ins w:id="719" w:author="blake grills" w:date="2020-04-13T17:46:00Z">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ins>
      <w:r>
        <w:rPr>
          <w:rFonts w:cs="Times New Roman"/>
          <w:szCs w:val="24"/>
        </w:rPr>
      </w:r>
      <w:ins w:id="720" w:author="blake grills" w:date="2020-04-13T17:46:00Z">
        <w:r>
          <w:rPr>
            <w:rFonts w:cs="Times New Roman"/>
            <w:szCs w:val="24"/>
          </w:rPr>
          <w:fldChar w:fldCharType="separate"/>
        </w:r>
        <w:r>
          <w:rPr>
            <w:rFonts w:cs="Times New Roman"/>
            <w:szCs w:val="24"/>
          </w:rPr>
          <w:t>CHAPTER 8</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ins>
    </w:p>
    <w:p w14:paraId="3A3DE7B2" w14:textId="77777777" w:rsidR="00110D77" w:rsidRPr="002248ED" w:rsidRDefault="00110D77" w:rsidP="00110D77">
      <w:pPr>
        <w:rPr>
          <w:ins w:id="721" w:author="blake grills" w:date="2020-04-13T17:48:00Z"/>
          <w:rFonts w:cs="Times New Roman"/>
          <w:szCs w:val="24"/>
        </w:rPr>
      </w:pPr>
      <w:ins w:id="722" w:author="blake grills" w:date="2020-04-13T17:48:00Z">
        <w:r>
          <w:rPr>
            <w:rFonts w:cs="Times New Roman"/>
            <w:szCs w:val="24"/>
          </w:rPr>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ins>
      <w:r>
        <w:rPr>
          <w:rFonts w:cs="Times New Roman"/>
          <w:szCs w:val="24"/>
        </w:rPr>
      </w:r>
      <w:ins w:id="723" w:author="blake grills" w:date="2020-04-13T17:48:00Z">
        <w:r>
          <w:rPr>
            <w:rFonts w:cs="Times New Roman"/>
            <w:szCs w:val="24"/>
          </w:rPr>
          <w:fldChar w:fldCharType="separate"/>
        </w:r>
        <w:r>
          <w:rPr>
            <w:rFonts w:cs="Times New Roman"/>
            <w:szCs w:val="24"/>
          </w:rPr>
          <w:t>CHAPTER 8</w:t>
        </w:r>
        <w:r>
          <w:rPr>
            <w:rFonts w:cs="Times New Roman"/>
            <w:szCs w:val="24"/>
          </w:rPr>
          <w:fldChar w:fldCharType="end"/>
        </w:r>
        <w:r>
          <w:rPr>
            <w:rFonts w:cs="Times New Roman"/>
            <w:szCs w:val="24"/>
          </w:rPr>
          <w:t>.</w:t>
        </w:r>
      </w:ins>
    </w:p>
    <w:p w14:paraId="64984650" w14:textId="4D46A583" w:rsidR="0032734B" w:rsidRDefault="001D16D0" w:rsidP="001D16D0">
      <w:pPr>
        <w:pStyle w:val="Heading2"/>
        <w:rPr>
          <w:ins w:id="724" w:author="blake grills" w:date="2020-04-13T19:04:00Z"/>
        </w:rPr>
      </w:pPr>
      <w:ins w:id="725" w:author="blake grills" w:date="2020-04-13T19:04:00Z">
        <w:r>
          <w:lastRenderedPageBreak/>
          <w:t>Internal Validity</w:t>
        </w:r>
      </w:ins>
    </w:p>
    <w:p w14:paraId="36F8EF32" w14:textId="77777777" w:rsidR="001D16D0" w:rsidRDefault="001D16D0" w:rsidP="001D16D0">
      <w:pPr>
        <w:rPr>
          <w:ins w:id="726" w:author="blake grills" w:date="2020-04-13T19:04:00Z"/>
          <w:rFonts w:cs="Times New Roman"/>
          <w:szCs w:val="24"/>
        </w:rPr>
      </w:pPr>
      <w:ins w:id="727" w:author="blake grills" w:date="2020-04-13T19:04:00Z">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ins>
    </w:p>
    <w:p w14:paraId="66D5C61A" w14:textId="77777777" w:rsidR="001D16D0" w:rsidRDefault="001D16D0" w:rsidP="001D16D0">
      <w:pPr>
        <w:rPr>
          <w:ins w:id="728" w:author="blake grills" w:date="2020-04-13T19:09:00Z"/>
          <w:rFonts w:cs="Times New Roman"/>
          <w:szCs w:val="24"/>
        </w:rPr>
      </w:pPr>
      <w:ins w:id="729" w:author="blake grills" w:date="2020-04-13T19:09:00Z">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ins>
    </w:p>
    <w:p w14:paraId="2A486935" w14:textId="77777777" w:rsidR="001D16D0" w:rsidRPr="001D16D0" w:rsidRDefault="001D16D0" w:rsidP="001D16D0">
      <w:pPr>
        <w:rPr>
          <w:moveTo w:id="730" w:author="blake grills" w:date="2020-04-13T17:43:00Z"/>
        </w:rPr>
      </w:pPr>
    </w:p>
    <w:moveToRangeEnd w:id="712"/>
    <w:p w14:paraId="06BDF513" w14:textId="56FB0D7E" w:rsidR="00665A7C" w:rsidRDefault="00D5447F" w:rsidP="0032734B">
      <w:r>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262B872C" w:rsidR="00916E39" w:rsidRPr="00962E78" w:rsidRDefault="00916E39" w:rsidP="00A76343">
      <w:pPr>
        <w:pStyle w:val="TableCaption"/>
      </w:pPr>
      <w:bookmarkStart w:id="731" w:name="_Ref36051781"/>
      <w:bookmarkStart w:id="732" w:name="_Toc37578797"/>
      <w:r w:rsidRPr="00962E78">
        <w:lastRenderedPageBreak/>
        <w:t xml:space="preserve">TABLE </w:t>
      </w:r>
      <w:r w:rsidR="00DC7168">
        <w:fldChar w:fldCharType="begin"/>
      </w:r>
      <w:r w:rsidR="00DC7168">
        <w:instrText xml:space="preserve"> SEQ Table \* ARABIC </w:instrText>
      </w:r>
      <w:r w:rsidR="00DC7168">
        <w:fldChar w:fldCharType="separate"/>
      </w:r>
      <w:r w:rsidR="005141DB">
        <w:rPr>
          <w:noProof/>
        </w:rPr>
        <w:t>11</w:t>
      </w:r>
      <w:r w:rsidR="00DC7168">
        <w:rPr>
          <w:noProof/>
        </w:rPr>
        <w:fldChar w:fldCharType="end"/>
      </w:r>
      <w:bookmarkStart w:id="733" w:name="_Hlk36051824"/>
      <w:bookmarkEnd w:id="731"/>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733"/>
      <w:r w:rsidR="004E41B0">
        <w:t>.</w:t>
      </w:r>
      <w:bookmarkEnd w:id="732"/>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36BC152" w:rsidR="001A1C33" w:rsidRDefault="001A1C33" w:rsidP="00A76343">
      <w:pPr>
        <w:pStyle w:val="TableCaption"/>
      </w:pPr>
      <w:bookmarkStart w:id="734" w:name="_Ref37252254"/>
      <w:bookmarkStart w:id="735" w:name="_Toc37578798"/>
      <w:r>
        <w:lastRenderedPageBreak/>
        <w:t xml:space="preserve">TABLE </w:t>
      </w:r>
      <w:r w:rsidR="00DC7168">
        <w:fldChar w:fldCharType="begin"/>
      </w:r>
      <w:r w:rsidR="00DC7168">
        <w:instrText xml:space="preserve"> SEQ Table \* ARABIC </w:instrText>
      </w:r>
      <w:r w:rsidR="00DC7168">
        <w:fldChar w:fldCharType="separate"/>
      </w:r>
      <w:r w:rsidR="005141DB">
        <w:rPr>
          <w:noProof/>
        </w:rPr>
        <w:t>12</w:t>
      </w:r>
      <w:r w:rsidR="00DC7168">
        <w:rPr>
          <w:noProof/>
        </w:rPr>
        <w:fldChar w:fldCharType="end"/>
      </w:r>
      <w:bookmarkEnd w:id="734"/>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735"/>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36"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0547B0C6" w:rsidR="00755023" w:rsidRPr="003D5D8D" w:rsidRDefault="00755023" w:rsidP="003D080F">
      <w:pPr>
        <w:pStyle w:val="TableCaption"/>
      </w:pPr>
      <w:bookmarkStart w:id="737" w:name="_Toc37578799"/>
      <w:r w:rsidRPr="002F6D12">
        <w:lastRenderedPageBreak/>
        <w:t>T</w:t>
      </w:r>
      <w:r w:rsidR="008A7307" w:rsidRPr="002F6D12">
        <w:t>ABLE</w:t>
      </w:r>
      <w:r w:rsidRPr="002F6D12">
        <w:t xml:space="preserve"> </w:t>
      </w:r>
      <w:r w:rsidR="00DC7168">
        <w:fldChar w:fldCharType="begin"/>
      </w:r>
      <w:r w:rsidR="00DC7168">
        <w:instrText xml:space="preserve"> SEQ Table \* ARABIC </w:instrText>
      </w:r>
      <w:r w:rsidR="00DC7168">
        <w:fldChar w:fldCharType="separate"/>
      </w:r>
      <w:r w:rsidR="005141DB">
        <w:rPr>
          <w:noProof/>
        </w:rPr>
        <w:t>13</w:t>
      </w:r>
      <w:r w:rsidR="00DC7168">
        <w:rPr>
          <w:noProof/>
        </w:rPr>
        <w:fldChar w:fldCharType="end"/>
      </w:r>
      <w:bookmarkEnd w:id="736"/>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5141DB" w:rsidRPr="00A00C36">
        <w:t xml:space="preserve">TABLE </w:t>
      </w:r>
      <w:r w:rsidR="005141DB">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737"/>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241B45DD" w:rsidR="004E5433" w:rsidDel="008045AB" w:rsidRDefault="004E5433" w:rsidP="004E5433">
      <w:pPr>
        <w:jc w:val="center"/>
        <w:rPr>
          <w:del w:id="738" w:author="blake grills" w:date="2020-04-13T20:39:00Z"/>
          <w:rFonts w:cs="Times New Roman"/>
          <w:b/>
          <w:bCs/>
          <w:sz w:val="32"/>
          <w:szCs w:val="32"/>
        </w:rPr>
      </w:pPr>
    </w:p>
    <w:p w14:paraId="69D7C445" w14:textId="4553F6D7" w:rsidR="004E5433" w:rsidDel="008045AB" w:rsidRDefault="004E5433" w:rsidP="004E5433">
      <w:pPr>
        <w:jc w:val="center"/>
        <w:rPr>
          <w:del w:id="739" w:author="blake grills" w:date="2020-04-13T20:39:00Z"/>
          <w:rFonts w:cs="Times New Roman"/>
          <w:b/>
          <w:bCs/>
          <w:sz w:val="32"/>
          <w:szCs w:val="32"/>
        </w:rPr>
      </w:pPr>
    </w:p>
    <w:p w14:paraId="0B900821" w14:textId="413181DA" w:rsidR="004E5433" w:rsidDel="008045AB" w:rsidRDefault="004E5433" w:rsidP="004E5433">
      <w:pPr>
        <w:jc w:val="center"/>
        <w:rPr>
          <w:del w:id="740" w:author="blake grills" w:date="2020-04-13T20:39:00Z"/>
          <w:rFonts w:cs="Times New Roman"/>
          <w:b/>
          <w:bCs/>
          <w:sz w:val="32"/>
          <w:szCs w:val="32"/>
        </w:rPr>
      </w:pPr>
    </w:p>
    <w:p w14:paraId="72CCEB56" w14:textId="234F69AE" w:rsidR="004E5433" w:rsidDel="008045AB" w:rsidRDefault="004E5433" w:rsidP="004E5433">
      <w:pPr>
        <w:jc w:val="center"/>
        <w:rPr>
          <w:del w:id="741" w:author="blake grills" w:date="2020-04-13T20:39:00Z"/>
          <w:rFonts w:cs="Times New Roman"/>
          <w:b/>
          <w:bCs/>
          <w:sz w:val="32"/>
          <w:szCs w:val="32"/>
        </w:rPr>
      </w:pPr>
    </w:p>
    <w:p w14:paraId="17DDCADE" w14:textId="0C154234" w:rsidR="004E5433" w:rsidRPr="00347B64" w:rsidDel="008045AB" w:rsidRDefault="002D3BDD" w:rsidP="00B261C5">
      <w:pPr>
        <w:pStyle w:val="Heading1"/>
        <w:rPr>
          <w:del w:id="742" w:author="blake grills" w:date="2020-04-13T20:39:00Z"/>
        </w:rPr>
      </w:pPr>
      <w:del w:id="743" w:author="blake grills" w:date="2020-04-13T20:39:00Z">
        <w:r w:rsidDel="008045AB">
          <w:br/>
        </w:r>
        <w:bookmarkStart w:id="744" w:name="_Toc37600198"/>
        <w:bookmarkStart w:id="745" w:name="_Ref37690482"/>
        <w:bookmarkStart w:id="746" w:name="_Ref37691350"/>
        <w:r w:rsidR="004E5433" w:rsidRPr="00347B64" w:rsidDel="008045AB">
          <w:delText xml:space="preserve">Data </w:delText>
        </w:r>
        <w:r w:rsidR="004E5433" w:rsidDel="008045AB">
          <w:delText>Analysis</w:delText>
        </w:r>
        <w:bookmarkEnd w:id="744"/>
        <w:bookmarkEnd w:id="745"/>
        <w:bookmarkEnd w:id="746"/>
      </w:del>
    </w:p>
    <w:p w14:paraId="32BC545B" w14:textId="72A76153" w:rsidR="004E5433" w:rsidRPr="002248ED" w:rsidDel="008045AB" w:rsidRDefault="009842A5" w:rsidP="004E5433">
      <w:pPr>
        <w:rPr>
          <w:del w:id="747" w:author="blake grills" w:date="2020-04-13T20:39:00Z"/>
          <w:rFonts w:cs="Times New Roman"/>
          <w:szCs w:val="24"/>
        </w:rPr>
      </w:pPr>
      <w:del w:id="748" w:author="blake grills" w:date="2020-04-13T20:39:00Z">
        <w:r w:rsidDel="008045AB">
          <w:rPr>
            <w:rFonts w:cs="Times New Roman"/>
            <w:szCs w:val="24"/>
          </w:rPr>
          <w:delText xml:space="preserve">In this chapter </w:delText>
        </w:r>
        <w:r w:rsidR="00763F42" w:rsidDel="008045AB">
          <w:rPr>
            <w:rFonts w:cs="Times New Roman"/>
            <w:szCs w:val="24"/>
          </w:rPr>
          <w:delText>we present our method for data analysis as well as the data analysis efforts that have failed</w:delText>
        </w:r>
        <w:r w:rsidR="00CF64B0" w:rsidDel="008045AB">
          <w:rPr>
            <w:rFonts w:cs="Times New Roman"/>
            <w:szCs w:val="24"/>
          </w:rPr>
          <w:delText xml:space="preserve">.  </w:delText>
        </w:r>
        <w:r w:rsidR="004E5433" w:rsidRPr="002248ED" w:rsidDel="008045AB">
          <w:rPr>
            <w:rFonts w:cs="Times New Roman"/>
            <w:szCs w:val="24"/>
          </w:rPr>
          <w:delText xml:space="preserve">When attempting to determine whether or not a comment, or a line of a block comment, is a piece of </w:delText>
        </w:r>
        <w:r w:rsidR="00AF19A8" w:rsidDel="008045AB">
          <w:rPr>
            <w:rFonts w:cs="Times New Roman"/>
            <w:szCs w:val="24"/>
          </w:rPr>
          <w:delText>commented-out code</w:delText>
        </w:r>
        <w:r w:rsidR="004E5433" w:rsidRPr="002248ED" w:rsidDel="008045AB">
          <w:rPr>
            <w:rFonts w:cs="Times New Roman"/>
            <w:szCs w:val="24"/>
          </w:rPr>
          <w:delText xml:space="preserve"> things become much more complicated then when a trained programmer is simply able to review it</w:delText>
        </w:r>
        <w:r w:rsidR="00CF64B0" w:rsidDel="008045AB">
          <w:rPr>
            <w:rFonts w:cs="Times New Roman"/>
            <w:szCs w:val="24"/>
          </w:rPr>
          <w:delText xml:space="preserve">.  </w:delText>
        </w:r>
        <w:r w:rsidR="004E5433" w:rsidRPr="002248ED" w:rsidDel="008045AB">
          <w:rPr>
            <w:rFonts w:cs="Times New Roman"/>
            <w:szCs w:val="24"/>
          </w:rPr>
          <w:delText xml:space="preserve">Over the progress of this research </w:delText>
        </w:r>
        <w:r w:rsidR="004C056F" w:rsidRPr="002248ED" w:rsidDel="008045AB">
          <w:rPr>
            <w:rFonts w:cs="Times New Roman"/>
            <w:szCs w:val="24"/>
          </w:rPr>
          <w:delText>we</w:delText>
        </w:r>
        <w:r w:rsidR="00687BCF" w:rsidDel="008045AB">
          <w:rPr>
            <w:rFonts w:cs="Times New Roman"/>
            <w:szCs w:val="24"/>
          </w:rPr>
          <w:delText xml:space="preserve"> investigated several approaches:</w:delText>
        </w:r>
        <w:r w:rsidR="004C056F" w:rsidRPr="002248ED" w:rsidDel="008045AB">
          <w:rPr>
            <w:rFonts w:cs="Times New Roman"/>
            <w:szCs w:val="24"/>
          </w:rPr>
          <w:delText xml:space="preserve"> a </w:delText>
        </w:r>
        <w:r w:rsidR="00687BCF" w:rsidDel="008045AB">
          <w:rPr>
            <w:rFonts w:cs="Times New Roman"/>
            <w:szCs w:val="24"/>
          </w:rPr>
          <w:delText xml:space="preserve">syntax-based approach  (Section </w:delText>
        </w:r>
        <w:r w:rsidR="00687BCF" w:rsidDel="008045AB">
          <w:rPr>
            <w:rFonts w:cs="Times New Roman"/>
            <w:szCs w:val="24"/>
          </w:rPr>
          <w:fldChar w:fldCharType="begin"/>
        </w:r>
        <w:r w:rsidR="00687BCF" w:rsidDel="008045AB">
          <w:rPr>
            <w:rFonts w:cs="Times New Roman"/>
            <w:szCs w:val="24"/>
          </w:rPr>
          <w:delInstrText xml:space="preserve"> REF _Ref33695007 \r \h </w:delInstrText>
        </w:r>
        <w:r w:rsidR="00687BCF" w:rsidDel="008045AB">
          <w:rPr>
            <w:rFonts w:cs="Times New Roman"/>
            <w:szCs w:val="24"/>
          </w:rPr>
        </w:r>
        <w:r w:rsidR="00687BCF" w:rsidDel="008045AB">
          <w:rPr>
            <w:rFonts w:cs="Times New Roman"/>
            <w:szCs w:val="24"/>
          </w:rPr>
          <w:fldChar w:fldCharType="separate"/>
        </w:r>
        <w:r w:rsidR="005141DB" w:rsidDel="008045AB">
          <w:rPr>
            <w:rFonts w:cs="Times New Roman"/>
            <w:szCs w:val="24"/>
          </w:rPr>
          <w:delText xml:space="preserve">6.1. </w:delText>
        </w:r>
        <w:r w:rsidR="00687BCF" w:rsidDel="008045AB">
          <w:rPr>
            <w:rFonts w:cs="Times New Roman"/>
            <w:szCs w:val="24"/>
          </w:rPr>
          <w:fldChar w:fldCharType="end"/>
        </w:r>
        <w:r w:rsidR="00CF5F6F" w:rsidDel="008045AB">
          <w:rPr>
            <w:rFonts w:cs="Times New Roman"/>
            <w:szCs w:val="24"/>
          </w:rPr>
          <w:delText>)</w:delText>
        </w:r>
        <w:r w:rsidR="004C056F" w:rsidRPr="002248ED" w:rsidDel="008045AB">
          <w:rPr>
            <w:rFonts w:cs="Times New Roman"/>
            <w:szCs w:val="24"/>
          </w:rPr>
          <w:delText>, a</w:delText>
        </w:r>
        <w:r w:rsidR="00687BCF" w:rsidDel="008045AB">
          <w:rPr>
            <w:rFonts w:cs="Times New Roman"/>
            <w:szCs w:val="24"/>
          </w:rPr>
          <w:delText xml:space="preserve"> bag of words approach</w:delText>
        </w:r>
        <w:r w:rsidR="004C056F" w:rsidRPr="002248ED" w:rsidDel="008045AB">
          <w:rPr>
            <w:rFonts w:cs="Times New Roman"/>
            <w:szCs w:val="24"/>
          </w:rPr>
          <w:delText xml:space="preserve"> </w:delText>
        </w:r>
        <w:r w:rsidR="00687BCF" w:rsidDel="008045AB">
          <w:rPr>
            <w:rFonts w:cs="Times New Roman"/>
            <w:szCs w:val="24"/>
          </w:rPr>
          <w:delText xml:space="preserve">(Section </w:delText>
        </w:r>
        <w:r w:rsidR="00687BCF" w:rsidDel="008045AB">
          <w:rPr>
            <w:rFonts w:cs="Times New Roman"/>
            <w:szCs w:val="24"/>
          </w:rPr>
          <w:fldChar w:fldCharType="begin"/>
        </w:r>
        <w:r w:rsidR="00687BCF" w:rsidDel="008045AB">
          <w:rPr>
            <w:rFonts w:cs="Times New Roman"/>
            <w:szCs w:val="24"/>
          </w:rPr>
          <w:delInstrText xml:space="preserve"> REF _Ref33695020 \r \h </w:delInstrText>
        </w:r>
        <w:r w:rsidR="00687BCF" w:rsidDel="008045AB">
          <w:rPr>
            <w:rFonts w:cs="Times New Roman"/>
            <w:szCs w:val="24"/>
          </w:rPr>
        </w:r>
        <w:r w:rsidR="00687BCF" w:rsidDel="008045AB">
          <w:rPr>
            <w:rFonts w:cs="Times New Roman"/>
            <w:szCs w:val="24"/>
          </w:rPr>
          <w:fldChar w:fldCharType="separate"/>
        </w:r>
        <w:r w:rsidR="005141DB" w:rsidDel="008045AB">
          <w:rPr>
            <w:rFonts w:cs="Times New Roman"/>
            <w:szCs w:val="24"/>
          </w:rPr>
          <w:delText xml:space="preserve">6.2. </w:delText>
        </w:r>
        <w:r w:rsidR="00687BCF" w:rsidDel="008045AB">
          <w:rPr>
            <w:rFonts w:cs="Times New Roman"/>
            <w:szCs w:val="24"/>
          </w:rPr>
          <w:fldChar w:fldCharType="end"/>
        </w:r>
        <w:r w:rsidR="00CF5F6F" w:rsidDel="008045AB">
          <w:rPr>
            <w:rFonts w:cs="Times New Roman"/>
            <w:szCs w:val="24"/>
          </w:rPr>
          <w:delText>)</w:delText>
        </w:r>
        <w:r w:rsidR="004C056F" w:rsidRPr="002248ED" w:rsidDel="008045AB">
          <w:rPr>
            <w:rFonts w:cs="Times New Roman"/>
            <w:szCs w:val="24"/>
          </w:rPr>
          <w:delText xml:space="preserve">, and </w:delText>
        </w:r>
        <w:r w:rsidR="00687BCF" w:rsidDel="008045AB">
          <w:rPr>
            <w:rFonts w:cs="Times New Roman"/>
            <w:szCs w:val="24"/>
          </w:rPr>
          <w:delText>a frequency-based approach (Section</w:delText>
        </w:r>
        <w:r w:rsidR="00CF5F6F" w:rsidDel="008045AB">
          <w:rPr>
            <w:rFonts w:cs="Times New Roman"/>
            <w:szCs w:val="24"/>
          </w:rPr>
          <w:delText xml:space="preserve"> </w:delText>
        </w:r>
        <w:r w:rsidR="00CF5F6F" w:rsidDel="008045AB">
          <w:rPr>
            <w:rFonts w:cs="Times New Roman"/>
            <w:szCs w:val="24"/>
          </w:rPr>
          <w:fldChar w:fldCharType="begin"/>
        </w:r>
        <w:r w:rsidR="00CF5F6F" w:rsidDel="008045AB">
          <w:rPr>
            <w:rFonts w:cs="Times New Roman"/>
            <w:szCs w:val="24"/>
          </w:rPr>
          <w:delInstrText xml:space="preserve"> REF _Ref33695048 \r \h </w:delInstrText>
        </w:r>
        <w:r w:rsidR="00CF5F6F" w:rsidDel="008045AB">
          <w:rPr>
            <w:rFonts w:cs="Times New Roman"/>
            <w:szCs w:val="24"/>
          </w:rPr>
        </w:r>
        <w:r w:rsidR="00CF5F6F" w:rsidDel="008045AB">
          <w:rPr>
            <w:rFonts w:cs="Times New Roman"/>
            <w:szCs w:val="24"/>
          </w:rPr>
          <w:fldChar w:fldCharType="separate"/>
        </w:r>
        <w:r w:rsidR="005141DB" w:rsidDel="008045AB">
          <w:rPr>
            <w:rFonts w:cs="Times New Roman"/>
            <w:szCs w:val="24"/>
          </w:rPr>
          <w:delText xml:space="preserve">6.3. </w:delText>
        </w:r>
        <w:r w:rsidR="00CF5F6F" w:rsidDel="008045AB">
          <w:rPr>
            <w:rFonts w:cs="Times New Roman"/>
            <w:szCs w:val="24"/>
          </w:rPr>
          <w:fldChar w:fldCharType="end"/>
        </w:r>
        <w:r w:rsidR="00CF5F6F" w:rsidDel="008045AB">
          <w:rPr>
            <w:rFonts w:cs="Times New Roman"/>
            <w:szCs w:val="24"/>
          </w:rPr>
          <w:delText>)</w:delText>
        </w:r>
        <w:r w:rsidR="00CF64B0" w:rsidDel="008045AB">
          <w:rPr>
            <w:rFonts w:cs="Times New Roman"/>
            <w:szCs w:val="24"/>
          </w:rPr>
          <w:delText xml:space="preserve">.  </w:delText>
        </w:r>
      </w:del>
      <w:del w:id="749" w:author="blake grills" w:date="2020-04-13T20:31:00Z">
        <w:r w:rsidR="004E5433" w:rsidRPr="002248ED" w:rsidDel="00CA364B">
          <w:rPr>
            <w:rFonts w:cs="Times New Roman"/>
            <w:szCs w:val="24"/>
          </w:rPr>
          <w:delText>The first of these methods which had proven to be fairly ineffective on larger test cases is what we would call the syntax-based approach.</w:delText>
        </w:r>
      </w:del>
    </w:p>
    <w:p w14:paraId="1D41AE06" w14:textId="07FE786D" w:rsidR="00A837B8" w:rsidRPr="002248ED" w:rsidDel="008045AB" w:rsidRDefault="00A837B8" w:rsidP="007A174F">
      <w:pPr>
        <w:pStyle w:val="Heading2"/>
        <w:rPr>
          <w:del w:id="750" w:author="blake grills" w:date="2020-04-13T20:39:00Z"/>
        </w:rPr>
      </w:pPr>
      <w:bookmarkStart w:id="751" w:name="_Ref33695007"/>
      <w:bookmarkStart w:id="752" w:name="_Toc37600199"/>
      <w:del w:id="753" w:author="blake grills" w:date="2020-04-13T20:39:00Z">
        <w:r w:rsidRPr="002248ED" w:rsidDel="008045AB">
          <w:delText>Syntax-based Approach</w:delText>
        </w:r>
        <w:bookmarkEnd w:id="751"/>
        <w:bookmarkEnd w:id="752"/>
      </w:del>
    </w:p>
    <w:p w14:paraId="158FCACC" w14:textId="00887401" w:rsidR="002C4D6A" w:rsidDel="008045AB" w:rsidRDefault="004E5433" w:rsidP="004E5433">
      <w:pPr>
        <w:rPr>
          <w:del w:id="754" w:author="blake grills" w:date="2020-04-13T20:39:00Z"/>
          <w:rFonts w:cs="Times New Roman"/>
          <w:szCs w:val="24"/>
        </w:rPr>
      </w:pPr>
      <w:del w:id="755" w:author="blake grills" w:date="2020-04-13T20:39:00Z">
        <w:r w:rsidRPr="002248ED" w:rsidDel="008045AB">
          <w:rPr>
            <w:rFonts w:cs="Times New Roman"/>
            <w:szCs w:val="24"/>
          </w:rPr>
          <w:delText xml:space="preserve"> In the syntax-based approach the method for analysis of lines is </w:delText>
        </w:r>
        <w:r w:rsidR="00A60A0D" w:rsidRPr="002248ED" w:rsidDel="008045AB">
          <w:rPr>
            <w:rFonts w:cs="Times New Roman"/>
            <w:szCs w:val="24"/>
          </w:rPr>
          <w:delText>simplistic</w:delText>
        </w:r>
        <w:r w:rsidRPr="002248ED" w:rsidDel="008045AB">
          <w:rPr>
            <w:rFonts w:cs="Times New Roman"/>
            <w:szCs w:val="24"/>
          </w:rPr>
          <w:delText xml:space="preserve"> and is broken down into a series of </w:delText>
        </w:r>
        <w:r w:rsidR="00495D84" w:rsidRPr="002248ED" w:rsidDel="008045AB">
          <w:rPr>
            <w:rFonts w:cs="Times New Roman"/>
            <w:szCs w:val="24"/>
          </w:rPr>
          <w:delText>3</w:delText>
        </w:r>
        <w:r w:rsidRPr="002248ED" w:rsidDel="008045AB">
          <w:rPr>
            <w:rFonts w:cs="Times New Roman"/>
            <w:szCs w:val="24"/>
          </w:rPr>
          <w:delText xml:space="preserve"> </w:delText>
        </w:r>
        <w:r w:rsidR="00B473B8" w:rsidDel="008045AB">
          <w:rPr>
            <w:rFonts w:cs="Times New Roman"/>
            <w:szCs w:val="24"/>
          </w:rPr>
          <w:delText xml:space="preserve">different </w:delText>
        </w:r>
        <w:r w:rsidRPr="002248ED" w:rsidDel="008045AB">
          <w:rPr>
            <w:rFonts w:cs="Times New Roman"/>
            <w:szCs w:val="24"/>
          </w:rPr>
          <w:delText>checks</w:delText>
        </w:r>
        <w:r w:rsidR="00CF64B0" w:rsidDel="008045AB">
          <w:rPr>
            <w:rFonts w:cs="Times New Roman"/>
            <w:szCs w:val="24"/>
          </w:rPr>
          <w:delText xml:space="preserve">.  </w:delText>
        </w:r>
        <w:r w:rsidR="009C035D" w:rsidDel="008045AB">
          <w:rPr>
            <w:rFonts w:cs="Times New Roman"/>
            <w:szCs w:val="24"/>
          </w:rPr>
          <w:delText>The method is similar to some of the work done by Bacchelli et al</w:delText>
        </w:r>
        <w:r w:rsidR="00CF64B0" w:rsidDel="008045AB">
          <w:rPr>
            <w:rFonts w:cs="Times New Roman"/>
            <w:szCs w:val="24"/>
          </w:rPr>
          <w:delText xml:space="preserve">.  </w:delText>
        </w:r>
        <w:r w:rsidR="009C035D" w:rsidDel="008045AB">
          <w:rPr>
            <w:rFonts w:cs="Times New Roman"/>
            <w:szCs w:val="24"/>
          </w:rPr>
          <w:fldChar w:fldCharType="begin"/>
        </w:r>
        <w:r w:rsidR="009C035D" w:rsidDel="008045AB">
          <w:rPr>
            <w:rFonts w:cs="Times New Roman"/>
            <w:szCs w:val="24"/>
          </w:rPr>
          <w:del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r w:rsidR="009C035D" w:rsidDel="008045AB">
          <w:rPr>
            <w:rFonts w:cs="Times New Roman"/>
            <w:szCs w:val="24"/>
          </w:rPr>
          <w:fldChar w:fldCharType="separate"/>
        </w:r>
        <w:r w:rsidR="009C035D" w:rsidRPr="0053085D" w:rsidDel="008045AB">
          <w:rPr>
            <w:rFonts w:cs="Times New Roman"/>
          </w:rPr>
          <w:delText>[Bacchelli et al</w:delText>
        </w:r>
        <w:r w:rsidR="00CF64B0" w:rsidDel="008045AB">
          <w:rPr>
            <w:rFonts w:cs="Times New Roman"/>
          </w:rPr>
          <w:delText xml:space="preserve">.  </w:delText>
        </w:r>
        <w:r w:rsidR="009C035D" w:rsidRPr="0053085D" w:rsidDel="008045AB">
          <w:rPr>
            <w:rFonts w:cs="Times New Roman"/>
          </w:rPr>
          <w:delText>2010a]</w:delText>
        </w:r>
        <w:r w:rsidR="009C035D" w:rsidDel="008045AB">
          <w:rPr>
            <w:rFonts w:cs="Times New Roman"/>
            <w:szCs w:val="24"/>
          </w:rPr>
          <w:fldChar w:fldCharType="end"/>
        </w:r>
        <w:r w:rsidR="00CF64B0" w:rsidDel="008045AB">
          <w:rPr>
            <w:rFonts w:cs="Times New Roman"/>
            <w:szCs w:val="24"/>
          </w:rPr>
          <w:delText xml:space="preserve">.  </w:delText>
        </w:r>
        <w:r w:rsidRPr="002248ED" w:rsidDel="008045AB">
          <w:rPr>
            <w:rFonts w:cs="Times New Roman"/>
            <w:szCs w:val="24"/>
          </w:rPr>
          <w:delText xml:space="preserve">The first check, run on every line, is whether or not the line contains a semicolon, which has the direct ability to generate a number of false positives depending on the writing style of the programmer </w:delText>
        </w:r>
        <w:r w:rsidR="005A4031" w:rsidRPr="002248ED" w:rsidDel="008045AB">
          <w:rPr>
            <w:rFonts w:cs="Times New Roman"/>
            <w:szCs w:val="24"/>
          </w:rPr>
          <w:delText>(i.e., if they tend to use semicolons in standard comments)</w:delText>
        </w:r>
        <w:r w:rsidR="00CF64B0" w:rsidDel="008045AB">
          <w:rPr>
            <w:rFonts w:cs="Times New Roman"/>
            <w:szCs w:val="24"/>
          </w:rPr>
          <w:delText xml:space="preserve">.  </w:delText>
        </w:r>
        <w:r w:rsidRPr="002248ED" w:rsidDel="008045AB">
          <w:rPr>
            <w:rFonts w:cs="Times New Roman"/>
            <w:szCs w:val="24"/>
          </w:rPr>
          <w:delText>The second and third checks rel</w:delText>
        </w:r>
        <w:r w:rsidR="00851FE2" w:rsidRPr="002248ED" w:rsidDel="008045AB">
          <w:rPr>
            <w:rFonts w:cs="Times New Roman"/>
            <w:szCs w:val="24"/>
          </w:rPr>
          <w:delText>y</w:delText>
        </w:r>
        <w:r w:rsidRPr="002248ED" w:rsidDel="008045AB">
          <w:rPr>
            <w:rFonts w:cs="Times New Roman"/>
            <w:szCs w:val="24"/>
          </w:rPr>
          <w:delText xml:space="preserve"> both on checking for the opening and closing of parenthesis and curly braces respectively</w:delText>
        </w:r>
        <w:r w:rsidR="00CF64B0" w:rsidDel="008045AB">
          <w:rPr>
            <w:rFonts w:cs="Times New Roman"/>
            <w:szCs w:val="24"/>
          </w:rPr>
          <w:delText xml:space="preserve">.  </w:delText>
        </w:r>
        <w:r w:rsidR="007D08BB" w:rsidDel="008045AB">
          <w:rPr>
            <w:rFonts w:cs="Times New Roman"/>
            <w:szCs w:val="24"/>
          </w:rPr>
          <w:delText>What we do when we are checking for these syntax markers is parse the line one character at a time checking for semicolons, parenthesis and curly braces</w:delText>
        </w:r>
        <w:r w:rsidR="00CF64B0" w:rsidDel="008045AB">
          <w:rPr>
            <w:rFonts w:cs="Times New Roman"/>
            <w:szCs w:val="24"/>
          </w:rPr>
          <w:delText xml:space="preserve">.  </w:delText>
        </w:r>
        <w:r w:rsidR="007D08BB" w:rsidDel="008045AB">
          <w:rPr>
            <w:rFonts w:cs="Times New Roman"/>
            <w:szCs w:val="24"/>
          </w:rPr>
          <w:delText>If a semicolon, open and closing parenthesis, or open and closing curly brace is found we mark the line as containing code</w:delText>
        </w:r>
        <w:r w:rsidR="0032657B" w:rsidDel="008045AB">
          <w:rPr>
            <w:rFonts w:cs="Times New Roman"/>
            <w:szCs w:val="24"/>
          </w:rPr>
          <w:delText xml:space="preserve">, however if the closing brace or closing parenthesis is not found then the comment would not be considered </w:delText>
        </w:r>
        <w:r w:rsidR="00FF4AA7" w:rsidDel="008045AB">
          <w:rPr>
            <w:rFonts w:cs="Times New Roman"/>
            <w:szCs w:val="24"/>
          </w:rPr>
          <w:delText>commented-out code</w:delText>
        </w:r>
        <w:r w:rsidR="00CF64B0" w:rsidDel="008045AB">
          <w:rPr>
            <w:rFonts w:cs="Times New Roman"/>
            <w:szCs w:val="24"/>
          </w:rPr>
          <w:delText xml:space="preserve">.  </w:delText>
        </w:r>
        <w:r w:rsidR="0032657B" w:rsidDel="008045AB">
          <w:rPr>
            <w:rFonts w:cs="Times New Roman"/>
            <w:szCs w:val="24"/>
          </w:rPr>
          <w:delText>Further, there are varies times that commented-out code may not contain a semicolon, such as inside a simple if statement</w:delText>
        </w:r>
        <w:r w:rsidR="00CF64B0" w:rsidDel="008045AB">
          <w:rPr>
            <w:rFonts w:cs="Times New Roman"/>
            <w:szCs w:val="24"/>
          </w:rPr>
          <w:delText xml:space="preserve">.  </w:delText>
        </w:r>
        <w:r w:rsidRPr="002248ED" w:rsidDel="008045AB">
          <w:rPr>
            <w:rFonts w:cs="Times New Roman"/>
            <w:szCs w:val="24"/>
          </w:rPr>
          <w:delText>This was not something that we had at first expected to be a problem, and in fact it was, as in cases where optional snippets of code had been commented out</w:delText>
        </w:r>
        <w:r w:rsidR="00495D84" w:rsidRPr="002248ED" w:rsidDel="008045AB">
          <w:rPr>
            <w:rFonts w:cs="Times New Roman"/>
            <w:szCs w:val="24"/>
          </w:rPr>
          <w:delText xml:space="preserve"> such as </w:delText>
        </w:r>
      </w:del>
    </w:p>
    <w:p w14:paraId="61D511AF" w14:textId="08F23405" w:rsidR="002C4D6A" w:rsidRPr="002C4D6A" w:rsidDel="008045AB" w:rsidRDefault="00495D84" w:rsidP="002C4D6A">
      <w:pPr>
        <w:spacing w:line="240" w:lineRule="auto"/>
        <w:ind w:firstLine="0"/>
        <w:jc w:val="center"/>
        <w:rPr>
          <w:del w:id="756" w:author="blake grills" w:date="2020-04-13T20:39:00Z"/>
          <w:rStyle w:val="Code"/>
        </w:rPr>
      </w:pPr>
      <w:del w:id="757" w:author="blake grills" w:date="2020-04-13T20:39:00Z">
        <w:r w:rsidRPr="002C4D6A" w:rsidDel="008045AB">
          <w:rPr>
            <w:rStyle w:val="Code"/>
          </w:rPr>
          <w:delText>//if(x &gt; 10){</w:delText>
        </w:r>
      </w:del>
    </w:p>
    <w:p w14:paraId="35A78E8F" w14:textId="331B54A6" w:rsidR="002C4D6A" w:rsidRPr="002C4D6A" w:rsidDel="008045AB" w:rsidRDefault="002C4D6A" w:rsidP="002C4D6A">
      <w:pPr>
        <w:ind w:firstLine="0"/>
        <w:jc w:val="center"/>
        <w:rPr>
          <w:del w:id="758" w:author="blake grills" w:date="2020-04-13T20:39:00Z"/>
          <w:rStyle w:val="Code"/>
        </w:rPr>
      </w:pPr>
      <w:del w:id="759" w:author="blake grills" w:date="2020-04-13T20:39:00Z">
        <w:r w:rsidDel="008045AB">
          <w:rPr>
            <w:rStyle w:val="Code"/>
          </w:rPr>
          <w:delText>i</w:delText>
        </w:r>
        <w:r w:rsidRPr="002C4D6A" w:rsidDel="008045AB">
          <w:rPr>
            <w:rStyle w:val="Code"/>
          </w:rPr>
          <w:delText>f(x == 10){</w:delText>
        </w:r>
      </w:del>
    </w:p>
    <w:p w14:paraId="7DFD04C1" w14:textId="71798984" w:rsidR="004E5433" w:rsidRPr="002248ED" w:rsidDel="008045AB" w:rsidRDefault="00495D84" w:rsidP="002C4D6A">
      <w:pPr>
        <w:ind w:firstLine="0"/>
        <w:rPr>
          <w:del w:id="760" w:author="blake grills" w:date="2020-04-13T20:39:00Z"/>
          <w:rFonts w:cs="Times New Roman"/>
          <w:szCs w:val="24"/>
        </w:rPr>
      </w:pPr>
      <w:del w:id="761" w:author="blake grills" w:date="2020-04-13T20:39:00Z">
        <w:r w:rsidRPr="002248ED" w:rsidDel="008045AB">
          <w:rPr>
            <w:rFonts w:cs="Times New Roman"/>
            <w:i/>
            <w:iCs/>
            <w:szCs w:val="24"/>
          </w:rPr>
          <w:delText xml:space="preserve"> </w:delText>
        </w:r>
        <w:r w:rsidRPr="002248ED" w:rsidDel="008045AB">
          <w:rPr>
            <w:rFonts w:cs="Times New Roman"/>
            <w:szCs w:val="24"/>
          </w:rPr>
          <w:delText>(assuming the line following this comment is another if statement)</w:delText>
        </w:r>
        <w:r w:rsidR="004E5433" w:rsidRPr="002248ED" w:rsidDel="008045AB">
          <w:rPr>
            <w:rFonts w:cs="Times New Roman"/>
            <w:szCs w:val="24"/>
          </w:rPr>
          <w:delText>, the automation process would disregard these sections as it did not find the opening or closing piece that it was looking for</w:delText>
        </w:r>
        <w:r w:rsidR="00CF64B0" w:rsidDel="008045AB">
          <w:rPr>
            <w:rFonts w:cs="Times New Roman"/>
            <w:szCs w:val="24"/>
          </w:rPr>
          <w:delText xml:space="preserve">.  </w:delText>
        </w:r>
        <w:r w:rsidR="004E5433" w:rsidRPr="002248ED" w:rsidDel="008045AB">
          <w:rPr>
            <w:rFonts w:cs="Times New Roman"/>
            <w:szCs w:val="24"/>
          </w:rPr>
          <w:delText xml:space="preserve">The second approach, which was considered but never implemented </w:delText>
        </w:r>
        <w:r w:rsidR="00A63BD6" w:rsidRPr="002248ED" w:rsidDel="008045AB">
          <w:rPr>
            <w:rFonts w:cs="Times New Roman"/>
            <w:szCs w:val="24"/>
          </w:rPr>
          <w:delText xml:space="preserve">is </w:delText>
        </w:r>
        <w:r w:rsidR="004E5433" w:rsidRPr="002248ED" w:rsidDel="008045AB">
          <w:rPr>
            <w:rFonts w:cs="Times New Roman"/>
            <w:szCs w:val="24"/>
          </w:rPr>
          <w:delText>a bag of words approach.</w:delText>
        </w:r>
      </w:del>
    </w:p>
    <w:p w14:paraId="3744C329" w14:textId="3AA92FA0" w:rsidR="00495D84" w:rsidRPr="002248ED" w:rsidDel="008045AB" w:rsidRDefault="00495D84" w:rsidP="00495D84">
      <w:pPr>
        <w:pStyle w:val="Heading2"/>
        <w:rPr>
          <w:del w:id="762" w:author="blake grills" w:date="2020-04-13T20:39:00Z"/>
        </w:rPr>
      </w:pPr>
      <w:bookmarkStart w:id="763" w:name="_Ref33695020"/>
      <w:bookmarkStart w:id="764" w:name="_Toc37600200"/>
      <w:del w:id="765" w:author="blake grills" w:date="2020-04-13T20:39:00Z">
        <w:r w:rsidRPr="002248ED" w:rsidDel="008045AB">
          <w:delText>Bag of Words Approach</w:delText>
        </w:r>
        <w:bookmarkEnd w:id="763"/>
        <w:bookmarkEnd w:id="764"/>
      </w:del>
    </w:p>
    <w:p w14:paraId="6EAC5290" w14:textId="2C3EC2BB" w:rsidR="004E5433" w:rsidRPr="002248ED" w:rsidDel="008045AB" w:rsidRDefault="004E5433" w:rsidP="004E5433">
      <w:pPr>
        <w:rPr>
          <w:del w:id="766" w:author="blake grills" w:date="2020-04-13T20:39:00Z"/>
          <w:rFonts w:cs="Times New Roman"/>
          <w:szCs w:val="24"/>
        </w:rPr>
      </w:pPr>
      <w:del w:id="767" w:author="blake grills" w:date="2020-04-13T20:39:00Z">
        <w:r w:rsidRPr="002248ED" w:rsidDel="008045AB">
          <w:rPr>
            <w:rFonts w:cs="Times New Roman"/>
            <w:szCs w:val="24"/>
          </w:rPr>
          <w:delText xml:space="preserve">This bag of words approach is not to be confused with the </w:delText>
        </w:r>
        <w:r w:rsidR="00495D84" w:rsidRPr="002248ED" w:rsidDel="008045AB">
          <w:rPr>
            <w:rFonts w:cs="Times New Roman"/>
            <w:szCs w:val="24"/>
          </w:rPr>
          <w:delText>keyword</w:delText>
        </w:r>
        <w:r w:rsidRPr="002248ED" w:rsidDel="008045AB">
          <w:rPr>
            <w:rFonts w:cs="Times New Roman"/>
            <w:szCs w:val="24"/>
          </w:rPr>
          <w:delText xml:space="preserve"> approach mentioned earlier in the data collection chapter, which proposes the use of common terms as an additional method of verification</w:delText>
        </w:r>
        <w:r w:rsidR="00CF64B0" w:rsidDel="008045AB">
          <w:rPr>
            <w:rFonts w:cs="Times New Roman"/>
            <w:szCs w:val="24"/>
          </w:rPr>
          <w:delText xml:space="preserve">.  </w:delText>
        </w:r>
        <w:r w:rsidRPr="002248ED" w:rsidDel="008045AB">
          <w:rPr>
            <w:rFonts w:cs="Times New Roman"/>
            <w:szCs w:val="24"/>
          </w:rPr>
          <w:delText>Rather, the concept of this approach is to break down an entire piece of source code and create a bag of words from it, which could then be used to cross check comments for terms that are present in the line which are found to be frequent in the bag of words</w:delText>
        </w:r>
        <w:r w:rsidR="00CF64B0" w:rsidDel="008045AB">
          <w:rPr>
            <w:rFonts w:cs="Times New Roman"/>
            <w:szCs w:val="24"/>
          </w:rPr>
          <w:delText xml:space="preserve">.  </w:delText>
        </w:r>
        <w:r w:rsidR="009C48F3" w:rsidRPr="002248ED" w:rsidDel="008045AB">
          <w:rPr>
            <w:rFonts w:cs="Times New Roman"/>
            <w:szCs w:val="24"/>
          </w:rPr>
          <w:delText>For example</w:delText>
        </w:r>
        <w:r w:rsidR="00A51D4A" w:rsidRPr="002248ED" w:rsidDel="008045AB">
          <w:rPr>
            <w:rFonts w:cs="Times New Roman"/>
            <w:szCs w:val="24"/>
          </w:rPr>
          <w:delText>,</w:delText>
        </w:r>
        <w:r w:rsidR="009C48F3" w:rsidRPr="002248ED" w:rsidDel="008045AB">
          <w:rPr>
            <w:rFonts w:cs="Times New Roman"/>
            <w:szCs w:val="24"/>
          </w:rPr>
          <w:delText xml:space="preserve"> if we scan an entire </w:delText>
        </w:r>
        <w:r w:rsidR="00DE2414" w:rsidDel="008045AB">
          <w:rPr>
            <w:rFonts w:cs="Times New Roman"/>
            <w:szCs w:val="24"/>
          </w:rPr>
          <w:delText>source-code file</w:delText>
        </w:r>
        <w:r w:rsidR="00DE2414" w:rsidRPr="002248ED" w:rsidDel="008045AB">
          <w:rPr>
            <w:rFonts w:cs="Times New Roman"/>
            <w:szCs w:val="24"/>
          </w:rPr>
          <w:delText xml:space="preserve"> </w:delText>
        </w:r>
        <w:r w:rsidR="009C48F3" w:rsidRPr="002248ED" w:rsidDel="008045AB">
          <w:rPr>
            <w:rFonts w:cs="Times New Roman"/>
            <w:szCs w:val="24"/>
          </w:rPr>
          <w:delText xml:space="preserve">broken down by the </w:delText>
        </w:r>
        <w:r w:rsidR="00DE2414" w:rsidDel="008045AB">
          <w:rPr>
            <w:rFonts w:cs="Times New Roman"/>
            <w:szCs w:val="24"/>
          </w:rPr>
          <w:delText>whitespace</w:delText>
        </w:r>
        <w:r w:rsidR="00DE2414" w:rsidRPr="002248ED" w:rsidDel="008045AB">
          <w:rPr>
            <w:rFonts w:cs="Times New Roman"/>
            <w:szCs w:val="24"/>
          </w:rPr>
          <w:delText xml:space="preserve"> </w:delText>
        </w:r>
        <w:r w:rsidR="009C48F3" w:rsidRPr="002248ED" w:rsidDel="008045AB">
          <w:rPr>
            <w:rFonts w:cs="Times New Roman"/>
            <w:szCs w:val="24"/>
          </w:rPr>
          <w:delText>and then scan the comments for matching terms then we could potentially identify variables and function names held within the comments</w:delText>
        </w:r>
        <w:r w:rsidR="00CF64B0" w:rsidDel="008045AB">
          <w:rPr>
            <w:rFonts w:cs="Times New Roman"/>
            <w:szCs w:val="24"/>
          </w:rPr>
          <w:delText xml:space="preserve">.  </w:delText>
        </w:r>
        <w:r w:rsidRPr="002248ED" w:rsidDel="008045AB">
          <w:rPr>
            <w:rFonts w:cs="Times New Roman"/>
            <w:szCs w:val="24"/>
          </w:rPr>
          <w:delText xml:space="preserve">While this could be helpful in finding </w:delText>
        </w:r>
        <w:r w:rsidR="00AF19A8" w:rsidDel="008045AB">
          <w:rPr>
            <w:rFonts w:cs="Times New Roman"/>
            <w:szCs w:val="24"/>
          </w:rPr>
          <w:delText>commented-out code</w:delText>
        </w:r>
        <w:r w:rsidRPr="002248ED" w:rsidDel="008045AB">
          <w:rPr>
            <w:rFonts w:cs="Times New Roman"/>
            <w:szCs w:val="24"/>
          </w:rPr>
          <w:delText xml:space="preserve"> that is modifying common variables or using common variables as part of a greater equation, it has a number of strong failing points</w:delText>
        </w:r>
        <w:r w:rsidR="00CF64B0" w:rsidDel="008045AB">
          <w:rPr>
            <w:rFonts w:cs="Times New Roman"/>
            <w:szCs w:val="24"/>
          </w:rPr>
          <w:delText xml:space="preserve">.  </w:delText>
        </w:r>
        <w:r w:rsidRPr="002248ED" w:rsidDel="008045AB">
          <w:rPr>
            <w:rFonts w:cs="Times New Roman"/>
            <w:szCs w:val="24"/>
          </w:rPr>
          <w:delText xml:space="preserve">First, when considering variable names, one time use variables, variables created in a piece of </w:delText>
        </w:r>
        <w:r w:rsidR="00AF19A8" w:rsidDel="008045AB">
          <w:rPr>
            <w:rFonts w:cs="Times New Roman"/>
            <w:szCs w:val="24"/>
          </w:rPr>
          <w:delText>commented-out code</w:delText>
        </w:r>
        <w:r w:rsidRPr="002248ED" w:rsidDel="008045AB">
          <w:rPr>
            <w:rFonts w:cs="Times New Roman"/>
            <w:szCs w:val="24"/>
          </w:rPr>
          <w:delText>, and commented out functions</w:delText>
        </w:r>
        <w:r w:rsidR="00DE2414" w:rsidDel="008045AB">
          <w:rPr>
            <w:rFonts w:cs="Times New Roman"/>
            <w:szCs w:val="24"/>
          </w:rPr>
          <w:delText>, they</w:delText>
        </w:r>
        <w:r w:rsidRPr="002248ED" w:rsidDel="008045AB">
          <w:rPr>
            <w:rFonts w:cs="Times New Roman"/>
            <w:szCs w:val="24"/>
          </w:rPr>
          <w:delText xml:space="preserve"> are all highly likely to be ignored due to the fact that in comparison to other terms in the bag of words they may only have an appearance rate of 1-3 times in the entire source code where as a term like </w:delText>
        </w:r>
        <w:r w:rsidRPr="00825AE2" w:rsidDel="008045AB">
          <w:rPr>
            <w:rStyle w:val="Code"/>
          </w:rPr>
          <w:delText>int</w:delText>
        </w:r>
        <w:r w:rsidRPr="002248ED" w:rsidDel="008045AB">
          <w:rPr>
            <w:rFonts w:cs="Times New Roman"/>
            <w:szCs w:val="24"/>
          </w:rPr>
          <w:delText xml:space="preserve">, </w:delText>
        </w:r>
        <w:r w:rsidRPr="00825AE2" w:rsidDel="008045AB">
          <w:rPr>
            <w:rStyle w:val="Code"/>
          </w:rPr>
          <w:delText>void</w:delText>
        </w:r>
        <w:r w:rsidRPr="002248ED" w:rsidDel="008045AB">
          <w:rPr>
            <w:rFonts w:cs="Times New Roman"/>
            <w:szCs w:val="24"/>
          </w:rPr>
          <w:delText xml:space="preserve">, or </w:delText>
        </w:r>
        <w:r w:rsidRPr="00825AE2" w:rsidDel="008045AB">
          <w:rPr>
            <w:rStyle w:val="Code"/>
          </w:rPr>
          <w:delText>count</w:delText>
        </w:r>
        <w:r w:rsidRPr="002248ED" w:rsidDel="008045AB">
          <w:rPr>
            <w:rFonts w:cs="Times New Roman"/>
            <w:szCs w:val="24"/>
          </w:rPr>
          <w:delText xml:space="preserve"> will appear much more frequently</w:delText>
        </w:r>
        <w:r w:rsidR="00CF64B0" w:rsidDel="008045AB">
          <w:rPr>
            <w:rFonts w:cs="Times New Roman"/>
            <w:szCs w:val="24"/>
          </w:rPr>
          <w:delText xml:space="preserve">.  </w:delText>
        </w:r>
        <w:r w:rsidR="00382ED6" w:rsidDel="008045AB">
          <w:rPr>
            <w:rFonts w:cs="Times New Roman"/>
            <w:szCs w:val="24"/>
          </w:rPr>
          <w:delText>This is where frequency comes into play and why bag of words is bound to fail in this case</w:delText>
        </w:r>
        <w:r w:rsidR="00CF64B0" w:rsidDel="008045AB">
          <w:rPr>
            <w:rFonts w:cs="Times New Roman"/>
            <w:szCs w:val="24"/>
          </w:rPr>
          <w:delText xml:space="preserve">.  </w:delText>
        </w:r>
        <w:r w:rsidR="009F6A51" w:rsidDel="008045AB">
          <w:rPr>
            <w:rFonts w:cs="Times New Roman"/>
            <w:szCs w:val="24"/>
          </w:rPr>
          <w:delText>I</w:delText>
        </w:r>
        <w:r w:rsidR="00382ED6" w:rsidDel="008045AB">
          <w:rPr>
            <w:rFonts w:cs="Times New Roman"/>
            <w:szCs w:val="24"/>
          </w:rPr>
          <w:delText xml:space="preserve">f a piece of </w:delText>
        </w:r>
        <w:r w:rsidR="00AF19A8" w:rsidDel="008045AB">
          <w:rPr>
            <w:rFonts w:cs="Times New Roman"/>
            <w:szCs w:val="24"/>
          </w:rPr>
          <w:delText>commented-out code</w:delText>
        </w:r>
        <w:r w:rsidR="00382ED6" w:rsidDel="008045AB">
          <w:rPr>
            <w:rFonts w:cs="Times New Roman"/>
            <w:szCs w:val="24"/>
          </w:rPr>
          <w:delText xml:space="preserve"> contains a variable that occurs nowhere else</w:delText>
        </w:r>
        <w:r w:rsidR="000B24B6" w:rsidDel="008045AB">
          <w:rPr>
            <w:rFonts w:cs="Times New Roman"/>
            <w:szCs w:val="24"/>
          </w:rPr>
          <w:delText>,</w:delText>
        </w:r>
        <w:r w:rsidR="00382ED6" w:rsidDel="008045AB">
          <w:rPr>
            <w:rFonts w:cs="Times New Roman"/>
            <w:szCs w:val="24"/>
          </w:rPr>
          <w:delText xml:space="preserve"> it is not going to be caught</w:delText>
        </w:r>
        <w:r w:rsidR="00CF64B0" w:rsidDel="008045AB">
          <w:rPr>
            <w:rFonts w:cs="Times New Roman"/>
            <w:szCs w:val="24"/>
          </w:rPr>
          <w:delText xml:space="preserve">.  </w:delText>
        </w:r>
        <w:r w:rsidRPr="002248ED" w:rsidDel="008045AB">
          <w:rPr>
            <w:rFonts w:cs="Times New Roman"/>
            <w:szCs w:val="24"/>
          </w:rPr>
          <w:delText>The other issue with this method comes down to explanations of how code functions</w:delText>
        </w:r>
        <w:r w:rsidR="00CF64B0" w:rsidDel="008045AB">
          <w:rPr>
            <w:rFonts w:cs="Times New Roman"/>
            <w:szCs w:val="24"/>
          </w:rPr>
          <w:delText xml:space="preserve">.  </w:delText>
        </w:r>
        <w:r w:rsidR="00304E14" w:rsidDel="008045AB">
          <w:rPr>
            <w:rFonts w:cs="Times New Roman"/>
            <w:szCs w:val="24"/>
          </w:rPr>
          <w:delText>I</w:delText>
        </w:r>
        <w:r w:rsidRPr="002248ED" w:rsidDel="008045AB">
          <w:rPr>
            <w:rFonts w:cs="Times New Roman"/>
            <w:szCs w:val="24"/>
          </w:rPr>
          <w:delText>n th</w:delText>
        </w:r>
        <w:r w:rsidR="002C4D6A" w:rsidDel="008045AB">
          <w:rPr>
            <w:rFonts w:cs="Times New Roman"/>
            <w:szCs w:val="24"/>
          </w:rPr>
          <w:delText>is</w:delText>
        </w:r>
        <w:r w:rsidRPr="002248ED" w:rsidDel="008045AB">
          <w:rPr>
            <w:rFonts w:cs="Times New Roman"/>
            <w:szCs w:val="24"/>
          </w:rPr>
          <w:delText xml:space="preserve"> case</w:delText>
        </w:r>
        <w:r w:rsidR="00304E14" w:rsidDel="008045AB">
          <w:rPr>
            <w:rFonts w:cs="Times New Roman"/>
            <w:szCs w:val="24"/>
          </w:rPr>
          <w:delText>, in</w:delText>
        </w:r>
        <w:r w:rsidRPr="002248ED" w:rsidDel="008045AB">
          <w:rPr>
            <w:rFonts w:cs="Times New Roman"/>
            <w:szCs w:val="24"/>
          </w:rPr>
          <w:delText xml:space="preserve"> thorough documentation a programmer may referen</w:delText>
        </w:r>
        <w:r w:rsidR="002C4D6A" w:rsidDel="008045AB">
          <w:rPr>
            <w:rFonts w:cs="Times New Roman"/>
            <w:szCs w:val="24"/>
          </w:rPr>
          <w:delText>c</w:delText>
        </w:r>
        <w:r w:rsidR="00304E14" w:rsidDel="008045AB">
          <w:rPr>
            <w:rFonts w:cs="Times New Roman"/>
            <w:szCs w:val="24"/>
          </w:rPr>
          <w:delText>e</w:delText>
        </w:r>
        <w:r w:rsidRPr="002248ED" w:rsidDel="008045AB">
          <w:rPr>
            <w:rFonts w:cs="Times New Roman"/>
            <w:szCs w:val="24"/>
          </w:rPr>
          <w:delText xml:space="preserve"> function names and variable names</w:delText>
        </w:r>
        <w:r w:rsidR="00304E14" w:rsidDel="008045AB">
          <w:rPr>
            <w:rFonts w:cs="Times New Roman"/>
            <w:szCs w:val="24"/>
          </w:rPr>
          <w:delText xml:space="preserve"> with</w:delText>
        </w:r>
        <w:r w:rsidR="00DE2414" w:rsidDel="008045AB">
          <w:rPr>
            <w:rFonts w:cs="Times New Roman"/>
            <w:szCs w:val="24"/>
          </w:rPr>
          <w:delText>in a</w:delText>
        </w:r>
        <w:r w:rsidR="000B24B6" w:rsidDel="008045AB">
          <w:rPr>
            <w:rFonts w:cs="Times New Roman"/>
            <w:szCs w:val="24"/>
          </w:rPr>
          <w:delText>n</w:delText>
        </w:r>
        <w:r w:rsidR="00DE2414" w:rsidDel="008045AB">
          <w:rPr>
            <w:rFonts w:cs="Times New Roman"/>
            <w:szCs w:val="24"/>
          </w:rPr>
          <w:delText xml:space="preserve"> English prose comment</w:delText>
        </w:r>
        <w:r w:rsidR="00CF64B0" w:rsidDel="008045AB">
          <w:rPr>
            <w:rFonts w:cs="Times New Roman"/>
            <w:szCs w:val="24"/>
          </w:rPr>
          <w:delText xml:space="preserve">.  </w:delText>
        </w:r>
        <w:r w:rsidR="00DE2414" w:rsidDel="008045AB">
          <w:rPr>
            <w:rFonts w:cs="Times New Roman"/>
            <w:szCs w:val="24"/>
          </w:rPr>
          <w:delText>T</w:delText>
        </w:r>
        <w:r w:rsidRPr="002248ED" w:rsidDel="008045AB">
          <w:rPr>
            <w:rFonts w:cs="Times New Roman"/>
            <w:szCs w:val="24"/>
          </w:rPr>
          <w:delText>o</w:delText>
        </w:r>
        <w:r w:rsidR="002C4D6A" w:rsidDel="008045AB">
          <w:rPr>
            <w:rFonts w:cs="Times New Roman"/>
            <w:szCs w:val="24"/>
          </w:rPr>
          <w:delText>o</w:delText>
        </w:r>
        <w:r w:rsidRPr="002248ED" w:rsidDel="008045AB">
          <w:rPr>
            <w:rFonts w:cs="Times New Roman"/>
            <w:szCs w:val="24"/>
          </w:rPr>
          <w:delText xml:space="preserve"> many of such references</w:delText>
        </w:r>
        <w:r w:rsidR="00304E14" w:rsidDel="008045AB">
          <w:rPr>
            <w:rFonts w:cs="Times New Roman"/>
            <w:szCs w:val="24"/>
          </w:rPr>
          <w:delText xml:space="preserve"> will</w:delText>
        </w:r>
        <w:r w:rsidRPr="002248ED" w:rsidDel="008045AB">
          <w:rPr>
            <w:rFonts w:cs="Times New Roman"/>
            <w:szCs w:val="24"/>
          </w:rPr>
          <w:delText xml:space="preserve"> cause </w:delText>
        </w:r>
        <w:r w:rsidR="00304E14" w:rsidDel="008045AB">
          <w:rPr>
            <w:rFonts w:cs="Times New Roman"/>
            <w:szCs w:val="24"/>
          </w:rPr>
          <w:delText xml:space="preserve">a </w:delText>
        </w:r>
        <w:r w:rsidRPr="002248ED" w:rsidDel="008045AB">
          <w:rPr>
            <w:rFonts w:cs="Times New Roman"/>
            <w:szCs w:val="24"/>
          </w:rPr>
          <w:delText>false positive</w:delText>
        </w:r>
        <w:r w:rsidR="00CF64B0" w:rsidDel="008045AB">
          <w:rPr>
            <w:rFonts w:cs="Times New Roman"/>
            <w:szCs w:val="24"/>
          </w:rPr>
          <w:delText xml:space="preserve">.  </w:delText>
        </w:r>
        <w:r w:rsidRPr="002248ED" w:rsidDel="008045AB">
          <w:rPr>
            <w:rFonts w:cs="Times New Roman"/>
            <w:szCs w:val="24"/>
          </w:rPr>
          <w:delText>This brings us to our third and most current approach, what we call the frequency</w:delText>
        </w:r>
        <w:r w:rsidR="00343D57" w:rsidDel="008045AB">
          <w:rPr>
            <w:rFonts w:cs="Times New Roman"/>
            <w:szCs w:val="24"/>
          </w:rPr>
          <w:delText>-based</w:delText>
        </w:r>
        <w:r w:rsidRPr="002248ED" w:rsidDel="008045AB">
          <w:rPr>
            <w:rFonts w:cs="Times New Roman"/>
            <w:szCs w:val="24"/>
          </w:rPr>
          <w:delText xml:space="preserve"> approach.</w:delText>
        </w:r>
      </w:del>
    </w:p>
    <w:p w14:paraId="63E85CDD" w14:textId="4D8F3FF9" w:rsidR="004E5433" w:rsidRPr="001B4B22" w:rsidDel="008045AB" w:rsidRDefault="00495D84" w:rsidP="002C4D6A">
      <w:pPr>
        <w:pStyle w:val="Heading2"/>
        <w:rPr>
          <w:del w:id="768" w:author="blake grills" w:date="2020-04-13T20:39:00Z"/>
        </w:rPr>
      </w:pPr>
      <w:bookmarkStart w:id="769" w:name="_Ref33695048"/>
      <w:bookmarkStart w:id="770" w:name="_Toc37600201"/>
      <w:del w:id="771" w:author="blake grills" w:date="2020-04-13T20:39:00Z">
        <w:r w:rsidRPr="002248ED" w:rsidDel="008045AB">
          <w:delText>Frequency</w:delText>
        </w:r>
        <w:r w:rsidR="00977600" w:rsidDel="008045AB">
          <w:delText>-based</w:delText>
        </w:r>
        <w:r w:rsidRPr="002248ED" w:rsidDel="008045AB">
          <w:delText xml:space="preserve"> Approac</w:delText>
        </w:r>
        <w:r w:rsidR="002C4D6A" w:rsidDel="008045AB">
          <w:delText>h</w:delText>
        </w:r>
        <w:bookmarkEnd w:id="769"/>
        <w:bookmarkEnd w:id="770"/>
      </w:del>
    </w:p>
    <w:p w14:paraId="6387029A" w14:textId="2E801C84" w:rsidR="0032657B" w:rsidDel="008045AB" w:rsidRDefault="00E551CF" w:rsidP="00D97873">
      <w:pPr>
        <w:rPr>
          <w:del w:id="772" w:author="blake grills" w:date="2020-04-13T20:39:00Z"/>
          <w:rFonts w:cs="Times New Roman"/>
          <w:szCs w:val="24"/>
        </w:rPr>
      </w:pPr>
      <w:del w:id="773" w:author="blake grills" w:date="2020-04-13T20:39:00Z">
        <w:r w:rsidRPr="002248ED" w:rsidDel="008045AB">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sidDel="008045A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EAF458D" w:rsidR="005141DB" w:rsidRPr="0043682C" w:rsidRDefault="005141DB" w:rsidP="00A76343">
                              <w:pPr>
                                <w:pStyle w:val="FigureCaption"/>
                                <w:rPr>
                                  <w:rFonts w:cs="Times New Roman"/>
                                  <w:noProof/>
                                </w:rPr>
                              </w:pPr>
                              <w:bookmarkStart w:id="774" w:name="_Ref37509558"/>
                              <w:bookmarkStart w:id="775" w:name="_Toc37600391"/>
                              <w:r>
                                <w:t xml:space="preserve">Figure </w:t>
                              </w:r>
                              <w:r w:rsidR="00DC7168">
                                <w:fldChar w:fldCharType="begin"/>
                              </w:r>
                              <w:r w:rsidR="00DC7168">
                                <w:instrText xml:space="preserve"> SEQ Figure \* ARABIC </w:instrText>
                              </w:r>
                              <w:r w:rsidR="00DC7168">
                                <w:fldChar w:fldCharType="separate"/>
                              </w:r>
                              <w:r>
                                <w:rPr>
                                  <w:noProof/>
                                </w:rPr>
                                <w:t>2</w:t>
                              </w:r>
                              <w:r w:rsidR="00DC7168">
                                <w:rPr>
                                  <w:noProof/>
                                </w:rPr>
                                <w:fldChar w:fldCharType="end"/>
                              </w:r>
                              <w:bookmarkEnd w:id="774"/>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F7681" id="Text Box 1" o:spid="_x0000_s1027"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xz9OAKwIAAGQEAAAOAAAAAAAAAAAAAAAAAC4CAABk&#10;cnMvZTJvRG9jLnhtbFBLAQItABQABgAIAAAAIQCi1i0k4QAAAAwBAAAPAAAAAAAAAAAAAAAAAIUE&#10;AABkcnMvZG93bnJldi54bWxQSwUGAAAAAAQABADzAAAAkwUAAAAA&#10;" stroked="f">
                  <v:textbox style="mso-fit-shape-to-text:t" inset="0,0,0,0">
                    <w:txbxContent>
                      <w:p w14:paraId="778044F8" w14:textId="4EAF458D" w:rsidR="005141DB" w:rsidRPr="0043682C" w:rsidRDefault="005141DB" w:rsidP="00A76343">
                        <w:pPr>
                          <w:pStyle w:val="FigureCaption"/>
                          <w:rPr>
                            <w:rFonts w:cs="Times New Roman"/>
                            <w:noProof/>
                          </w:rPr>
                        </w:pPr>
                        <w:bookmarkStart w:id="758" w:name="_Ref37509558"/>
                        <w:bookmarkStart w:id="759" w:name="_Toc37600391"/>
                        <w:r>
                          <w:t xml:space="preserve">Figure </w:t>
                        </w:r>
                        <w:fldSimple w:instr=" SEQ Figure \* ARABIC ">
                          <w:r>
                            <w:rPr>
                              <w:noProof/>
                            </w:rPr>
                            <w:t>2</w:t>
                          </w:r>
                        </w:fldSimple>
                        <w:bookmarkEnd w:id="758"/>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59"/>
                      </w:p>
                    </w:txbxContent>
                  </v:textbox>
                  <w10:wrap type="topAndBottom"/>
                </v:shape>
              </w:pict>
            </mc:Fallback>
          </mc:AlternateContent>
        </w:r>
        <w:r w:rsidR="004E5433" w:rsidRPr="002248ED" w:rsidDel="008045AB">
          <w:rPr>
            <w:rFonts w:cs="Times New Roman"/>
            <w:szCs w:val="24"/>
          </w:rPr>
          <w:delText xml:space="preserve">The original basis of the frequency approach </w:delText>
        </w:r>
        <w:r w:rsidR="005D4AF4" w:rsidRPr="002248ED" w:rsidDel="008045AB">
          <w:rPr>
            <w:rFonts w:cs="Times New Roman"/>
            <w:szCs w:val="24"/>
          </w:rPr>
          <w:delText>is derived from</w:delText>
        </w:r>
        <w:r w:rsidR="004E5433" w:rsidRPr="002248ED" w:rsidDel="008045AB">
          <w:rPr>
            <w:rFonts w:cs="Times New Roman"/>
            <w:szCs w:val="24"/>
          </w:rPr>
          <w:delText xml:space="preserve"> the works of Dvorak</w:delText>
        </w:r>
        <w:r w:rsidR="00AD2685" w:rsidRPr="002248ED" w:rsidDel="008045AB">
          <w:rPr>
            <w:rFonts w:cs="Times New Roman"/>
            <w:szCs w:val="24"/>
          </w:rPr>
          <w:delText xml:space="preserve"> </w:delText>
        </w:r>
        <w:r w:rsidR="0082705B" w:rsidRPr="002248ED" w:rsidDel="008045AB">
          <w:rPr>
            <w:rFonts w:cs="Times New Roman"/>
            <w:szCs w:val="24"/>
          </w:rPr>
          <w:fldChar w:fldCharType="begin"/>
        </w:r>
        <w:r w:rsidR="00B56455" w:rsidDel="008045AB">
          <w:rPr>
            <w:rFonts w:cs="Times New Roman"/>
            <w:szCs w:val="24"/>
          </w:rPr>
          <w:del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delInstrText>
        </w:r>
        <w:r w:rsidR="0082705B" w:rsidRPr="002248ED" w:rsidDel="008045AB">
          <w:rPr>
            <w:rFonts w:cs="Times New Roman"/>
            <w:szCs w:val="24"/>
          </w:rPr>
          <w:fldChar w:fldCharType="separate"/>
        </w:r>
        <w:r w:rsidR="00DA6443" w:rsidRPr="002248ED" w:rsidDel="008045AB">
          <w:rPr>
            <w:rFonts w:cs="Times New Roman"/>
            <w:szCs w:val="24"/>
          </w:rPr>
          <w:delText>[Nakic-Alfirevic and Durek</w:delText>
        </w:r>
        <w:r w:rsidR="00495D84" w:rsidRPr="002248ED" w:rsidDel="008045AB">
          <w:rPr>
            <w:rFonts w:cs="Times New Roman"/>
            <w:szCs w:val="24"/>
          </w:rPr>
          <w:delText xml:space="preserve"> 2004</w:delText>
        </w:r>
        <w:r w:rsidR="00DA6443" w:rsidRPr="002248ED" w:rsidDel="008045AB">
          <w:rPr>
            <w:rFonts w:cs="Times New Roman"/>
            <w:szCs w:val="24"/>
          </w:rPr>
          <w:delText>]</w:delText>
        </w:r>
        <w:r w:rsidR="0082705B" w:rsidRPr="002248ED" w:rsidDel="008045AB">
          <w:rPr>
            <w:rFonts w:cs="Times New Roman"/>
            <w:szCs w:val="24"/>
          </w:rPr>
          <w:fldChar w:fldCharType="end"/>
        </w:r>
        <w:r w:rsidR="004E5433" w:rsidRPr="002248ED" w:rsidDel="008045AB">
          <w:rPr>
            <w:rFonts w:cs="Times New Roman"/>
            <w:szCs w:val="24"/>
          </w:rPr>
          <w:delText xml:space="preserve"> who </w:delText>
        </w:r>
        <w:r w:rsidR="0082705B" w:rsidRPr="002248ED" w:rsidDel="008045AB">
          <w:rPr>
            <w:rFonts w:cs="Times New Roman"/>
            <w:szCs w:val="24"/>
          </w:rPr>
          <w:delText>is</w:delText>
        </w:r>
        <w:r w:rsidR="004E5433" w:rsidRPr="002248ED" w:rsidDel="008045AB">
          <w:rPr>
            <w:rFonts w:cs="Times New Roman"/>
            <w:szCs w:val="24"/>
          </w:rPr>
          <w:delText xml:space="preserve"> famous for designing alternate versions of the key board layout used on English typewriters and computers</w:delText>
        </w:r>
        <w:r w:rsidR="00CF64B0" w:rsidDel="008045AB">
          <w:rPr>
            <w:rFonts w:cs="Times New Roman"/>
            <w:szCs w:val="24"/>
          </w:rPr>
          <w:delText xml:space="preserve">.  </w:delText>
        </w:r>
        <w:r w:rsidR="004E5433" w:rsidRPr="002248ED" w:rsidDel="008045AB">
          <w:rPr>
            <w:rFonts w:cs="Times New Roman"/>
            <w:szCs w:val="24"/>
          </w:rPr>
          <w:delText>Dvorak examined which letters are most frequently used in the English language and relocated their positions to allow for easier and less strenuous typing</w:delText>
        </w:r>
        <w:r w:rsidR="00CF64B0" w:rsidDel="008045AB">
          <w:rPr>
            <w:rFonts w:cs="Times New Roman"/>
            <w:szCs w:val="24"/>
          </w:rPr>
          <w:delText xml:space="preserve">.  </w:delText>
        </w:r>
        <w:r w:rsidR="004E5433" w:rsidRPr="002248ED" w:rsidDel="008045AB">
          <w:rPr>
            <w:rFonts w:cs="Times New Roman"/>
            <w:szCs w:val="24"/>
          </w:rPr>
          <w:delText xml:space="preserve">This concept of common characters in English words brought forth a very powerful idea, what if we check the frequency of ASCII characters found in lines of both English prose style comments and </w:delText>
        </w:r>
        <w:r w:rsidR="00AF19A8" w:rsidDel="008045AB">
          <w:rPr>
            <w:rFonts w:cs="Times New Roman"/>
            <w:szCs w:val="24"/>
          </w:rPr>
          <w:delText>commented-out code</w:delText>
        </w:r>
        <w:r w:rsidR="004E5433" w:rsidRPr="002248ED" w:rsidDel="008045AB">
          <w:rPr>
            <w:rFonts w:cs="Times New Roman"/>
            <w:szCs w:val="24"/>
          </w:rPr>
          <w:delText xml:space="preserve"> and compared them against each other? What the data shows us when analyzing the results of these frequencies is that there are key differences between English prose and </w:delText>
        </w:r>
        <w:r w:rsidR="00AF19A8" w:rsidDel="008045AB">
          <w:rPr>
            <w:rFonts w:cs="Times New Roman"/>
            <w:szCs w:val="24"/>
          </w:rPr>
          <w:delText>commented-out code</w:delText>
        </w:r>
        <w:r w:rsidR="004E5433" w:rsidRPr="002248ED" w:rsidDel="008045AB">
          <w:rPr>
            <w:rFonts w:cs="Times New Roman"/>
            <w:szCs w:val="24"/>
          </w:rPr>
          <w:delText>, and not only are these differences present, some of them are quite extreme</w:delText>
        </w:r>
        <w:r w:rsidR="00CF64B0" w:rsidDel="008045AB">
          <w:rPr>
            <w:rFonts w:cs="Times New Roman"/>
            <w:szCs w:val="24"/>
          </w:rPr>
          <w:delText xml:space="preserve">.  </w:delText>
        </w:r>
        <w:r w:rsidR="004E5433" w:rsidRPr="002248ED" w:rsidDel="008045AB">
          <w:rPr>
            <w:rFonts w:cs="Times New Roman"/>
            <w:szCs w:val="24"/>
          </w:rPr>
          <w:delText>As shown i</w:delText>
        </w:r>
        <w:r w:rsidR="007F3151" w:rsidDel="008045AB">
          <w:rPr>
            <w:rFonts w:cs="Times New Roman"/>
            <w:szCs w:val="24"/>
          </w:rPr>
          <w:delText xml:space="preserve">n </w:delText>
        </w:r>
        <w:r w:rsidR="007F3151" w:rsidDel="008045AB">
          <w:rPr>
            <w:rFonts w:cs="Times New Roman"/>
            <w:szCs w:val="24"/>
          </w:rPr>
          <w:fldChar w:fldCharType="begin"/>
        </w:r>
        <w:r w:rsidR="007F3151" w:rsidDel="008045AB">
          <w:rPr>
            <w:rFonts w:cs="Times New Roman"/>
            <w:szCs w:val="24"/>
          </w:rPr>
          <w:delInstrText xml:space="preserve"> REF _Ref37509558 \h </w:delInstrText>
        </w:r>
        <w:r w:rsidR="007F3151" w:rsidDel="008045AB">
          <w:rPr>
            <w:rFonts w:cs="Times New Roman"/>
            <w:szCs w:val="24"/>
          </w:rPr>
        </w:r>
        <w:r w:rsidR="007F3151" w:rsidDel="008045AB">
          <w:rPr>
            <w:rFonts w:cs="Times New Roman"/>
            <w:szCs w:val="24"/>
          </w:rPr>
          <w:fldChar w:fldCharType="separate"/>
        </w:r>
        <w:r w:rsidR="005141DB" w:rsidDel="008045AB">
          <w:delText xml:space="preserve">Figure </w:delText>
        </w:r>
        <w:r w:rsidR="005141DB" w:rsidDel="008045AB">
          <w:rPr>
            <w:noProof/>
          </w:rPr>
          <w:delText>2</w:delText>
        </w:r>
        <w:r w:rsidR="007F3151" w:rsidDel="008045AB">
          <w:rPr>
            <w:rFonts w:cs="Times New Roman"/>
            <w:szCs w:val="24"/>
          </w:rPr>
          <w:fldChar w:fldCharType="end"/>
        </w:r>
        <w:r w:rsidR="004E5433" w:rsidRPr="002248ED" w:rsidDel="008045AB">
          <w:rPr>
            <w:rFonts w:cs="Times New Roman"/>
            <w:szCs w:val="24"/>
          </w:rPr>
          <w:delText xml:space="preserve">, there are thirteen symbols which have a frequency near to or greater than one percent more common in </w:delText>
        </w:r>
        <w:r w:rsidR="00AF19A8" w:rsidDel="008045AB">
          <w:rPr>
            <w:rFonts w:cs="Times New Roman"/>
            <w:szCs w:val="24"/>
          </w:rPr>
          <w:delText>commented-out code</w:delText>
        </w:r>
        <w:r w:rsidR="004E5433" w:rsidRPr="002248ED" w:rsidDel="008045AB">
          <w:rPr>
            <w:rFonts w:cs="Times New Roman"/>
            <w:szCs w:val="24"/>
          </w:rPr>
          <w:delText xml:space="preserve"> versus in a standard comment</w:delText>
        </w:r>
        <w:r w:rsidR="00CF64B0" w:rsidDel="008045AB">
          <w:rPr>
            <w:rFonts w:cs="Times New Roman"/>
            <w:szCs w:val="24"/>
          </w:rPr>
          <w:delText xml:space="preserve">.  </w:delText>
        </w:r>
      </w:del>
    </w:p>
    <w:p w14:paraId="643F828B" w14:textId="5767372E" w:rsidR="004E5433" w:rsidRPr="002248ED" w:rsidDel="008045AB" w:rsidRDefault="004E5433" w:rsidP="004E5433">
      <w:pPr>
        <w:rPr>
          <w:del w:id="776" w:author="blake grills" w:date="2020-04-13T20:39:00Z"/>
          <w:rFonts w:cs="Times New Roman"/>
          <w:szCs w:val="24"/>
        </w:rPr>
      </w:pPr>
      <w:del w:id="777" w:author="blake grills" w:date="2020-04-13T20:39:00Z">
        <w:r w:rsidRPr="002248ED" w:rsidDel="008045AB">
          <w:rPr>
            <w:rFonts w:cs="Times New Roman"/>
            <w:szCs w:val="24"/>
          </w:rPr>
          <w:delText xml:space="preserve">The most staggering of these numbers is actually the frequency of spaces found in </w:delText>
        </w:r>
        <w:r w:rsidR="00AF19A8" w:rsidDel="008045AB">
          <w:rPr>
            <w:rFonts w:cs="Times New Roman"/>
            <w:szCs w:val="24"/>
          </w:rPr>
          <w:delText>commented-out code</w:delText>
        </w:r>
        <w:r w:rsidRPr="002248ED" w:rsidDel="008045AB">
          <w:rPr>
            <w:rFonts w:cs="Times New Roman"/>
            <w:szCs w:val="24"/>
          </w:rPr>
          <w:delText xml:space="preserve">, for which a number of </w:delText>
        </w:r>
        <w:r w:rsidR="00C92740" w:rsidDel="008045AB">
          <w:rPr>
            <w:rFonts w:cs="Times New Roman"/>
            <w:szCs w:val="24"/>
          </w:rPr>
          <w:delText>obser</w:delText>
        </w:r>
        <w:r w:rsidR="007F428C" w:rsidDel="008045AB">
          <w:rPr>
            <w:rFonts w:cs="Times New Roman"/>
            <w:szCs w:val="24"/>
          </w:rPr>
          <w:delText>v</w:delText>
        </w:r>
        <w:r w:rsidR="00C92740" w:rsidDel="008045AB">
          <w:rPr>
            <w:rFonts w:cs="Times New Roman"/>
            <w:szCs w:val="24"/>
          </w:rPr>
          <w:delText>ations</w:delText>
        </w:r>
        <w:r w:rsidR="00C92740" w:rsidRPr="002248ED" w:rsidDel="008045AB">
          <w:rPr>
            <w:rFonts w:cs="Times New Roman"/>
            <w:szCs w:val="24"/>
          </w:rPr>
          <w:delText xml:space="preserve"> </w:delText>
        </w:r>
        <w:r w:rsidRPr="002248ED" w:rsidDel="008045AB">
          <w:rPr>
            <w:rFonts w:cs="Times New Roman"/>
            <w:szCs w:val="24"/>
          </w:rPr>
          <w:delText>are made</w:delText>
        </w:r>
        <w:r w:rsidR="00CF64B0" w:rsidDel="008045AB">
          <w:rPr>
            <w:rFonts w:cs="Times New Roman"/>
            <w:szCs w:val="24"/>
          </w:rPr>
          <w:delText xml:space="preserve">.  </w:delText>
        </w:r>
        <w:r w:rsidRPr="002248ED" w:rsidDel="008045AB">
          <w:rPr>
            <w:rFonts w:cs="Times New Roman"/>
            <w:szCs w:val="24"/>
          </w:rPr>
          <w:delText xml:space="preserve">Likely, one of the largest reasons for this is good indentation practices leaving large amounts of whitespace in </w:delText>
        </w:r>
        <w:r w:rsidR="00AF19A8" w:rsidDel="008045AB">
          <w:rPr>
            <w:rFonts w:cs="Times New Roman"/>
            <w:szCs w:val="24"/>
          </w:rPr>
          <w:delText>commented-out code</w:delText>
        </w:r>
        <w:r w:rsidR="00CF64B0" w:rsidDel="008045AB">
          <w:rPr>
            <w:rFonts w:cs="Times New Roman"/>
            <w:szCs w:val="24"/>
          </w:rPr>
          <w:delText xml:space="preserve">.  </w:delText>
        </w:r>
        <w:r w:rsidR="004637B4" w:rsidRPr="002248ED" w:rsidDel="008045AB">
          <w:rPr>
            <w:rFonts w:cs="Times New Roman"/>
            <w:szCs w:val="24"/>
          </w:rPr>
          <w:delText>However,</w:delText>
        </w:r>
        <w:r w:rsidRPr="002248ED" w:rsidDel="008045AB">
          <w:rPr>
            <w:rFonts w:cs="Times New Roman"/>
            <w:szCs w:val="24"/>
          </w:rPr>
          <w:delText xml:space="preserve"> upon closer analysis of some samples where spacing rates were particularly high</w:delText>
        </w:r>
        <w:r w:rsidR="00543E6F" w:rsidDel="008045AB">
          <w:rPr>
            <w:rFonts w:cs="Times New Roman"/>
            <w:szCs w:val="24"/>
          </w:rPr>
          <w:delText>,</w:delText>
        </w:r>
        <w:r w:rsidRPr="002248ED" w:rsidDel="008045AB">
          <w:rPr>
            <w:rFonts w:cs="Times New Roman"/>
            <w:szCs w:val="24"/>
          </w:rPr>
          <w:delText xml:space="preserve"> it was noted that the average character length of terms tended to be much shorter in </w:delText>
        </w:r>
        <w:r w:rsidR="00AF19A8" w:rsidDel="008045AB">
          <w:rPr>
            <w:rFonts w:cs="Times New Roman"/>
            <w:szCs w:val="24"/>
          </w:rPr>
          <w:delText>commented-out code</w:delText>
        </w:r>
        <w:r w:rsidR="00CF64B0" w:rsidDel="008045AB">
          <w:rPr>
            <w:rFonts w:cs="Times New Roman"/>
            <w:szCs w:val="24"/>
          </w:rPr>
          <w:delText xml:space="preserve">.  </w:delText>
        </w:r>
        <w:r w:rsidR="00543E6F" w:rsidDel="008045AB">
          <w:rPr>
            <w:rFonts w:cs="Times New Roman"/>
            <w:szCs w:val="24"/>
          </w:rPr>
          <w:delText>A</w:delText>
        </w:r>
        <w:r w:rsidRPr="002248ED" w:rsidDel="008045AB">
          <w:rPr>
            <w:rFonts w:cs="Times New Roman"/>
            <w:szCs w:val="24"/>
          </w:rPr>
          <w:delText xml:space="preserve"> prime example </w:delText>
        </w:r>
        <w:r w:rsidR="00543E6F" w:rsidDel="008045AB">
          <w:rPr>
            <w:rFonts w:cs="Times New Roman"/>
            <w:szCs w:val="24"/>
          </w:rPr>
          <w:delText>is</w:delText>
        </w:r>
        <w:r w:rsidRPr="002248ED" w:rsidDel="008045AB">
          <w:rPr>
            <w:rFonts w:cs="Times New Roman"/>
            <w:szCs w:val="24"/>
          </w:rPr>
          <w:delText>:</w:delText>
        </w:r>
      </w:del>
    </w:p>
    <w:p w14:paraId="737FFCCA" w14:textId="3D691969" w:rsidR="004E5433" w:rsidRPr="002248ED" w:rsidDel="008045AB" w:rsidRDefault="004E5433" w:rsidP="004E5433">
      <w:pPr>
        <w:jc w:val="center"/>
        <w:rPr>
          <w:del w:id="778" w:author="blake grills" w:date="2020-04-13T20:39:00Z"/>
          <w:rFonts w:cs="Times New Roman"/>
          <w:i/>
          <w:iCs/>
          <w:szCs w:val="24"/>
        </w:rPr>
      </w:pPr>
      <w:del w:id="779" w:author="blake grills" w:date="2020-04-13T20:39:00Z">
        <w:r w:rsidRPr="002248ED" w:rsidDel="008045AB">
          <w:rPr>
            <w:rFonts w:cs="Times New Roman"/>
            <w:i/>
            <w:iCs/>
            <w:szCs w:val="24"/>
          </w:rPr>
          <w:delText>//    i = a + b;</w:delText>
        </w:r>
      </w:del>
    </w:p>
    <w:p w14:paraId="66E7F03F" w14:textId="48B239C5" w:rsidR="00AE3069" w:rsidDel="008045AB" w:rsidRDefault="004E5433" w:rsidP="004E5433">
      <w:pPr>
        <w:rPr>
          <w:del w:id="780" w:author="blake grills" w:date="2020-04-13T20:39:00Z"/>
          <w:rFonts w:cs="Times New Roman"/>
          <w:szCs w:val="24"/>
        </w:rPr>
      </w:pPr>
      <w:del w:id="781" w:author="blake grills" w:date="2020-04-13T20:39:00Z">
        <w:r w:rsidRPr="002248ED" w:rsidDel="008045AB">
          <w:rPr>
            <w:rFonts w:cs="Times New Roman"/>
            <w:szCs w:val="24"/>
          </w:rPr>
          <w:delTex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delText>
        </w:r>
        <w:r w:rsidR="00CF64B0" w:rsidDel="008045AB">
          <w:rPr>
            <w:rFonts w:cs="Times New Roman"/>
            <w:szCs w:val="24"/>
          </w:rPr>
          <w:delText xml:space="preserve">.  </w:delText>
        </w:r>
        <w:r w:rsidRPr="002248ED" w:rsidDel="008045AB">
          <w:rPr>
            <w:rFonts w:cs="Times New Roman"/>
            <w:szCs w:val="24"/>
          </w:rPr>
          <w:delText>Further, taking into consideration Mayzner’s</w:delText>
        </w:r>
        <w:r w:rsidR="001F5052" w:rsidRPr="002248ED" w:rsidDel="008045AB">
          <w:rPr>
            <w:rFonts w:cs="Times New Roman"/>
            <w:szCs w:val="24"/>
          </w:rPr>
          <w:delText xml:space="preserve"> </w:delText>
        </w:r>
        <w:r w:rsidRPr="002248ED" w:rsidDel="008045AB">
          <w:rPr>
            <w:rFonts w:cs="Times New Roman"/>
            <w:szCs w:val="24"/>
          </w:rPr>
          <w:delText>work</w:delText>
        </w:r>
        <w:r w:rsidR="00C50DFA" w:rsidRPr="002248ED" w:rsidDel="008045AB">
          <w:rPr>
            <w:rFonts w:cs="Times New Roman"/>
            <w:szCs w:val="24"/>
          </w:rPr>
          <w:delText xml:space="preserve"> </w:delText>
        </w:r>
        <w:r w:rsidRPr="002248ED" w:rsidDel="008045AB">
          <w:rPr>
            <w:rFonts w:cs="Times New Roman"/>
            <w:szCs w:val="24"/>
          </w:rPr>
          <w:delText>and Googles</w:delText>
        </w:r>
        <w:r w:rsidR="00A91140" w:rsidDel="008045AB">
          <w:rPr>
            <w:rFonts w:cs="Times New Roman"/>
            <w:szCs w:val="24"/>
          </w:rPr>
          <w:delText xml:space="preserve"> </w:delText>
        </w:r>
        <w:r w:rsidR="004637B4" w:rsidRPr="002248ED" w:rsidDel="008045AB">
          <w:rPr>
            <w:rFonts w:cs="Times New Roman"/>
            <w:szCs w:val="24"/>
          </w:rPr>
          <w:fldChar w:fldCharType="begin"/>
        </w:r>
        <w:r w:rsidR="004637B4" w:rsidRPr="002248ED" w:rsidDel="008045AB">
          <w:rPr>
            <w:rFonts w:cs="Times New Roman"/>
            <w:szCs w:val="24"/>
          </w:rPr>
          <w:del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delInstrText>
        </w:r>
        <w:r w:rsidR="004637B4" w:rsidRPr="002248ED" w:rsidDel="008045AB">
          <w:rPr>
            <w:rFonts w:cs="Times New Roman"/>
            <w:szCs w:val="24"/>
          </w:rPr>
          <w:fldChar w:fldCharType="separate"/>
        </w:r>
        <w:r w:rsidR="004637B4" w:rsidRPr="002248ED" w:rsidDel="008045AB">
          <w:rPr>
            <w:rFonts w:cs="Times New Roman"/>
            <w:szCs w:val="24"/>
          </w:rPr>
          <w:delText>[Norvig]</w:delText>
        </w:r>
        <w:r w:rsidR="004637B4" w:rsidRPr="002248ED" w:rsidDel="008045AB">
          <w:rPr>
            <w:rFonts w:cs="Times New Roman"/>
            <w:szCs w:val="24"/>
          </w:rPr>
          <w:fldChar w:fldCharType="end"/>
        </w:r>
        <w:r w:rsidR="004637B4" w:rsidRPr="002248ED" w:rsidDel="008045AB">
          <w:rPr>
            <w:rFonts w:cs="Times New Roman"/>
            <w:szCs w:val="24"/>
          </w:rPr>
          <w:delText xml:space="preserve"> </w:delText>
        </w:r>
        <w:r w:rsidRPr="002248ED" w:rsidDel="008045AB">
          <w:rPr>
            <w:rFonts w:cs="Times New Roman"/>
            <w:szCs w:val="24"/>
          </w:rPr>
          <w:delText>follow-</w:delText>
        </w:r>
        <w:r w:rsidR="0032657B" w:rsidDel="008045AB">
          <w:rPr>
            <w:rFonts w:cs="Times New Roman"/>
            <w:szCs w:val="24"/>
          </w:rPr>
          <w:delText>up</w:delText>
        </w:r>
        <w:r w:rsidRPr="002248ED" w:rsidDel="008045AB">
          <w:rPr>
            <w:rFonts w:cs="Times New Roman"/>
            <w:szCs w:val="24"/>
          </w:rPr>
          <w:delText xml:space="preserve"> research using modern computational methods, it has been determined that the average length of an English word is 4.7 characters</w:delText>
        </w:r>
        <w:r w:rsidR="00CF64B0" w:rsidDel="008045AB">
          <w:rPr>
            <w:rFonts w:cs="Times New Roman"/>
            <w:szCs w:val="24"/>
          </w:rPr>
          <w:delText xml:space="preserve">.  </w:delText>
        </w:r>
        <w:r w:rsidRPr="002248ED" w:rsidDel="008045AB">
          <w:rPr>
            <w:rFonts w:cs="Times New Roman"/>
            <w:szCs w:val="24"/>
          </w:rPr>
          <w:delText>This means that in the same space of total characters, fifteen, on average 3 words would fit, assuming that it ends in a period and contains 2 spaces</w:delText>
        </w:r>
        <w:r w:rsidR="00CF64B0" w:rsidDel="008045AB">
          <w:rPr>
            <w:rFonts w:cs="Times New Roman"/>
            <w:szCs w:val="24"/>
          </w:rPr>
          <w:delText xml:space="preserve">.  </w:delText>
        </w:r>
        <w:r w:rsidR="00F140ED" w:rsidDel="008045AB">
          <w:rPr>
            <w:rFonts w:cs="Times New Roman"/>
            <w:szCs w:val="24"/>
          </w:rPr>
          <w:delText>The average length of a comment in our study is 4</w:delText>
        </w:r>
        <w:r w:rsidR="004D1855" w:rsidDel="008045AB">
          <w:rPr>
            <w:rFonts w:cs="Times New Roman"/>
            <w:szCs w:val="24"/>
          </w:rPr>
          <w:delText>0.5 characters</w:delText>
        </w:r>
        <w:r w:rsidR="00CF64B0" w:rsidDel="008045AB">
          <w:rPr>
            <w:rFonts w:cs="Times New Roman"/>
            <w:szCs w:val="24"/>
          </w:rPr>
          <w:delText xml:space="preserve">.  </w:delText>
        </w:r>
        <w:r w:rsidRPr="002248ED" w:rsidDel="008045AB">
          <w:rPr>
            <w:rFonts w:cs="Times New Roman"/>
            <w:szCs w:val="24"/>
          </w:rPr>
          <w:delText xml:space="preserve">Importantly, what this means is that spaces would be making up about 13% of the total number of characters in the line which is roughly </w:delText>
        </w:r>
        <w:r w:rsidR="001A1C33" w:rsidDel="008045AB">
          <w:rPr>
            <w:rFonts w:cs="Times New Roman"/>
            <w:szCs w:val="24"/>
          </w:rPr>
          <w:delText>78</w:delText>
        </w:r>
        <w:r w:rsidRPr="002248ED" w:rsidDel="008045AB">
          <w:rPr>
            <w:rFonts w:cs="Times New Roman"/>
            <w:szCs w:val="24"/>
          </w:rPr>
          <w:delText>% less spaces than the commented</w:delText>
        </w:r>
        <w:r w:rsidR="00C50DFA" w:rsidRPr="002248ED" w:rsidDel="008045AB">
          <w:rPr>
            <w:rFonts w:cs="Times New Roman"/>
            <w:szCs w:val="24"/>
          </w:rPr>
          <w:delText>-</w:delText>
        </w:r>
        <w:r w:rsidRPr="002248ED" w:rsidDel="008045AB">
          <w:rPr>
            <w:rFonts w:cs="Times New Roman"/>
            <w:szCs w:val="24"/>
          </w:rPr>
          <w:delText>out code example</w:delText>
        </w:r>
        <w:r w:rsidR="00CF64B0" w:rsidDel="008045AB">
          <w:rPr>
            <w:rFonts w:cs="Times New Roman"/>
            <w:szCs w:val="24"/>
          </w:rPr>
          <w:delText xml:space="preserve">.  </w:delText>
        </w:r>
        <w:r w:rsidRPr="002248ED" w:rsidDel="008045AB">
          <w:rPr>
            <w:rFonts w:cs="Times New Roman"/>
            <w:szCs w:val="24"/>
          </w:rPr>
          <w:delText>These methods continue to hold true at different frequencies for a wide variety of different characters besides the ones mentioned previously, though in smaller amounts</w:delText>
        </w:r>
        <w:r w:rsidR="00CF64B0" w:rsidDel="008045AB">
          <w:rPr>
            <w:rFonts w:cs="Times New Roman"/>
            <w:szCs w:val="24"/>
          </w:rPr>
          <w:delText xml:space="preserve">.  </w:delText>
        </w:r>
        <w:r w:rsidRPr="002248ED" w:rsidDel="008045AB">
          <w:rPr>
            <w:rFonts w:cs="Times New Roman"/>
            <w:szCs w:val="24"/>
          </w:rPr>
          <w:delText xml:space="preserve">One of the benefits of using a method like this is by scanning a variety of </w:delText>
        </w:r>
        <w:r w:rsidR="001103A7" w:rsidRPr="002248ED" w:rsidDel="008045AB">
          <w:rPr>
            <w:rFonts w:cs="Times New Roman"/>
            <w:szCs w:val="24"/>
          </w:rPr>
          <w:delText xml:space="preserve">source code </w:delText>
        </w:r>
        <w:r w:rsidRPr="002248ED" w:rsidDel="008045AB">
          <w:rPr>
            <w:rFonts w:cs="Times New Roman"/>
            <w:szCs w:val="24"/>
          </w:rPr>
          <w:delText>you are able to create frequency distributions that are consistent</w:delText>
        </w:r>
        <w:r w:rsidR="00CF64B0" w:rsidDel="008045AB">
          <w:rPr>
            <w:rFonts w:cs="Times New Roman"/>
            <w:szCs w:val="24"/>
          </w:rPr>
          <w:delText xml:space="preserve">.  </w:delText>
        </w:r>
        <w:r w:rsidRPr="002248ED" w:rsidDel="008045AB">
          <w:rPr>
            <w:rFonts w:cs="Times New Roman"/>
            <w:szCs w:val="24"/>
          </w:rPr>
          <w:delTex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delText>
        </w:r>
        <w:r w:rsidR="00CF64B0" w:rsidDel="008045AB">
          <w:rPr>
            <w:rFonts w:cs="Times New Roman"/>
            <w:szCs w:val="24"/>
          </w:rPr>
          <w:delText xml:space="preserve">.  </w:delText>
        </w:r>
        <w:r w:rsidRPr="002248ED" w:rsidDel="008045AB">
          <w:rPr>
            <w:rFonts w:cs="Times New Roman"/>
            <w:szCs w:val="24"/>
          </w:rPr>
          <w:delText>Of course, an added benefit to this is if you are examining code and comments that are required to follow a very specific structure then the process is equally as beneficially once the scanning process is complete</w:delText>
        </w:r>
        <w:r w:rsidR="00CF64B0" w:rsidDel="008045AB">
          <w:rPr>
            <w:rFonts w:cs="Times New Roman"/>
            <w:szCs w:val="24"/>
          </w:rPr>
          <w:delText xml:space="preserve">.  </w:delText>
        </w:r>
      </w:del>
    </w:p>
    <w:p w14:paraId="6CCB8303" w14:textId="069BB213" w:rsidR="00A927A3" w:rsidDel="008045AB" w:rsidRDefault="007D40CE" w:rsidP="00D97873">
      <w:pPr>
        <w:rPr>
          <w:del w:id="782" w:author="blake grills" w:date="2020-04-13T20:39:00Z"/>
          <w:rFonts w:cs="Times New Roman"/>
          <w:szCs w:val="24"/>
        </w:rPr>
      </w:pPr>
      <w:del w:id="783" w:author="blake grills" w:date="2020-04-13T20:39:00Z">
        <w:r w:rsidDel="008045AB">
          <w:rPr>
            <w:rFonts w:cs="Times New Roman"/>
            <w:szCs w:val="24"/>
          </w:rPr>
          <w:delText>We now explain and illustrate via an example how we computer frequencies for a comment line</w:delText>
        </w:r>
        <w:r w:rsidR="00CF64B0" w:rsidDel="008045AB">
          <w:rPr>
            <w:rFonts w:cs="Times New Roman"/>
            <w:szCs w:val="24"/>
          </w:rPr>
          <w:delText xml:space="preserve">.  </w:delText>
        </w:r>
        <w:r w:rsidR="004E5433" w:rsidRPr="002248ED" w:rsidDel="008045AB">
          <w:rPr>
            <w:rFonts w:cs="Times New Roman"/>
            <w:szCs w:val="24"/>
          </w:rPr>
          <w:delText>The way this is done is by taking each line one at a time and verifying each character converted to lowercase for normalization against a dictionary of characters and then consequently stored in the dictionary</w:delText>
        </w:r>
        <w:r w:rsidR="00CF64B0" w:rsidDel="008045AB">
          <w:rPr>
            <w:rFonts w:cs="Times New Roman"/>
            <w:szCs w:val="24"/>
          </w:rPr>
          <w:delText xml:space="preserve">.  </w:delText>
        </w:r>
        <w:r w:rsidR="004E5433" w:rsidRPr="002248ED" w:rsidDel="008045AB">
          <w:rPr>
            <w:rFonts w:cs="Times New Roman"/>
            <w:szCs w:val="24"/>
          </w:rPr>
          <w:delText>Once the entire line has been read and all characters have been stored and a final count of characters is obtained</w:delText>
        </w:r>
        <w:r w:rsidR="00193285" w:rsidDel="008045AB">
          <w:rPr>
            <w:rFonts w:cs="Times New Roman"/>
            <w:szCs w:val="24"/>
          </w:rPr>
          <w:delText>,</w:delText>
        </w:r>
        <w:r w:rsidR="004E5433" w:rsidRPr="002248ED" w:rsidDel="008045AB">
          <w:rPr>
            <w:rFonts w:cs="Times New Roman"/>
            <w:szCs w:val="24"/>
          </w:rPr>
          <w:delText xml:space="preserve"> the frequency of each character is calculated and stored in a list</w:delText>
        </w:r>
        <w:r w:rsidR="00CF64B0" w:rsidDel="008045AB">
          <w:rPr>
            <w:rFonts w:cs="Times New Roman"/>
            <w:szCs w:val="24"/>
          </w:rPr>
          <w:delText xml:space="preserve">.  </w:delText>
        </w:r>
        <w:r w:rsidR="00193285" w:rsidDel="008045AB">
          <w:rPr>
            <w:rFonts w:cs="Times New Roman"/>
            <w:szCs w:val="24"/>
          </w:rPr>
          <w:delText xml:space="preserve">This </w:delText>
        </w:r>
        <w:r w:rsidR="00A03C5E" w:rsidRPr="002248ED" w:rsidDel="008045AB">
          <w:rPr>
            <w:rFonts w:cs="Times New Roman"/>
            <w:szCs w:val="24"/>
          </w:rPr>
          <w:delText>ensu</w:delText>
        </w:r>
        <w:r w:rsidR="00A03C5E" w:rsidDel="008045AB">
          <w:rPr>
            <w:rFonts w:cs="Times New Roman"/>
            <w:szCs w:val="24"/>
          </w:rPr>
          <w:delText>res</w:delText>
        </w:r>
        <w:r w:rsidR="00193285" w:rsidDel="008045AB">
          <w:rPr>
            <w:rFonts w:cs="Times New Roman"/>
            <w:szCs w:val="24"/>
          </w:rPr>
          <w:delText xml:space="preserve"> </w:delText>
        </w:r>
        <w:r w:rsidR="004E5433" w:rsidRPr="002248ED" w:rsidDel="008045AB">
          <w:rPr>
            <w:rFonts w:cs="Times New Roman"/>
            <w:szCs w:val="24"/>
          </w:rPr>
          <w:delText>that they remain in order by using key based verification</w:delText>
        </w:r>
        <w:r w:rsidR="00CF64B0" w:rsidDel="008045AB">
          <w:rPr>
            <w:rFonts w:cs="Times New Roman"/>
            <w:szCs w:val="24"/>
          </w:rPr>
          <w:delText xml:space="preserve">.  </w:delText>
        </w:r>
        <w:r w:rsidR="004F4494" w:rsidDel="008045AB">
          <w:rPr>
            <w:rFonts w:cs="Times New Roman"/>
            <w:szCs w:val="24"/>
          </w:rPr>
          <w:delText xml:space="preserve">This was performed </w:delText>
        </w:r>
        <w:r w:rsidR="004D6E30" w:rsidDel="008045AB">
          <w:rPr>
            <w:rFonts w:cs="Times New Roman"/>
            <w:szCs w:val="24"/>
          </w:rPr>
          <w:delText>by a simple python program that we wrote to automate the process</w:delText>
        </w:r>
        <w:r w:rsidR="00CF64B0" w:rsidDel="008045AB">
          <w:rPr>
            <w:rFonts w:cs="Times New Roman"/>
            <w:szCs w:val="24"/>
          </w:rPr>
          <w:delText xml:space="preserve">.  </w:delText>
        </w:r>
        <w:r w:rsidR="005A0904" w:rsidDel="008045AB">
          <w:rPr>
            <w:rFonts w:cs="Times New Roman"/>
            <w:szCs w:val="24"/>
          </w:rPr>
          <w:fldChar w:fldCharType="begin"/>
        </w:r>
        <w:r w:rsidR="005A0904" w:rsidDel="008045AB">
          <w:rPr>
            <w:rFonts w:cs="Times New Roman"/>
            <w:szCs w:val="24"/>
          </w:rPr>
          <w:delInstrText xml:space="preserve"> REF _Ref36760479 \h </w:delInstrText>
        </w:r>
        <w:r w:rsidR="005A0904" w:rsidDel="008045AB">
          <w:rPr>
            <w:rFonts w:cs="Times New Roman"/>
            <w:szCs w:val="24"/>
          </w:rPr>
        </w:r>
        <w:r w:rsidR="005A0904" w:rsidDel="008045AB">
          <w:rPr>
            <w:rFonts w:cs="Times New Roman"/>
            <w:szCs w:val="24"/>
          </w:rPr>
          <w:fldChar w:fldCharType="separate"/>
        </w:r>
        <w:r w:rsidR="005141DB" w:rsidDel="008045AB">
          <w:delText xml:space="preserve">TABLE </w:delText>
        </w:r>
        <w:r w:rsidR="005141DB" w:rsidDel="008045AB">
          <w:rPr>
            <w:noProof/>
          </w:rPr>
          <w:delText>14</w:delText>
        </w:r>
        <w:r w:rsidR="005A0904" w:rsidDel="008045AB">
          <w:rPr>
            <w:rFonts w:cs="Times New Roman"/>
            <w:szCs w:val="24"/>
          </w:rPr>
          <w:fldChar w:fldCharType="end"/>
        </w:r>
        <w:r w:rsidR="005A0904" w:rsidDel="008045AB">
          <w:rPr>
            <w:rFonts w:cs="Times New Roman"/>
            <w:szCs w:val="24"/>
          </w:rPr>
          <w:delText xml:space="preserve"> b</w:delText>
        </w:r>
        <w:r w:rsidR="00282393" w:rsidDel="008045AB">
          <w:rPr>
            <w:rFonts w:cs="Times New Roman"/>
            <w:szCs w:val="24"/>
          </w:rPr>
          <w:delText>elow is an example of how the calculation is pe</w:delText>
        </w:r>
        <w:r w:rsidR="00351358" w:rsidDel="008045AB">
          <w:rPr>
            <w:rFonts w:cs="Times New Roman"/>
            <w:szCs w:val="24"/>
          </w:rPr>
          <w:delText>r</w:delText>
        </w:r>
        <w:r w:rsidR="00282393" w:rsidDel="008045AB">
          <w:rPr>
            <w:rFonts w:cs="Times New Roman"/>
            <w:szCs w:val="24"/>
          </w:rPr>
          <w:delText>formed</w:delText>
        </w:r>
        <w:r w:rsidR="00677031" w:rsidDel="008045AB">
          <w:rPr>
            <w:rFonts w:cs="Times New Roman"/>
            <w:szCs w:val="24"/>
          </w:rPr>
          <w:delText xml:space="preserve"> by dividing the count of each symbol by the total count of all symbols.</w:delText>
        </w:r>
      </w:del>
    </w:p>
    <w:p w14:paraId="08497299" w14:textId="2E7A0130" w:rsidR="00282393" w:rsidRPr="00962E78" w:rsidDel="008045AB" w:rsidRDefault="00282393" w:rsidP="00962E78">
      <w:pPr>
        <w:spacing w:line="360" w:lineRule="auto"/>
        <w:jc w:val="center"/>
        <w:rPr>
          <w:del w:id="784" w:author="blake grills" w:date="2020-04-13T20:39:00Z"/>
          <w:rStyle w:val="Code"/>
        </w:rPr>
      </w:pPr>
      <w:del w:id="785" w:author="blake grills" w:date="2020-04-13T20:39:00Z">
        <w:r w:rsidRPr="00962E78" w:rsidDel="008045AB">
          <w:rPr>
            <w:rStyle w:val="Code"/>
          </w:rPr>
          <w:delText>//a = sqrt(b**2 + c**2)</w:delText>
        </w:r>
      </w:del>
    </w:p>
    <w:p w14:paraId="3A6B4034" w14:textId="027F998D" w:rsidR="005A0904" w:rsidDel="008045AB" w:rsidRDefault="005A0904" w:rsidP="003D080F">
      <w:pPr>
        <w:pStyle w:val="TableCaption"/>
        <w:rPr>
          <w:del w:id="786" w:author="blake grills" w:date="2020-04-13T20:39:00Z"/>
        </w:rPr>
      </w:pPr>
      <w:bookmarkStart w:id="787" w:name="_Ref36760479"/>
      <w:bookmarkStart w:id="788" w:name="_Toc37578800"/>
      <w:del w:id="789" w:author="blake grills" w:date="2020-04-13T20:39:00Z">
        <w:r w:rsidDel="008045AB">
          <w:delText xml:space="preserve">TABLE </w:delText>
        </w:r>
        <w:r w:rsidR="005141DB" w:rsidDel="008045AB">
          <w:rPr>
            <w:smallCaps w:val="0"/>
          </w:rPr>
          <w:fldChar w:fldCharType="begin"/>
        </w:r>
        <w:r w:rsidR="005141DB" w:rsidDel="008045AB">
          <w:delInstrText xml:space="preserve"> SEQ Table \* ARABIC </w:delInstrText>
        </w:r>
        <w:r w:rsidR="005141DB" w:rsidDel="008045AB">
          <w:rPr>
            <w:smallCaps w:val="0"/>
          </w:rPr>
          <w:fldChar w:fldCharType="separate"/>
        </w:r>
        <w:r w:rsidR="005141DB" w:rsidDel="008045AB">
          <w:rPr>
            <w:noProof/>
          </w:rPr>
          <w:delText>14</w:delText>
        </w:r>
        <w:r w:rsidR="005141DB" w:rsidDel="008045AB">
          <w:rPr>
            <w:smallCaps w:val="0"/>
            <w:noProof/>
          </w:rPr>
          <w:fldChar w:fldCharType="end"/>
        </w:r>
        <w:bookmarkEnd w:id="787"/>
        <w:r w:rsidR="00CF64B0" w:rsidDel="008045AB">
          <w:delText xml:space="preserve">.  </w:delText>
        </w:r>
        <w:r w:rsidRPr="00824364" w:rsidDel="008045AB">
          <w:delText>Breakdown of the mathematical frequencies of the above comment line.</w:delText>
        </w:r>
        <w:bookmarkEnd w:id="788"/>
      </w:del>
    </w:p>
    <w:tbl>
      <w:tblPr>
        <w:tblStyle w:val="TableGrid"/>
        <w:tblW w:w="0" w:type="auto"/>
        <w:jc w:val="center"/>
        <w:tblLook w:val="04A0" w:firstRow="1" w:lastRow="0" w:firstColumn="1" w:lastColumn="0" w:noHBand="0" w:noVBand="1"/>
      </w:tblPr>
      <w:tblGrid>
        <w:gridCol w:w="1525"/>
        <w:gridCol w:w="1440"/>
        <w:gridCol w:w="1350"/>
      </w:tblGrid>
      <w:tr w:rsidR="00585E6F" w:rsidDel="008045AB" w14:paraId="00CE9516" w14:textId="16AC07E4" w:rsidTr="003056C5">
        <w:trPr>
          <w:jc w:val="center"/>
          <w:del w:id="790" w:author="blake grills" w:date="2020-04-13T20:39:00Z"/>
        </w:trPr>
        <w:tc>
          <w:tcPr>
            <w:tcW w:w="1525" w:type="dxa"/>
          </w:tcPr>
          <w:p w14:paraId="75FC84ED" w14:textId="4F582F52" w:rsidR="00585E6F" w:rsidRPr="00824364" w:rsidDel="008045AB" w:rsidRDefault="00585E6F" w:rsidP="003056C5">
            <w:pPr>
              <w:ind w:firstLine="0"/>
              <w:jc w:val="center"/>
              <w:rPr>
                <w:del w:id="791" w:author="blake grills" w:date="2020-04-13T20:39:00Z"/>
                <w:rFonts w:cs="Times New Roman"/>
                <w:b/>
                <w:bCs/>
                <w:szCs w:val="24"/>
              </w:rPr>
            </w:pPr>
            <w:del w:id="792" w:author="blake grills" w:date="2020-04-13T20:39:00Z">
              <w:r w:rsidRPr="00824364" w:rsidDel="008045AB">
                <w:rPr>
                  <w:rFonts w:cs="Times New Roman"/>
                  <w:b/>
                  <w:bCs/>
                  <w:szCs w:val="24"/>
                </w:rPr>
                <w:delText>Symbol</w:delText>
              </w:r>
            </w:del>
          </w:p>
        </w:tc>
        <w:tc>
          <w:tcPr>
            <w:tcW w:w="1440" w:type="dxa"/>
          </w:tcPr>
          <w:p w14:paraId="73846B69" w14:textId="248B65A1" w:rsidR="00585E6F" w:rsidRPr="00824364" w:rsidDel="008045AB" w:rsidRDefault="00585E6F" w:rsidP="003056C5">
            <w:pPr>
              <w:ind w:firstLine="0"/>
              <w:jc w:val="center"/>
              <w:rPr>
                <w:del w:id="793" w:author="blake grills" w:date="2020-04-13T20:39:00Z"/>
                <w:rFonts w:cs="Times New Roman"/>
                <w:b/>
                <w:bCs/>
                <w:szCs w:val="24"/>
              </w:rPr>
            </w:pPr>
            <w:del w:id="794" w:author="blake grills" w:date="2020-04-13T20:39:00Z">
              <w:r w:rsidRPr="00824364" w:rsidDel="008045AB">
                <w:rPr>
                  <w:rFonts w:cs="Times New Roman"/>
                  <w:b/>
                  <w:bCs/>
                  <w:szCs w:val="24"/>
                </w:rPr>
                <w:delText>Count</w:delText>
              </w:r>
            </w:del>
          </w:p>
        </w:tc>
        <w:tc>
          <w:tcPr>
            <w:tcW w:w="1350" w:type="dxa"/>
          </w:tcPr>
          <w:p w14:paraId="3A1989F7" w14:textId="699F1315" w:rsidR="00585E6F" w:rsidRPr="00824364" w:rsidDel="008045AB" w:rsidRDefault="00585E6F" w:rsidP="003056C5">
            <w:pPr>
              <w:ind w:firstLine="0"/>
              <w:jc w:val="center"/>
              <w:rPr>
                <w:del w:id="795" w:author="blake grills" w:date="2020-04-13T20:39:00Z"/>
                <w:rFonts w:cs="Times New Roman"/>
                <w:b/>
                <w:bCs/>
                <w:szCs w:val="24"/>
              </w:rPr>
            </w:pPr>
            <w:del w:id="796" w:author="blake grills" w:date="2020-04-13T20:39:00Z">
              <w:r w:rsidRPr="00824364" w:rsidDel="008045AB">
                <w:rPr>
                  <w:rFonts w:cs="Times New Roman"/>
                  <w:b/>
                  <w:bCs/>
                  <w:szCs w:val="24"/>
                </w:rPr>
                <w:delText>Frequency</w:delText>
              </w:r>
            </w:del>
          </w:p>
        </w:tc>
      </w:tr>
      <w:tr w:rsidR="00585E6F" w:rsidDel="008045AB" w14:paraId="105193A0" w14:textId="0211015D" w:rsidTr="003056C5">
        <w:trPr>
          <w:jc w:val="center"/>
          <w:del w:id="797" w:author="blake grills" w:date="2020-04-13T20:39:00Z"/>
        </w:trPr>
        <w:tc>
          <w:tcPr>
            <w:tcW w:w="1525" w:type="dxa"/>
          </w:tcPr>
          <w:p w14:paraId="103A23FE" w14:textId="76279453" w:rsidR="00585E6F" w:rsidDel="008045AB" w:rsidRDefault="00585E6F">
            <w:pPr>
              <w:ind w:firstLine="0"/>
              <w:rPr>
                <w:del w:id="798" w:author="blake grills" w:date="2020-04-13T20:39:00Z"/>
                <w:rFonts w:cs="Times New Roman"/>
                <w:szCs w:val="24"/>
              </w:rPr>
            </w:pPr>
            <w:del w:id="799" w:author="blake grills" w:date="2020-04-13T20:39:00Z">
              <w:r w:rsidDel="008045AB">
                <w:rPr>
                  <w:rFonts w:cs="Times New Roman"/>
                  <w:szCs w:val="24"/>
                </w:rPr>
                <w:delText>A</w:delText>
              </w:r>
            </w:del>
          </w:p>
        </w:tc>
        <w:tc>
          <w:tcPr>
            <w:tcW w:w="1440" w:type="dxa"/>
          </w:tcPr>
          <w:p w14:paraId="21838731" w14:textId="239CF564" w:rsidR="00585E6F" w:rsidDel="008045AB" w:rsidRDefault="00585E6F">
            <w:pPr>
              <w:ind w:firstLine="0"/>
              <w:rPr>
                <w:del w:id="800" w:author="blake grills" w:date="2020-04-13T20:39:00Z"/>
                <w:rFonts w:cs="Times New Roman"/>
                <w:szCs w:val="24"/>
              </w:rPr>
            </w:pPr>
            <w:del w:id="801" w:author="blake grills" w:date="2020-04-13T20:39:00Z">
              <w:r w:rsidDel="008045AB">
                <w:rPr>
                  <w:rFonts w:cs="Times New Roman"/>
                  <w:szCs w:val="24"/>
                </w:rPr>
                <w:delText>1</w:delText>
              </w:r>
            </w:del>
          </w:p>
        </w:tc>
        <w:tc>
          <w:tcPr>
            <w:tcW w:w="1350" w:type="dxa"/>
          </w:tcPr>
          <w:p w14:paraId="4DE61F74" w14:textId="34E9A2A2" w:rsidR="00585E6F" w:rsidDel="008045AB" w:rsidRDefault="00585E6F">
            <w:pPr>
              <w:ind w:firstLine="0"/>
              <w:rPr>
                <w:del w:id="802" w:author="blake grills" w:date="2020-04-13T20:39:00Z"/>
                <w:rFonts w:cs="Times New Roman"/>
                <w:szCs w:val="24"/>
              </w:rPr>
            </w:pPr>
            <w:del w:id="803" w:author="blake grills" w:date="2020-04-13T20:39:00Z">
              <w:r w:rsidDel="008045AB">
                <w:rPr>
                  <w:rFonts w:cs="Times New Roman"/>
                  <w:szCs w:val="24"/>
                </w:rPr>
                <w:delText>.048</w:delText>
              </w:r>
            </w:del>
          </w:p>
        </w:tc>
      </w:tr>
      <w:tr w:rsidR="00585E6F" w:rsidDel="008045AB" w14:paraId="0591E4E1" w14:textId="7F86C16F" w:rsidTr="003056C5">
        <w:trPr>
          <w:jc w:val="center"/>
          <w:del w:id="804" w:author="blake grills" w:date="2020-04-13T20:39:00Z"/>
        </w:trPr>
        <w:tc>
          <w:tcPr>
            <w:tcW w:w="1525" w:type="dxa"/>
          </w:tcPr>
          <w:p w14:paraId="24992144" w14:textId="53C7DF1E" w:rsidR="00585E6F" w:rsidDel="008045AB" w:rsidRDefault="00585E6F">
            <w:pPr>
              <w:ind w:firstLine="0"/>
              <w:rPr>
                <w:del w:id="805" w:author="blake grills" w:date="2020-04-13T20:39:00Z"/>
                <w:rFonts w:cs="Times New Roman"/>
                <w:szCs w:val="24"/>
              </w:rPr>
            </w:pPr>
            <w:del w:id="806" w:author="blake grills" w:date="2020-04-13T20:39:00Z">
              <w:r w:rsidDel="008045AB">
                <w:rPr>
                  <w:rFonts w:cs="Times New Roman"/>
                  <w:szCs w:val="24"/>
                </w:rPr>
                <w:delText>Space</w:delText>
              </w:r>
            </w:del>
          </w:p>
        </w:tc>
        <w:tc>
          <w:tcPr>
            <w:tcW w:w="1440" w:type="dxa"/>
          </w:tcPr>
          <w:p w14:paraId="219DF3C3" w14:textId="3D0B8857" w:rsidR="00585E6F" w:rsidDel="008045AB" w:rsidRDefault="00585E6F">
            <w:pPr>
              <w:ind w:firstLine="0"/>
              <w:rPr>
                <w:del w:id="807" w:author="blake grills" w:date="2020-04-13T20:39:00Z"/>
                <w:rFonts w:cs="Times New Roman"/>
                <w:szCs w:val="24"/>
              </w:rPr>
            </w:pPr>
            <w:del w:id="808" w:author="blake grills" w:date="2020-04-13T20:39:00Z">
              <w:r w:rsidDel="008045AB">
                <w:rPr>
                  <w:rFonts w:cs="Times New Roman"/>
                  <w:szCs w:val="24"/>
                </w:rPr>
                <w:delText>4</w:delText>
              </w:r>
            </w:del>
          </w:p>
        </w:tc>
        <w:tc>
          <w:tcPr>
            <w:tcW w:w="1350" w:type="dxa"/>
          </w:tcPr>
          <w:p w14:paraId="439D534F" w14:textId="33DB4F87" w:rsidR="00585E6F" w:rsidDel="008045AB" w:rsidRDefault="00585E6F">
            <w:pPr>
              <w:ind w:firstLine="0"/>
              <w:rPr>
                <w:del w:id="809" w:author="blake grills" w:date="2020-04-13T20:39:00Z"/>
                <w:rFonts w:cs="Times New Roman"/>
                <w:szCs w:val="24"/>
              </w:rPr>
            </w:pPr>
            <w:del w:id="810" w:author="blake grills" w:date="2020-04-13T20:39:00Z">
              <w:r w:rsidDel="008045AB">
                <w:rPr>
                  <w:rFonts w:cs="Times New Roman"/>
                  <w:szCs w:val="24"/>
                </w:rPr>
                <w:delText>.195</w:delText>
              </w:r>
            </w:del>
          </w:p>
        </w:tc>
      </w:tr>
      <w:tr w:rsidR="00585E6F" w:rsidDel="008045AB" w14:paraId="1C338C0C" w14:textId="5D566121" w:rsidTr="003056C5">
        <w:trPr>
          <w:jc w:val="center"/>
          <w:del w:id="811" w:author="blake grills" w:date="2020-04-13T20:39:00Z"/>
        </w:trPr>
        <w:tc>
          <w:tcPr>
            <w:tcW w:w="1525" w:type="dxa"/>
          </w:tcPr>
          <w:p w14:paraId="490643C9" w14:textId="782FC4B8" w:rsidR="00585E6F" w:rsidDel="008045AB" w:rsidRDefault="00585E6F">
            <w:pPr>
              <w:ind w:firstLine="0"/>
              <w:rPr>
                <w:del w:id="812" w:author="blake grills" w:date="2020-04-13T20:39:00Z"/>
                <w:rFonts w:cs="Times New Roman"/>
                <w:szCs w:val="24"/>
              </w:rPr>
            </w:pPr>
            <w:del w:id="813" w:author="blake grills" w:date="2020-04-13T20:39:00Z">
              <w:r w:rsidDel="008045AB">
                <w:rPr>
                  <w:rFonts w:cs="Times New Roman"/>
                  <w:szCs w:val="24"/>
                </w:rPr>
                <w:delText>=</w:delText>
              </w:r>
            </w:del>
          </w:p>
        </w:tc>
        <w:tc>
          <w:tcPr>
            <w:tcW w:w="1440" w:type="dxa"/>
          </w:tcPr>
          <w:p w14:paraId="10634AC4" w14:textId="5B03F26B" w:rsidR="00585E6F" w:rsidDel="008045AB" w:rsidRDefault="00585E6F">
            <w:pPr>
              <w:ind w:firstLine="0"/>
              <w:rPr>
                <w:del w:id="814" w:author="blake grills" w:date="2020-04-13T20:39:00Z"/>
                <w:rFonts w:cs="Times New Roman"/>
                <w:szCs w:val="24"/>
              </w:rPr>
            </w:pPr>
            <w:del w:id="815" w:author="blake grills" w:date="2020-04-13T20:39:00Z">
              <w:r w:rsidDel="008045AB">
                <w:rPr>
                  <w:rFonts w:cs="Times New Roman"/>
                  <w:szCs w:val="24"/>
                </w:rPr>
                <w:delText>1</w:delText>
              </w:r>
            </w:del>
          </w:p>
        </w:tc>
        <w:tc>
          <w:tcPr>
            <w:tcW w:w="1350" w:type="dxa"/>
          </w:tcPr>
          <w:p w14:paraId="4C380563" w14:textId="2B685A21" w:rsidR="00585E6F" w:rsidDel="008045AB" w:rsidRDefault="00585E6F">
            <w:pPr>
              <w:ind w:firstLine="0"/>
              <w:rPr>
                <w:del w:id="816" w:author="blake grills" w:date="2020-04-13T20:39:00Z"/>
                <w:rFonts w:cs="Times New Roman"/>
                <w:szCs w:val="24"/>
              </w:rPr>
            </w:pPr>
            <w:del w:id="817" w:author="blake grills" w:date="2020-04-13T20:39:00Z">
              <w:r w:rsidDel="008045AB">
                <w:rPr>
                  <w:rFonts w:cs="Times New Roman"/>
                  <w:szCs w:val="24"/>
                </w:rPr>
                <w:delText>.048</w:delText>
              </w:r>
            </w:del>
          </w:p>
        </w:tc>
      </w:tr>
      <w:tr w:rsidR="00585E6F" w:rsidDel="008045AB" w14:paraId="123195B2" w14:textId="4469363F" w:rsidTr="003056C5">
        <w:trPr>
          <w:jc w:val="center"/>
          <w:del w:id="818" w:author="blake grills" w:date="2020-04-13T20:39:00Z"/>
        </w:trPr>
        <w:tc>
          <w:tcPr>
            <w:tcW w:w="1525" w:type="dxa"/>
          </w:tcPr>
          <w:p w14:paraId="00905D1D" w14:textId="03767035" w:rsidR="00585E6F" w:rsidDel="008045AB" w:rsidRDefault="00585E6F">
            <w:pPr>
              <w:ind w:firstLine="0"/>
              <w:rPr>
                <w:del w:id="819" w:author="blake grills" w:date="2020-04-13T20:39:00Z"/>
                <w:rFonts w:cs="Times New Roman"/>
                <w:szCs w:val="24"/>
              </w:rPr>
            </w:pPr>
            <w:del w:id="820" w:author="blake grills" w:date="2020-04-13T20:39:00Z">
              <w:r w:rsidDel="008045AB">
                <w:rPr>
                  <w:rFonts w:cs="Times New Roman"/>
                  <w:szCs w:val="24"/>
                </w:rPr>
                <w:delText>S</w:delText>
              </w:r>
            </w:del>
          </w:p>
        </w:tc>
        <w:tc>
          <w:tcPr>
            <w:tcW w:w="1440" w:type="dxa"/>
          </w:tcPr>
          <w:p w14:paraId="3D50D037" w14:textId="3A6F1E74" w:rsidR="00585E6F" w:rsidDel="008045AB" w:rsidRDefault="00585E6F">
            <w:pPr>
              <w:ind w:firstLine="0"/>
              <w:rPr>
                <w:del w:id="821" w:author="blake grills" w:date="2020-04-13T20:39:00Z"/>
                <w:rFonts w:cs="Times New Roman"/>
                <w:szCs w:val="24"/>
              </w:rPr>
            </w:pPr>
            <w:del w:id="822" w:author="blake grills" w:date="2020-04-13T20:39:00Z">
              <w:r w:rsidDel="008045AB">
                <w:rPr>
                  <w:rFonts w:cs="Times New Roman"/>
                  <w:szCs w:val="24"/>
                </w:rPr>
                <w:delText>1</w:delText>
              </w:r>
            </w:del>
          </w:p>
        </w:tc>
        <w:tc>
          <w:tcPr>
            <w:tcW w:w="1350" w:type="dxa"/>
          </w:tcPr>
          <w:p w14:paraId="6050AE0A" w14:textId="3A9A16CB" w:rsidR="00585E6F" w:rsidDel="008045AB" w:rsidRDefault="00585E6F">
            <w:pPr>
              <w:ind w:firstLine="0"/>
              <w:rPr>
                <w:del w:id="823" w:author="blake grills" w:date="2020-04-13T20:39:00Z"/>
                <w:rFonts w:cs="Times New Roman"/>
                <w:szCs w:val="24"/>
              </w:rPr>
            </w:pPr>
            <w:del w:id="824" w:author="blake grills" w:date="2020-04-13T20:39:00Z">
              <w:r w:rsidDel="008045AB">
                <w:rPr>
                  <w:rFonts w:cs="Times New Roman"/>
                  <w:szCs w:val="24"/>
                </w:rPr>
                <w:delText>.048</w:delText>
              </w:r>
            </w:del>
          </w:p>
        </w:tc>
      </w:tr>
      <w:tr w:rsidR="00585E6F" w:rsidDel="008045AB" w14:paraId="1549F31D" w14:textId="192066CE" w:rsidTr="003056C5">
        <w:trPr>
          <w:jc w:val="center"/>
          <w:del w:id="825" w:author="blake grills" w:date="2020-04-13T20:39:00Z"/>
        </w:trPr>
        <w:tc>
          <w:tcPr>
            <w:tcW w:w="1525" w:type="dxa"/>
          </w:tcPr>
          <w:p w14:paraId="13487BE6" w14:textId="7154BB1B" w:rsidR="00585E6F" w:rsidDel="008045AB" w:rsidRDefault="00585E6F">
            <w:pPr>
              <w:ind w:firstLine="0"/>
              <w:rPr>
                <w:del w:id="826" w:author="blake grills" w:date="2020-04-13T20:39:00Z"/>
                <w:rFonts w:cs="Times New Roman"/>
                <w:szCs w:val="24"/>
              </w:rPr>
            </w:pPr>
            <w:del w:id="827" w:author="blake grills" w:date="2020-04-13T20:39:00Z">
              <w:r w:rsidDel="008045AB">
                <w:rPr>
                  <w:rFonts w:cs="Times New Roman"/>
                  <w:szCs w:val="24"/>
                </w:rPr>
                <w:delText>Q</w:delText>
              </w:r>
            </w:del>
          </w:p>
        </w:tc>
        <w:tc>
          <w:tcPr>
            <w:tcW w:w="1440" w:type="dxa"/>
          </w:tcPr>
          <w:p w14:paraId="5EC5DCCD" w14:textId="066016A2" w:rsidR="00585E6F" w:rsidDel="008045AB" w:rsidRDefault="00585E6F">
            <w:pPr>
              <w:ind w:firstLine="0"/>
              <w:rPr>
                <w:del w:id="828" w:author="blake grills" w:date="2020-04-13T20:39:00Z"/>
                <w:rFonts w:cs="Times New Roman"/>
                <w:szCs w:val="24"/>
              </w:rPr>
            </w:pPr>
            <w:del w:id="829" w:author="blake grills" w:date="2020-04-13T20:39:00Z">
              <w:r w:rsidDel="008045AB">
                <w:rPr>
                  <w:rFonts w:cs="Times New Roman"/>
                  <w:szCs w:val="24"/>
                </w:rPr>
                <w:delText>1</w:delText>
              </w:r>
            </w:del>
          </w:p>
        </w:tc>
        <w:tc>
          <w:tcPr>
            <w:tcW w:w="1350" w:type="dxa"/>
          </w:tcPr>
          <w:p w14:paraId="67B491CA" w14:textId="4E11BA2E" w:rsidR="00585E6F" w:rsidDel="008045AB" w:rsidRDefault="00585E6F">
            <w:pPr>
              <w:ind w:firstLine="0"/>
              <w:rPr>
                <w:del w:id="830" w:author="blake grills" w:date="2020-04-13T20:39:00Z"/>
                <w:rFonts w:cs="Times New Roman"/>
                <w:szCs w:val="24"/>
              </w:rPr>
            </w:pPr>
            <w:del w:id="831" w:author="blake grills" w:date="2020-04-13T20:39:00Z">
              <w:r w:rsidDel="008045AB">
                <w:rPr>
                  <w:rFonts w:cs="Times New Roman"/>
                  <w:szCs w:val="24"/>
                </w:rPr>
                <w:delText>.048</w:delText>
              </w:r>
            </w:del>
          </w:p>
        </w:tc>
      </w:tr>
      <w:tr w:rsidR="00585E6F" w:rsidDel="008045AB" w14:paraId="1E7398BE" w14:textId="5321EA22" w:rsidTr="003056C5">
        <w:trPr>
          <w:jc w:val="center"/>
          <w:del w:id="832" w:author="blake grills" w:date="2020-04-13T20:39:00Z"/>
        </w:trPr>
        <w:tc>
          <w:tcPr>
            <w:tcW w:w="1525" w:type="dxa"/>
          </w:tcPr>
          <w:p w14:paraId="51005542" w14:textId="358FBE1C" w:rsidR="00585E6F" w:rsidDel="008045AB" w:rsidRDefault="00585E6F">
            <w:pPr>
              <w:ind w:firstLine="0"/>
              <w:rPr>
                <w:del w:id="833" w:author="blake grills" w:date="2020-04-13T20:39:00Z"/>
                <w:rFonts w:cs="Times New Roman"/>
                <w:szCs w:val="24"/>
              </w:rPr>
            </w:pPr>
            <w:del w:id="834" w:author="blake grills" w:date="2020-04-13T20:39:00Z">
              <w:r w:rsidDel="008045AB">
                <w:rPr>
                  <w:rFonts w:cs="Times New Roman"/>
                  <w:szCs w:val="24"/>
                </w:rPr>
                <w:delText>R</w:delText>
              </w:r>
            </w:del>
          </w:p>
        </w:tc>
        <w:tc>
          <w:tcPr>
            <w:tcW w:w="1440" w:type="dxa"/>
          </w:tcPr>
          <w:p w14:paraId="14D3A7E3" w14:textId="64D8A967" w:rsidR="00585E6F" w:rsidDel="008045AB" w:rsidRDefault="00585E6F">
            <w:pPr>
              <w:ind w:firstLine="0"/>
              <w:rPr>
                <w:del w:id="835" w:author="blake grills" w:date="2020-04-13T20:39:00Z"/>
                <w:rFonts w:cs="Times New Roman"/>
                <w:szCs w:val="24"/>
              </w:rPr>
            </w:pPr>
            <w:del w:id="836" w:author="blake grills" w:date="2020-04-13T20:39:00Z">
              <w:r w:rsidDel="008045AB">
                <w:rPr>
                  <w:rFonts w:cs="Times New Roman"/>
                  <w:szCs w:val="24"/>
                </w:rPr>
                <w:delText>1</w:delText>
              </w:r>
            </w:del>
          </w:p>
        </w:tc>
        <w:tc>
          <w:tcPr>
            <w:tcW w:w="1350" w:type="dxa"/>
          </w:tcPr>
          <w:p w14:paraId="16DC59F4" w14:textId="61C163E3" w:rsidR="00585E6F" w:rsidDel="008045AB" w:rsidRDefault="00585E6F">
            <w:pPr>
              <w:ind w:firstLine="0"/>
              <w:rPr>
                <w:del w:id="837" w:author="blake grills" w:date="2020-04-13T20:39:00Z"/>
                <w:rFonts w:cs="Times New Roman"/>
                <w:szCs w:val="24"/>
              </w:rPr>
            </w:pPr>
            <w:del w:id="838" w:author="blake grills" w:date="2020-04-13T20:39:00Z">
              <w:r w:rsidDel="008045AB">
                <w:rPr>
                  <w:rFonts w:cs="Times New Roman"/>
                  <w:szCs w:val="24"/>
                </w:rPr>
                <w:delText>.048</w:delText>
              </w:r>
            </w:del>
          </w:p>
        </w:tc>
      </w:tr>
      <w:tr w:rsidR="00585E6F" w:rsidDel="008045AB" w14:paraId="60EB2D58" w14:textId="0934845B" w:rsidTr="003056C5">
        <w:trPr>
          <w:jc w:val="center"/>
          <w:del w:id="839" w:author="blake grills" w:date="2020-04-13T20:39:00Z"/>
        </w:trPr>
        <w:tc>
          <w:tcPr>
            <w:tcW w:w="1525" w:type="dxa"/>
          </w:tcPr>
          <w:p w14:paraId="53B78637" w14:textId="01889AB9" w:rsidR="00585E6F" w:rsidDel="008045AB" w:rsidRDefault="00585E6F">
            <w:pPr>
              <w:ind w:firstLine="0"/>
              <w:rPr>
                <w:del w:id="840" w:author="blake grills" w:date="2020-04-13T20:39:00Z"/>
                <w:rFonts w:cs="Times New Roman"/>
                <w:szCs w:val="24"/>
              </w:rPr>
            </w:pPr>
            <w:del w:id="841" w:author="blake grills" w:date="2020-04-13T20:39:00Z">
              <w:r w:rsidDel="008045AB">
                <w:rPr>
                  <w:rFonts w:cs="Times New Roman"/>
                  <w:szCs w:val="24"/>
                </w:rPr>
                <w:delText>T</w:delText>
              </w:r>
            </w:del>
          </w:p>
        </w:tc>
        <w:tc>
          <w:tcPr>
            <w:tcW w:w="1440" w:type="dxa"/>
          </w:tcPr>
          <w:p w14:paraId="42A4D9FA" w14:textId="6F2FB5F5" w:rsidR="00585E6F" w:rsidDel="008045AB" w:rsidRDefault="00585E6F">
            <w:pPr>
              <w:ind w:firstLine="0"/>
              <w:rPr>
                <w:del w:id="842" w:author="blake grills" w:date="2020-04-13T20:39:00Z"/>
                <w:rFonts w:cs="Times New Roman"/>
                <w:szCs w:val="24"/>
              </w:rPr>
            </w:pPr>
            <w:del w:id="843" w:author="blake grills" w:date="2020-04-13T20:39:00Z">
              <w:r w:rsidDel="008045AB">
                <w:rPr>
                  <w:rFonts w:cs="Times New Roman"/>
                  <w:szCs w:val="24"/>
                </w:rPr>
                <w:delText>1</w:delText>
              </w:r>
            </w:del>
          </w:p>
        </w:tc>
        <w:tc>
          <w:tcPr>
            <w:tcW w:w="1350" w:type="dxa"/>
          </w:tcPr>
          <w:p w14:paraId="494B182C" w14:textId="6B3C73D4" w:rsidR="00585E6F" w:rsidDel="008045AB" w:rsidRDefault="00585E6F">
            <w:pPr>
              <w:ind w:firstLine="0"/>
              <w:rPr>
                <w:del w:id="844" w:author="blake grills" w:date="2020-04-13T20:39:00Z"/>
                <w:rFonts w:cs="Times New Roman"/>
                <w:szCs w:val="24"/>
              </w:rPr>
            </w:pPr>
            <w:del w:id="845" w:author="blake grills" w:date="2020-04-13T20:39:00Z">
              <w:r w:rsidDel="008045AB">
                <w:rPr>
                  <w:rFonts w:cs="Times New Roman"/>
                  <w:szCs w:val="24"/>
                </w:rPr>
                <w:delText>.048</w:delText>
              </w:r>
            </w:del>
          </w:p>
        </w:tc>
      </w:tr>
      <w:tr w:rsidR="00585E6F" w:rsidDel="008045AB" w14:paraId="018CE34E" w14:textId="13436942" w:rsidTr="003056C5">
        <w:trPr>
          <w:jc w:val="center"/>
          <w:del w:id="846" w:author="blake grills" w:date="2020-04-13T20:39:00Z"/>
        </w:trPr>
        <w:tc>
          <w:tcPr>
            <w:tcW w:w="1525" w:type="dxa"/>
          </w:tcPr>
          <w:p w14:paraId="39376F3F" w14:textId="56884E10" w:rsidR="00585E6F" w:rsidDel="008045AB" w:rsidRDefault="00585E6F">
            <w:pPr>
              <w:ind w:firstLine="0"/>
              <w:rPr>
                <w:del w:id="847" w:author="blake grills" w:date="2020-04-13T20:39:00Z"/>
                <w:rFonts w:cs="Times New Roman"/>
                <w:szCs w:val="24"/>
              </w:rPr>
            </w:pPr>
            <w:del w:id="848" w:author="blake grills" w:date="2020-04-13T20:39:00Z">
              <w:r w:rsidDel="008045AB">
                <w:rPr>
                  <w:rFonts w:cs="Times New Roman"/>
                  <w:szCs w:val="24"/>
                </w:rPr>
                <w:delText>(</w:delText>
              </w:r>
            </w:del>
          </w:p>
        </w:tc>
        <w:tc>
          <w:tcPr>
            <w:tcW w:w="1440" w:type="dxa"/>
          </w:tcPr>
          <w:p w14:paraId="1EB39B68" w14:textId="7A459B13" w:rsidR="00585E6F" w:rsidDel="008045AB" w:rsidRDefault="00585E6F">
            <w:pPr>
              <w:ind w:firstLine="0"/>
              <w:rPr>
                <w:del w:id="849" w:author="blake grills" w:date="2020-04-13T20:39:00Z"/>
                <w:rFonts w:cs="Times New Roman"/>
                <w:szCs w:val="24"/>
              </w:rPr>
            </w:pPr>
            <w:del w:id="850" w:author="blake grills" w:date="2020-04-13T20:39:00Z">
              <w:r w:rsidDel="008045AB">
                <w:rPr>
                  <w:rFonts w:cs="Times New Roman"/>
                  <w:szCs w:val="24"/>
                </w:rPr>
                <w:delText>1</w:delText>
              </w:r>
            </w:del>
          </w:p>
        </w:tc>
        <w:tc>
          <w:tcPr>
            <w:tcW w:w="1350" w:type="dxa"/>
          </w:tcPr>
          <w:p w14:paraId="6B5D9E40" w14:textId="5243EF62" w:rsidR="00585E6F" w:rsidDel="008045AB" w:rsidRDefault="00585E6F">
            <w:pPr>
              <w:ind w:firstLine="0"/>
              <w:rPr>
                <w:del w:id="851" w:author="blake grills" w:date="2020-04-13T20:39:00Z"/>
                <w:rFonts w:cs="Times New Roman"/>
                <w:szCs w:val="24"/>
              </w:rPr>
            </w:pPr>
            <w:del w:id="852" w:author="blake grills" w:date="2020-04-13T20:39:00Z">
              <w:r w:rsidDel="008045AB">
                <w:rPr>
                  <w:rFonts w:cs="Times New Roman"/>
                  <w:szCs w:val="24"/>
                </w:rPr>
                <w:delText>.048</w:delText>
              </w:r>
            </w:del>
          </w:p>
        </w:tc>
      </w:tr>
      <w:tr w:rsidR="00585E6F" w:rsidDel="008045AB" w14:paraId="65F5272C" w14:textId="2CF62387" w:rsidTr="003056C5">
        <w:trPr>
          <w:jc w:val="center"/>
          <w:del w:id="853" w:author="blake grills" w:date="2020-04-13T20:39:00Z"/>
        </w:trPr>
        <w:tc>
          <w:tcPr>
            <w:tcW w:w="1525" w:type="dxa"/>
          </w:tcPr>
          <w:p w14:paraId="14F8EA1A" w14:textId="074F49E7" w:rsidR="00585E6F" w:rsidDel="008045AB" w:rsidRDefault="00585E6F">
            <w:pPr>
              <w:ind w:firstLine="0"/>
              <w:rPr>
                <w:del w:id="854" w:author="blake grills" w:date="2020-04-13T20:39:00Z"/>
                <w:rFonts w:cs="Times New Roman"/>
                <w:szCs w:val="24"/>
              </w:rPr>
            </w:pPr>
            <w:del w:id="855" w:author="blake grills" w:date="2020-04-13T20:39:00Z">
              <w:r w:rsidDel="008045AB">
                <w:rPr>
                  <w:rFonts w:cs="Times New Roman"/>
                  <w:szCs w:val="24"/>
                </w:rPr>
                <w:delText>B</w:delText>
              </w:r>
            </w:del>
          </w:p>
        </w:tc>
        <w:tc>
          <w:tcPr>
            <w:tcW w:w="1440" w:type="dxa"/>
          </w:tcPr>
          <w:p w14:paraId="2C3994DB" w14:textId="40941A0D" w:rsidR="00585E6F" w:rsidDel="008045AB" w:rsidRDefault="00585E6F">
            <w:pPr>
              <w:ind w:firstLine="0"/>
              <w:rPr>
                <w:del w:id="856" w:author="blake grills" w:date="2020-04-13T20:39:00Z"/>
                <w:rFonts w:cs="Times New Roman"/>
                <w:szCs w:val="24"/>
              </w:rPr>
            </w:pPr>
            <w:del w:id="857" w:author="blake grills" w:date="2020-04-13T20:39:00Z">
              <w:r w:rsidDel="008045AB">
                <w:rPr>
                  <w:rFonts w:cs="Times New Roman"/>
                  <w:szCs w:val="24"/>
                </w:rPr>
                <w:delText>1</w:delText>
              </w:r>
            </w:del>
          </w:p>
        </w:tc>
        <w:tc>
          <w:tcPr>
            <w:tcW w:w="1350" w:type="dxa"/>
          </w:tcPr>
          <w:p w14:paraId="38105762" w14:textId="121439B2" w:rsidR="00585E6F" w:rsidDel="008045AB" w:rsidRDefault="00585E6F">
            <w:pPr>
              <w:ind w:firstLine="0"/>
              <w:rPr>
                <w:del w:id="858" w:author="blake grills" w:date="2020-04-13T20:39:00Z"/>
                <w:rFonts w:cs="Times New Roman"/>
                <w:szCs w:val="24"/>
              </w:rPr>
            </w:pPr>
            <w:del w:id="859" w:author="blake grills" w:date="2020-04-13T20:39:00Z">
              <w:r w:rsidDel="008045AB">
                <w:rPr>
                  <w:rFonts w:cs="Times New Roman"/>
                  <w:szCs w:val="24"/>
                </w:rPr>
                <w:delText>.048</w:delText>
              </w:r>
            </w:del>
          </w:p>
        </w:tc>
      </w:tr>
      <w:tr w:rsidR="00585E6F" w:rsidDel="008045AB" w14:paraId="0E0912F9" w14:textId="2654DE3E" w:rsidTr="003056C5">
        <w:trPr>
          <w:jc w:val="center"/>
          <w:del w:id="860" w:author="blake grills" w:date="2020-04-13T20:39:00Z"/>
        </w:trPr>
        <w:tc>
          <w:tcPr>
            <w:tcW w:w="1525" w:type="dxa"/>
          </w:tcPr>
          <w:p w14:paraId="08ECBFF8" w14:textId="7F522525" w:rsidR="00585E6F" w:rsidDel="008045AB" w:rsidRDefault="00585E6F">
            <w:pPr>
              <w:ind w:firstLine="0"/>
              <w:rPr>
                <w:del w:id="861" w:author="blake grills" w:date="2020-04-13T20:39:00Z"/>
                <w:rFonts w:cs="Times New Roman"/>
                <w:szCs w:val="24"/>
              </w:rPr>
            </w:pPr>
            <w:del w:id="862" w:author="blake grills" w:date="2020-04-13T20:39:00Z">
              <w:r w:rsidDel="008045AB">
                <w:rPr>
                  <w:rFonts w:cs="Times New Roman"/>
                  <w:szCs w:val="24"/>
                </w:rPr>
                <w:delText>*</w:delText>
              </w:r>
            </w:del>
          </w:p>
        </w:tc>
        <w:tc>
          <w:tcPr>
            <w:tcW w:w="1440" w:type="dxa"/>
          </w:tcPr>
          <w:p w14:paraId="7D8D3FAB" w14:textId="66E173E1" w:rsidR="00585E6F" w:rsidDel="008045AB" w:rsidRDefault="00585E6F">
            <w:pPr>
              <w:ind w:firstLine="0"/>
              <w:rPr>
                <w:del w:id="863" w:author="blake grills" w:date="2020-04-13T20:39:00Z"/>
                <w:rFonts w:cs="Times New Roman"/>
                <w:szCs w:val="24"/>
              </w:rPr>
            </w:pPr>
            <w:del w:id="864" w:author="blake grills" w:date="2020-04-13T20:39:00Z">
              <w:r w:rsidDel="008045AB">
                <w:rPr>
                  <w:rFonts w:cs="Times New Roman"/>
                  <w:szCs w:val="24"/>
                </w:rPr>
                <w:delText>4</w:delText>
              </w:r>
            </w:del>
          </w:p>
        </w:tc>
        <w:tc>
          <w:tcPr>
            <w:tcW w:w="1350" w:type="dxa"/>
          </w:tcPr>
          <w:p w14:paraId="2ED07444" w14:textId="6DDF3082" w:rsidR="00585E6F" w:rsidDel="008045AB" w:rsidRDefault="00585E6F">
            <w:pPr>
              <w:ind w:firstLine="0"/>
              <w:rPr>
                <w:del w:id="865" w:author="blake grills" w:date="2020-04-13T20:39:00Z"/>
                <w:rFonts w:cs="Times New Roman"/>
                <w:szCs w:val="24"/>
              </w:rPr>
            </w:pPr>
            <w:del w:id="866" w:author="blake grills" w:date="2020-04-13T20:39:00Z">
              <w:r w:rsidDel="008045AB">
                <w:rPr>
                  <w:rFonts w:cs="Times New Roman"/>
                  <w:szCs w:val="24"/>
                </w:rPr>
                <w:delText>.195</w:delText>
              </w:r>
            </w:del>
          </w:p>
        </w:tc>
      </w:tr>
      <w:tr w:rsidR="00585E6F" w:rsidDel="008045AB" w14:paraId="5F37A363" w14:textId="68DF2CFC" w:rsidTr="003056C5">
        <w:trPr>
          <w:jc w:val="center"/>
          <w:del w:id="867" w:author="blake grills" w:date="2020-04-13T20:39:00Z"/>
        </w:trPr>
        <w:tc>
          <w:tcPr>
            <w:tcW w:w="1525" w:type="dxa"/>
          </w:tcPr>
          <w:p w14:paraId="0D298BC3" w14:textId="1CFDAF5C" w:rsidR="00585E6F" w:rsidDel="008045AB" w:rsidRDefault="00585E6F">
            <w:pPr>
              <w:ind w:firstLine="0"/>
              <w:rPr>
                <w:del w:id="868" w:author="blake grills" w:date="2020-04-13T20:39:00Z"/>
                <w:rFonts w:cs="Times New Roman"/>
                <w:szCs w:val="24"/>
              </w:rPr>
            </w:pPr>
            <w:del w:id="869" w:author="blake grills" w:date="2020-04-13T20:39:00Z">
              <w:r w:rsidDel="008045AB">
                <w:rPr>
                  <w:rFonts w:cs="Times New Roman"/>
                  <w:szCs w:val="24"/>
                </w:rPr>
                <w:delText>2</w:delText>
              </w:r>
            </w:del>
          </w:p>
        </w:tc>
        <w:tc>
          <w:tcPr>
            <w:tcW w:w="1440" w:type="dxa"/>
          </w:tcPr>
          <w:p w14:paraId="0DE37F40" w14:textId="7FDA04C2" w:rsidR="00585E6F" w:rsidDel="008045AB" w:rsidRDefault="00585E6F">
            <w:pPr>
              <w:ind w:firstLine="0"/>
              <w:rPr>
                <w:del w:id="870" w:author="blake grills" w:date="2020-04-13T20:39:00Z"/>
                <w:rFonts w:cs="Times New Roman"/>
                <w:szCs w:val="24"/>
              </w:rPr>
            </w:pPr>
            <w:del w:id="871" w:author="blake grills" w:date="2020-04-13T20:39:00Z">
              <w:r w:rsidDel="008045AB">
                <w:rPr>
                  <w:rFonts w:cs="Times New Roman"/>
                  <w:szCs w:val="24"/>
                </w:rPr>
                <w:delText>2</w:delText>
              </w:r>
            </w:del>
          </w:p>
        </w:tc>
        <w:tc>
          <w:tcPr>
            <w:tcW w:w="1350" w:type="dxa"/>
          </w:tcPr>
          <w:p w14:paraId="6B9571B2" w14:textId="0BAF8DCA" w:rsidR="00585E6F" w:rsidDel="008045AB" w:rsidRDefault="00585E6F">
            <w:pPr>
              <w:ind w:firstLine="0"/>
              <w:rPr>
                <w:del w:id="872" w:author="blake grills" w:date="2020-04-13T20:39:00Z"/>
                <w:rFonts w:cs="Times New Roman"/>
                <w:szCs w:val="24"/>
              </w:rPr>
            </w:pPr>
            <w:del w:id="873" w:author="blake grills" w:date="2020-04-13T20:39:00Z">
              <w:r w:rsidDel="008045AB">
                <w:rPr>
                  <w:rFonts w:cs="Times New Roman"/>
                  <w:szCs w:val="24"/>
                </w:rPr>
                <w:delText>.095</w:delText>
              </w:r>
            </w:del>
          </w:p>
        </w:tc>
      </w:tr>
      <w:tr w:rsidR="00585E6F" w:rsidDel="008045AB" w14:paraId="02310C31" w14:textId="72F390A7" w:rsidTr="003056C5">
        <w:trPr>
          <w:jc w:val="center"/>
          <w:del w:id="874" w:author="blake grills" w:date="2020-04-13T20:39:00Z"/>
        </w:trPr>
        <w:tc>
          <w:tcPr>
            <w:tcW w:w="1525" w:type="dxa"/>
          </w:tcPr>
          <w:p w14:paraId="7483F231" w14:textId="74253BB6" w:rsidR="00585E6F" w:rsidDel="008045AB" w:rsidRDefault="00585E6F">
            <w:pPr>
              <w:ind w:firstLine="0"/>
              <w:rPr>
                <w:del w:id="875" w:author="blake grills" w:date="2020-04-13T20:39:00Z"/>
                <w:rFonts w:cs="Times New Roman"/>
                <w:szCs w:val="24"/>
              </w:rPr>
            </w:pPr>
            <w:del w:id="876" w:author="blake grills" w:date="2020-04-13T20:39:00Z">
              <w:r w:rsidDel="008045AB">
                <w:rPr>
                  <w:rFonts w:cs="Times New Roman"/>
                  <w:szCs w:val="24"/>
                </w:rPr>
                <w:delText>C</w:delText>
              </w:r>
            </w:del>
          </w:p>
        </w:tc>
        <w:tc>
          <w:tcPr>
            <w:tcW w:w="1440" w:type="dxa"/>
          </w:tcPr>
          <w:p w14:paraId="04EF2ADB" w14:textId="2644D866" w:rsidR="00585E6F" w:rsidDel="008045AB" w:rsidRDefault="00585E6F">
            <w:pPr>
              <w:ind w:firstLine="0"/>
              <w:rPr>
                <w:del w:id="877" w:author="blake grills" w:date="2020-04-13T20:39:00Z"/>
                <w:rFonts w:cs="Times New Roman"/>
                <w:szCs w:val="24"/>
              </w:rPr>
            </w:pPr>
            <w:del w:id="878" w:author="blake grills" w:date="2020-04-13T20:39:00Z">
              <w:r w:rsidDel="008045AB">
                <w:rPr>
                  <w:rFonts w:cs="Times New Roman"/>
                  <w:szCs w:val="24"/>
                </w:rPr>
                <w:delText>1</w:delText>
              </w:r>
            </w:del>
          </w:p>
        </w:tc>
        <w:tc>
          <w:tcPr>
            <w:tcW w:w="1350" w:type="dxa"/>
          </w:tcPr>
          <w:p w14:paraId="664BBA25" w14:textId="276F4695" w:rsidR="00585E6F" w:rsidDel="008045AB" w:rsidRDefault="00585E6F">
            <w:pPr>
              <w:ind w:firstLine="0"/>
              <w:rPr>
                <w:del w:id="879" w:author="blake grills" w:date="2020-04-13T20:39:00Z"/>
                <w:rFonts w:cs="Times New Roman"/>
                <w:szCs w:val="24"/>
              </w:rPr>
            </w:pPr>
            <w:del w:id="880" w:author="blake grills" w:date="2020-04-13T20:39:00Z">
              <w:r w:rsidDel="008045AB">
                <w:rPr>
                  <w:rFonts w:cs="Times New Roman"/>
                  <w:szCs w:val="24"/>
                </w:rPr>
                <w:delText>.048</w:delText>
              </w:r>
            </w:del>
          </w:p>
        </w:tc>
      </w:tr>
      <w:tr w:rsidR="00585E6F" w:rsidDel="008045AB" w14:paraId="4BC957ED" w14:textId="2B34C458" w:rsidTr="003056C5">
        <w:trPr>
          <w:jc w:val="center"/>
          <w:del w:id="881" w:author="blake grills" w:date="2020-04-13T20:39:00Z"/>
        </w:trPr>
        <w:tc>
          <w:tcPr>
            <w:tcW w:w="1525" w:type="dxa"/>
          </w:tcPr>
          <w:p w14:paraId="48040EB7" w14:textId="1BBFA52E" w:rsidR="00585E6F" w:rsidDel="008045AB" w:rsidRDefault="00585E6F">
            <w:pPr>
              <w:ind w:firstLine="0"/>
              <w:rPr>
                <w:del w:id="882" w:author="blake grills" w:date="2020-04-13T20:39:00Z"/>
                <w:rFonts w:cs="Times New Roman"/>
                <w:szCs w:val="24"/>
              </w:rPr>
            </w:pPr>
            <w:del w:id="883" w:author="blake grills" w:date="2020-04-13T20:39:00Z">
              <w:r w:rsidDel="008045AB">
                <w:rPr>
                  <w:rFonts w:cs="Times New Roman"/>
                  <w:szCs w:val="24"/>
                </w:rPr>
                <w:delText>)</w:delText>
              </w:r>
            </w:del>
          </w:p>
        </w:tc>
        <w:tc>
          <w:tcPr>
            <w:tcW w:w="1440" w:type="dxa"/>
          </w:tcPr>
          <w:p w14:paraId="5EB557BF" w14:textId="3D5ECD57" w:rsidR="00585E6F" w:rsidDel="008045AB" w:rsidRDefault="00585E6F">
            <w:pPr>
              <w:ind w:firstLine="0"/>
              <w:rPr>
                <w:del w:id="884" w:author="blake grills" w:date="2020-04-13T20:39:00Z"/>
                <w:rFonts w:cs="Times New Roman"/>
                <w:szCs w:val="24"/>
              </w:rPr>
            </w:pPr>
            <w:del w:id="885" w:author="blake grills" w:date="2020-04-13T20:39:00Z">
              <w:r w:rsidDel="008045AB">
                <w:rPr>
                  <w:rFonts w:cs="Times New Roman"/>
                  <w:szCs w:val="24"/>
                </w:rPr>
                <w:delText>1</w:delText>
              </w:r>
            </w:del>
          </w:p>
        </w:tc>
        <w:tc>
          <w:tcPr>
            <w:tcW w:w="1350" w:type="dxa"/>
          </w:tcPr>
          <w:p w14:paraId="6DF42F59" w14:textId="69924382" w:rsidR="00585E6F" w:rsidDel="008045AB" w:rsidRDefault="00585E6F">
            <w:pPr>
              <w:ind w:firstLine="0"/>
              <w:rPr>
                <w:del w:id="886" w:author="blake grills" w:date="2020-04-13T20:39:00Z"/>
                <w:rFonts w:cs="Times New Roman"/>
                <w:szCs w:val="24"/>
              </w:rPr>
            </w:pPr>
            <w:del w:id="887" w:author="blake grills" w:date="2020-04-13T20:39:00Z">
              <w:r w:rsidDel="008045AB">
                <w:rPr>
                  <w:rFonts w:cs="Times New Roman"/>
                  <w:szCs w:val="24"/>
                </w:rPr>
                <w:delText>.048</w:delText>
              </w:r>
            </w:del>
          </w:p>
        </w:tc>
      </w:tr>
    </w:tbl>
    <w:p w14:paraId="4F5F5F3D" w14:textId="5EAC0DF9" w:rsidR="00677769" w:rsidDel="008045AB" w:rsidRDefault="00677769">
      <w:pPr>
        <w:pStyle w:val="Heading2"/>
        <w:rPr>
          <w:del w:id="888" w:author="blake grills" w:date="2020-04-13T20:39:00Z"/>
        </w:rPr>
        <w:pPrChange w:id="889" w:author="blake grills" w:date="2020-04-13T17:51:00Z">
          <w:pPr/>
        </w:pPrChange>
      </w:pPr>
      <w:del w:id="890" w:author="blake grills" w:date="2020-04-13T20:39:00Z">
        <w:r w:rsidDel="008045AB">
          <w:br w:type="page"/>
        </w:r>
      </w:del>
    </w:p>
    <w:p w14:paraId="36189F4B" w14:textId="09A100D2" w:rsidR="004E5433" w:rsidDel="008045AB" w:rsidRDefault="004E5433" w:rsidP="004E5433">
      <w:pPr>
        <w:rPr>
          <w:del w:id="891" w:author="blake grills" w:date="2020-04-13T20:39:00Z"/>
          <w:rFonts w:cs="Times New Roman"/>
          <w:szCs w:val="24"/>
        </w:rPr>
      </w:pPr>
    </w:p>
    <w:p w14:paraId="53BF77C8" w14:textId="00A93955" w:rsidR="00677769" w:rsidDel="008045AB" w:rsidRDefault="00677769" w:rsidP="004E5433">
      <w:pPr>
        <w:rPr>
          <w:del w:id="892" w:author="blake grills" w:date="2020-04-13T20:39:00Z"/>
          <w:rFonts w:cs="Times New Roman"/>
          <w:szCs w:val="24"/>
        </w:rPr>
      </w:pPr>
    </w:p>
    <w:p w14:paraId="39E4347E" w14:textId="77091877" w:rsidR="00677769" w:rsidDel="008045AB" w:rsidRDefault="00677769" w:rsidP="004E5433">
      <w:pPr>
        <w:rPr>
          <w:del w:id="893" w:author="blake grills" w:date="2020-04-13T20:39:00Z"/>
          <w:rFonts w:cs="Times New Roman"/>
          <w:szCs w:val="24"/>
        </w:rPr>
      </w:pPr>
    </w:p>
    <w:p w14:paraId="62778450" w14:textId="32FC7BFA" w:rsidR="00677769" w:rsidDel="008045AB" w:rsidRDefault="00677769" w:rsidP="004E5433">
      <w:pPr>
        <w:rPr>
          <w:del w:id="894" w:author="blake grills" w:date="2020-04-13T20:39:00Z"/>
          <w:rFonts w:cs="Times New Roman"/>
          <w:szCs w:val="24"/>
        </w:rPr>
      </w:pPr>
    </w:p>
    <w:p w14:paraId="2F65B901" w14:textId="1B2CF6AC" w:rsidR="00677769" w:rsidDel="008045AB" w:rsidRDefault="00677769" w:rsidP="004E5433">
      <w:pPr>
        <w:rPr>
          <w:del w:id="895" w:author="blake grills" w:date="2020-04-13T20:39:00Z"/>
          <w:rFonts w:cs="Times New Roman"/>
          <w:szCs w:val="24"/>
        </w:rPr>
      </w:pPr>
    </w:p>
    <w:p w14:paraId="3BFFC495" w14:textId="46D041C0" w:rsidR="00677769" w:rsidRPr="00B216D8" w:rsidDel="008045AB" w:rsidRDefault="002D3BDD" w:rsidP="00B261C5">
      <w:pPr>
        <w:pStyle w:val="Heading1"/>
        <w:rPr>
          <w:del w:id="896" w:author="blake grills" w:date="2020-04-13T20:39:00Z"/>
        </w:rPr>
      </w:pPr>
      <w:del w:id="897" w:author="blake grills" w:date="2020-04-13T20:39:00Z">
        <w:r w:rsidDel="008045AB">
          <w:br/>
        </w:r>
        <w:bookmarkStart w:id="898" w:name="_Toc37600202"/>
        <w:bookmarkStart w:id="899" w:name="_Ref37690498"/>
        <w:r w:rsidR="00677769" w:rsidRPr="00B216D8" w:rsidDel="008045AB">
          <w:delText>Decision Trees</w:delText>
        </w:r>
        <w:bookmarkEnd w:id="898"/>
        <w:bookmarkEnd w:id="899"/>
      </w:del>
    </w:p>
    <w:p w14:paraId="0FA1A7B8" w14:textId="372727C9" w:rsidR="003B034D" w:rsidDel="008045AB" w:rsidRDefault="00B4072A" w:rsidP="00602FDF">
      <w:pPr>
        <w:rPr>
          <w:del w:id="900" w:author="blake grills" w:date="2020-04-13T20:39:00Z"/>
          <w:rFonts w:cs="Times New Roman"/>
          <w:szCs w:val="24"/>
        </w:rPr>
      </w:pPr>
      <w:del w:id="901" w:author="blake grills" w:date="2020-04-13T20:39:00Z">
        <w:r w:rsidDel="008045AB">
          <w:rPr>
            <w:rFonts w:cs="Times New Roman"/>
            <w:szCs w:val="24"/>
          </w:rPr>
          <w:delText xml:space="preserve">In this chapter we </w:delText>
        </w:r>
        <w:r w:rsidR="00763F42" w:rsidDel="008045AB">
          <w:rPr>
            <w:rFonts w:cs="Times New Roman"/>
            <w:szCs w:val="24"/>
          </w:rPr>
          <w:delText>present</w:delText>
        </w:r>
        <w:r w:rsidDel="008045AB">
          <w:rPr>
            <w:rFonts w:cs="Times New Roman"/>
            <w:szCs w:val="24"/>
          </w:rPr>
          <w:delText xml:space="preserve"> decision trees</w:delText>
        </w:r>
        <w:r w:rsidR="009842A5" w:rsidDel="008045AB">
          <w:rPr>
            <w:rFonts w:cs="Times New Roman"/>
            <w:szCs w:val="24"/>
          </w:rPr>
          <w:delText>, how they are built, and what their output looks like</w:delText>
        </w:r>
        <w:r w:rsidR="00CF64B0" w:rsidDel="008045AB">
          <w:rPr>
            <w:rFonts w:cs="Times New Roman"/>
            <w:szCs w:val="24"/>
          </w:rPr>
          <w:delText xml:space="preserve">.  </w:delText>
        </w:r>
        <w:r w:rsidR="005B27F5" w:rsidRPr="002248ED" w:rsidDel="008045AB">
          <w:rPr>
            <w:rFonts w:cs="Times New Roman"/>
            <w:szCs w:val="24"/>
          </w:rPr>
          <w:delText>Within the field of machine learning there are many different options</w:delText>
        </w:r>
        <w:r w:rsidR="005E18E8" w:rsidDel="008045AB">
          <w:rPr>
            <w:rFonts w:cs="Times New Roman"/>
            <w:szCs w:val="24"/>
          </w:rPr>
          <w:delText>,</w:delText>
        </w:r>
        <w:r w:rsidR="005B27F5" w:rsidRPr="002248ED" w:rsidDel="008045AB">
          <w:rPr>
            <w:rFonts w:cs="Times New Roman"/>
            <w:szCs w:val="24"/>
          </w:rPr>
          <w:delText xml:space="preserve"> not just in algorithms</w:delText>
        </w:r>
        <w:r w:rsidR="005E18E8" w:rsidDel="008045AB">
          <w:rPr>
            <w:rFonts w:cs="Times New Roman"/>
            <w:szCs w:val="24"/>
          </w:rPr>
          <w:delText>,</w:delText>
        </w:r>
        <w:r w:rsidR="005B27F5" w:rsidRPr="002248ED" w:rsidDel="008045AB">
          <w:rPr>
            <w:rFonts w:cs="Times New Roman"/>
            <w:szCs w:val="24"/>
          </w:rPr>
          <w:delText xml:space="preserve"> but also in preconstructed implementations</w:delText>
        </w:r>
        <w:r w:rsidR="00CF64B0" w:rsidDel="008045AB">
          <w:rPr>
            <w:rFonts w:cs="Times New Roman"/>
            <w:szCs w:val="24"/>
          </w:rPr>
          <w:delText xml:space="preserve">.  </w:delText>
        </w:r>
        <w:r w:rsidR="005B27F5" w:rsidRPr="002248ED" w:rsidDel="008045AB">
          <w:rPr>
            <w:rFonts w:cs="Times New Roman"/>
            <w:szCs w:val="24"/>
          </w:rPr>
          <w:delText xml:space="preserve">Of course, one can also always take the option of producing </w:delText>
        </w:r>
        <w:r w:rsidR="001C63ED" w:rsidRPr="002248ED" w:rsidDel="008045AB">
          <w:rPr>
            <w:rFonts w:cs="Times New Roman"/>
            <w:szCs w:val="24"/>
          </w:rPr>
          <w:delText>an implementation of an algorithm themselves, however for the sake of transparency, reproducibility, and validity we use verified implementations from within the s</w:delText>
        </w:r>
        <w:r w:rsidR="00AA01E8" w:rsidRPr="002248ED" w:rsidDel="008045AB">
          <w:rPr>
            <w:rFonts w:cs="Times New Roman"/>
            <w:szCs w:val="24"/>
          </w:rPr>
          <w:delText>cikit-</w:delText>
        </w:r>
        <w:r w:rsidR="001C63ED" w:rsidRPr="002248ED" w:rsidDel="008045AB">
          <w:rPr>
            <w:rFonts w:cs="Times New Roman"/>
            <w:szCs w:val="24"/>
          </w:rPr>
          <w:delText xml:space="preserve">learn </w:delText>
        </w:r>
        <w:r w:rsidR="000530D1" w:rsidRPr="002248ED" w:rsidDel="008045AB">
          <w:rPr>
            <w:rFonts w:cs="Times New Roman"/>
            <w:szCs w:val="24"/>
          </w:rPr>
          <w:delText>Python library</w:delText>
        </w:r>
        <w:r w:rsidR="00CF64B0" w:rsidDel="008045AB">
          <w:rPr>
            <w:rFonts w:cs="Times New Roman"/>
            <w:szCs w:val="24"/>
          </w:rPr>
          <w:delText xml:space="preserve">.  </w:delText>
        </w:r>
      </w:del>
    </w:p>
    <w:p w14:paraId="0E2D1FC5" w14:textId="297B71F0" w:rsidR="007517B2" w:rsidRPr="002248ED" w:rsidDel="008045AB" w:rsidRDefault="003B034D" w:rsidP="003B034D">
      <w:pPr>
        <w:rPr>
          <w:del w:id="902" w:author="blake grills" w:date="2020-04-13T20:39:00Z"/>
          <w:rFonts w:cs="Times New Roman"/>
          <w:szCs w:val="24"/>
        </w:rPr>
      </w:pPr>
      <w:del w:id="903" w:author="blake grills" w:date="2020-04-13T20:39:00Z">
        <w:r w:rsidDel="008045AB">
          <w:rPr>
            <w:rFonts w:cs="Times New Roman"/>
            <w:szCs w:val="24"/>
          </w:rPr>
          <w:delText>With machine learning, c</w:delText>
        </w:r>
        <w:r w:rsidR="005F665D" w:rsidRPr="002248ED" w:rsidDel="008045AB">
          <w:rPr>
            <w:rFonts w:cs="Times New Roman"/>
            <w:szCs w:val="24"/>
          </w:rPr>
          <w:delText>hoosing what type of algorithm</w:delText>
        </w:r>
      </w:del>
      <w:del w:id="904" w:author="blake grills" w:date="2020-04-13T20:33:00Z">
        <w:r w:rsidR="005F665D" w:rsidRPr="002248ED" w:rsidDel="00CA364B">
          <w:rPr>
            <w:rFonts w:cs="Times New Roman"/>
            <w:szCs w:val="24"/>
          </w:rPr>
          <w:delText>,</w:delText>
        </w:r>
      </w:del>
      <w:del w:id="905" w:author="blake grills" w:date="2020-04-13T20:39:00Z">
        <w:r w:rsidR="005F665D" w:rsidRPr="002248ED" w:rsidDel="008045AB">
          <w:rPr>
            <w:rFonts w:cs="Times New Roman"/>
            <w:szCs w:val="24"/>
          </w:rPr>
          <w:delText xml:space="preserve"> you are going to use for data is extremely important</w:delText>
        </w:r>
        <w:r w:rsidR="00CF64B0" w:rsidDel="008045AB">
          <w:rPr>
            <w:rFonts w:cs="Times New Roman"/>
            <w:szCs w:val="24"/>
          </w:rPr>
          <w:delText xml:space="preserve">.  </w:delText>
        </w:r>
        <w:r w:rsidDel="008045AB">
          <w:rPr>
            <w:rFonts w:cs="Times New Roman"/>
            <w:szCs w:val="24"/>
          </w:rPr>
          <w:delText>S</w:delText>
        </w:r>
        <w:r w:rsidR="005F665D" w:rsidRPr="002248ED" w:rsidDel="008045AB">
          <w:rPr>
            <w:rFonts w:cs="Times New Roman"/>
            <w:szCs w:val="24"/>
          </w:rPr>
          <w:delText>ometimes an algorithm cannot function at all with the data you have available,</w:delText>
        </w:r>
        <w:r w:rsidDel="008045AB">
          <w:rPr>
            <w:rFonts w:cs="Times New Roman"/>
            <w:szCs w:val="24"/>
          </w:rPr>
          <w:delText xml:space="preserve"> and</w:delText>
        </w:r>
        <w:r w:rsidR="005F665D" w:rsidRPr="002248ED" w:rsidDel="008045AB">
          <w:rPr>
            <w:rFonts w:cs="Times New Roman"/>
            <w:szCs w:val="24"/>
          </w:rPr>
          <w:delText xml:space="preserve"> other times using the incorrect algorithm will cause poor fit or present results that contradict </w:delText>
        </w:r>
        <w:r w:rsidR="00214051" w:rsidRPr="002248ED" w:rsidDel="008045AB">
          <w:rPr>
            <w:rFonts w:cs="Times New Roman"/>
            <w:szCs w:val="24"/>
          </w:rPr>
          <w:delText>the output</w:delText>
        </w:r>
        <w:r w:rsidR="00CF64B0" w:rsidDel="008045AB">
          <w:rPr>
            <w:rFonts w:cs="Times New Roman"/>
            <w:szCs w:val="24"/>
          </w:rPr>
          <w:delText xml:space="preserve">.  </w:delText>
        </w:r>
        <w:r w:rsidR="00214051" w:rsidRPr="002248ED" w:rsidDel="008045AB">
          <w:rPr>
            <w:rFonts w:cs="Times New Roman"/>
            <w:szCs w:val="24"/>
          </w:rPr>
          <w:delText xml:space="preserve">For our data </w:delText>
        </w:r>
        <w:r w:rsidR="00911164" w:rsidRPr="002248ED" w:rsidDel="008045AB">
          <w:rPr>
            <w:rFonts w:cs="Times New Roman"/>
            <w:szCs w:val="24"/>
          </w:rPr>
          <w:delText>there a</w:delText>
        </w:r>
        <w:r w:rsidR="0030232B" w:rsidRPr="002248ED" w:rsidDel="008045AB">
          <w:rPr>
            <w:rFonts w:cs="Times New Roman"/>
            <w:szCs w:val="24"/>
          </w:rPr>
          <w:delText>re</w:delText>
        </w:r>
        <w:r w:rsidR="00911164" w:rsidRPr="002248ED" w:rsidDel="008045AB">
          <w:rPr>
            <w:rFonts w:cs="Times New Roman"/>
            <w:szCs w:val="24"/>
          </w:rPr>
          <w:delText xml:space="preserve"> </w:delText>
        </w:r>
        <w:r w:rsidR="005274B0" w:rsidDel="008045AB">
          <w:rPr>
            <w:rFonts w:cs="Times New Roman"/>
            <w:szCs w:val="24"/>
          </w:rPr>
          <w:delText>three</w:delText>
        </w:r>
        <w:r w:rsidR="005274B0" w:rsidRPr="002248ED" w:rsidDel="008045AB">
          <w:rPr>
            <w:rFonts w:cs="Times New Roman"/>
            <w:szCs w:val="24"/>
          </w:rPr>
          <w:delText xml:space="preserve"> </w:delText>
        </w:r>
        <w:r w:rsidR="00911164" w:rsidRPr="002248ED" w:rsidDel="008045AB">
          <w:rPr>
            <w:rFonts w:cs="Times New Roman"/>
            <w:szCs w:val="24"/>
          </w:rPr>
          <w:delText>major factors that we must consider</w:delText>
        </w:r>
        <w:r w:rsidDel="008045AB">
          <w:rPr>
            <w:rFonts w:cs="Times New Roman"/>
            <w:szCs w:val="24"/>
          </w:rPr>
          <w:delText>:</w:delText>
        </w:r>
        <w:r w:rsidR="00911164" w:rsidRPr="002248ED" w:rsidDel="008045AB">
          <w:rPr>
            <w:rFonts w:cs="Times New Roman"/>
            <w:szCs w:val="24"/>
          </w:rPr>
          <w:delText xml:space="preserve"> first, our </w:delText>
        </w:r>
        <w:r w:rsidR="00962E78" w:rsidDel="008045AB">
          <w:rPr>
            <w:rFonts w:cs="Times New Roman"/>
            <w:szCs w:val="24"/>
          </w:rPr>
          <w:delText xml:space="preserve">character </w:delText>
        </w:r>
        <w:r w:rsidR="003A2818" w:rsidDel="008045AB">
          <w:rPr>
            <w:rFonts w:cs="Times New Roman"/>
            <w:szCs w:val="24"/>
          </w:rPr>
          <w:delText>frequencies are</w:delText>
        </w:r>
        <w:r w:rsidR="00911164" w:rsidRPr="002248ED" w:rsidDel="008045AB">
          <w:rPr>
            <w:rFonts w:cs="Times New Roman"/>
            <w:szCs w:val="24"/>
          </w:rPr>
          <w:delText xml:space="preserve"> completely non-linear meaning that any machine learning algorithms that rely on </w:delText>
        </w:r>
        <w:r w:rsidR="0030232B" w:rsidRPr="002248ED" w:rsidDel="008045AB">
          <w:rPr>
            <w:rFonts w:cs="Times New Roman"/>
            <w:szCs w:val="24"/>
          </w:rPr>
          <w:delText>the data being linear immediately will not work</w:delText>
        </w:r>
        <w:r w:rsidR="00CF64B0" w:rsidDel="008045AB">
          <w:rPr>
            <w:rFonts w:cs="Times New Roman"/>
            <w:szCs w:val="24"/>
          </w:rPr>
          <w:delText xml:space="preserve">.  </w:delText>
        </w:r>
        <w:r w:rsidR="00264781" w:rsidRPr="002248ED" w:rsidDel="008045AB">
          <w:rPr>
            <w:rFonts w:cs="Times New Roman"/>
            <w:szCs w:val="24"/>
          </w:rPr>
          <w:delText>The second factor that is of particular importance is that we are working with classification</w:delText>
        </w:r>
        <w:r w:rsidR="00662B41" w:rsidRPr="002248ED" w:rsidDel="008045AB">
          <w:rPr>
            <w:rFonts w:cs="Times New Roman"/>
            <w:szCs w:val="24"/>
          </w:rPr>
          <w:delText xml:space="preserve"> of two distinct classes</w:delText>
        </w:r>
        <w:r w:rsidR="007C1309" w:rsidRPr="002248ED" w:rsidDel="008045AB">
          <w:rPr>
            <w:rFonts w:cs="Times New Roman"/>
            <w:szCs w:val="24"/>
          </w:rPr>
          <w:delText xml:space="preserve"> (i.e., </w:delText>
        </w:r>
        <w:r w:rsidR="00FF7235" w:rsidDel="008045AB">
          <w:rPr>
            <w:rFonts w:cs="Times New Roman"/>
            <w:szCs w:val="24"/>
          </w:rPr>
          <w:delText>English pose</w:delText>
        </w:r>
        <w:r w:rsidR="00FF7235" w:rsidRPr="002248ED" w:rsidDel="008045AB">
          <w:rPr>
            <w:rFonts w:cs="Times New Roman"/>
            <w:szCs w:val="24"/>
          </w:rPr>
          <w:delText xml:space="preserve"> </w:delText>
        </w:r>
        <w:r w:rsidR="007C1309" w:rsidRPr="002248ED" w:rsidDel="008045AB">
          <w:rPr>
            <w:rFonts w:cs="Times New Roman"/>
            <w:szCs w:val="24"/>
          </w:rPr>
          <w:delText xml:space="preserve">or </w:delText>
        </w:r>
        <w:r w:rsidR="00FF7235" w:rsidDel="008045AB">
          <w:rPr>
            <w:rFonts w:cs="Times New Roman"/>
            <w:szCs w:val="24"/>
          </w:rPr>
          <w:delText xml:space="preserve">commented-out </w:delText>
        </w:r>
        <w:r w:rsidR="007C1309" w:rsidRPr="002248ED" w:rsidDel="008045AB">
          <w:rPr>
            <w:rFonts w:cs="Times New Roman"/>
            <w:szCs w:val="24"/>
          </w:rPr>
          <w:delText>code)</w:delText>
        </w:r>
        <w:r w:rsidR="00662B41" w:rsidRPr="002248ED" w:rsidDel="008045AB">
          <w:rPr>
            <w:rFonts w:cs="Times New Roman"/>
            <w:szCs w:val="24"/>
          </w:rPr>
          <w:delText>, so choosing a machine learning algorithm that is known for classification is equally as important</w:delText>
        </w:r>
        <w:r w:rsidR="00CF64B0" w:rsidDel="008045AB">
          <w:rPr>
            <w:rFonts w:cs="Times New Roman"/>
            <w:szCs w:val="24"/>
          </w:rPr>
          <w:delText xml:space="preserve">.  </w:delText>
        </w:r>
        <w:r w:rsidR="005274B0" w:rsidDel="008045AB">
          <w:rPr>
            <w:rFonts w:cs="Times New Roman"/>
            <w:szCs w:val="24"/>
          </w:rPr>
          <w:delText>Thirdly</w:delText>
        </w:r>
        <w:r w:rsidR="005274B0" w:rsidRPr="005274B0" w:rsidDel="008045AB">
          <w:rPr>
            <w:rFonts w:cs="Times New Roman"/>
            <w:szCs w:val="24"/>
          </w:rPr>
          <w:delText>, decision trees are able to handle blank data very well, this is extremely important when considering our data</w:delText>
        </w:r>
        <w:r w:rsidR="004F17AA" w:rsidDel="008045AB">
          <w:rPr>
            <w:rFonts w:cs="Times New Roman"/>
            <w:szCs w:val="24"/>
          </w:rPr>
          <w:delText xml:space="preserve"> as comments (especially short comments) won’t have very many different characters as shown in the example frequency of a </w:delText>
        </w:r>
        <w:r w:rsidR="004373FA" w:rsidDel="008045AB">
          <w:rPr>
            <w:rFonts w:cs="Times New Roman"/>
            <w:szCs w:val="24"/>
          </w:rPr>
          <w:delText>comment</w:delText>
        </w:r>
        <w:r w:rsidR="005274B0" w:rsidRPr="005274B0" w:rsidDel="008045AB">
          <w:rPr>
            <w:rFonts w:cs="Times New Roman"/>
            <w:szCs w:val="24"/>
          </w:rPr>
          <w:delText xml:space="preserve"> in</w:delText>
        </w:r>
        <w:r w:rsidR="00EE7C8B" w:rsidDel="008045AB">
          <w:rPr>
            <w:rFonts w:cs="Times New Roman"/>
            <w:szCs w:val="24"/>
          </w:rPr>
          <w:delText xml:space="preserve"> </w:delText>
        </w:r>
        <w:r w:rsidR="00FD12FD" w:rsidDel="008045AB">
          <w:rPr>
            <w:rFonts w:cs="Times New Roman"/>
            <w:szCs w:val="24"/>
          </w:rPr>
          <w:fldChar w:fldCharType="begin"/>
        </w:r>
        <w:r w:rsidR="00FD12FD" w:rsidDel="008045AB">
          <w:rPr>
            <w:rFonts w:cs="Times New Roman"/>
            <w:szCs w:val="24"/>
          </w:rPr>
          <w:delInstrText xml:space="preserve"> REF _Ref36660519 \h </w:delInstrText>
        </w:r>
        <w:r w:rsidR="00FD12FD" w:rsidDel="008045AB">
          <w:rPr>
            <w:rFonts w:cs="Times New Roman"/>
            <w:szCs w:val="24"/>
          </w:rPr>
        </w:r>
        <w:r w:rsidR="00FD12FD" w:rsidDel="008045AB">
          <w:rPr>
            <w:rFonts w:cs="Times New Roman"/>
            <w:szCs w:val="24"/>
          </w:rPr>
          <w:fldChar w:fldCharType="separate"/>
        </w:r>
        <w:r w:rsidR="005141DB" w:rsidRPr="002248ED" w:rsidDel="008045AB">
          <w:delText>T</w:delText>
        </w:r>
        <w:r w:rsidR="005141DB" w:rsidDel="008045AB">
          <w:delText>ABLE</w:delText>
        </w:r>
        <w:r w:rsidR="005141DB" w:rsidRPr="002248ED" w:rsidDel="008045AB">
          <w:delText xml:space="preserve"> </w:delText>
        </w:r>
        <w:r w:rsidR="005141DB" w:rsidDel="008045AB">
          <w:rPr>
            <w:noProof/>
          </w:rPr>
          <w:delText>15</w:delText>
        </w:r>
        <w:r w:rsidR="00FD12FD" w:rsidDel="008045AB">
          <w:rPr>
            <w:rFonts w:cs="Times New Roman"/>
            <w:szCs w:val="24"/>
          </w:rPr>
          <w:fldChar w:fldCharType="end"/>
        </w:r>
        <w:r w:rsidR="00CF64B0" w:rsidDel="008045AB">
          <w:rPr>
            <w:rFonts w:cs="Times New Roman"/>
            <w:szCs w:val="24"/>
          </w:rPr>
          <w:delText xml:space="preserve">.  </w:delText>
        </w:r>
        <w:r w:rsidR="007517B2" w:rsidRPr="002248ED" w:rsidDel="008045AB">
          <w:rPr>
            <w:rFonts w:cs="Times New Roman"/>
            <w:szCs w:val="24"/>
          </w:rPr>
          <w:delText xml:space="preserve">Considering these </w:delText>
        </w:r>
        <w:r w:rsidR="005274B0" w:rsidDel="008045AB">
          <w:rPr>
            <w:rFonts w:cs="Times New Roman"/>
            <w:szCs w:val="24"/>
          </w:rPr>
          <w:delText>three</w:delText>
        </w:r>
        <w:r w:rsidR="005274B0" w:rsidRPr="002248ED" w:rsidDel="008045AB">
          <w:rPr>
            <w:rFonts w:cs="Times New Roman"/>
            <w:szCs w:val="24"/>
          </w:rPr>
          <w:delText xml:space="preserve"> </w:delText>
        </w:r>
        <w:r w:rsidR="007517B2" w:rsidRPr="002248ED" w:rsidDel="008045AB">
          <w:rPr>
            <w:rFonts w:cs="Times New Roman"/>
            <w:szCs w:val="24"/>
          </w:rPr>
          <w:delText>factors the obvious choice of machine learning algorithm is the decision tree.</w:delText>
        </w:r>
      </w:del>
    </w:p>
    <w:p w14:paraId="2A1925FF" w14:textId="77432773" w:rsidR="00BA700E" w:rsidDel="008045AB" w:rsidRDefault="00C51363" w:rsidP="003C28D8">
      <w:pPr>
        <w:rPr>
          <w:del w:id="906" w:author="blake grills" w:date="2020-04-13T20:39:00Z"/>
          <w:rFonts w:cs="Times New Roman"/>
          <w:szCs w:val="24"/>
        </w:rPr>
        <w:sectPr w:rsidR="00BA700E" w:rsidDel="008045AB" w:rsidSect="00824364">
          <w:pgSz w:w="12240" w:h="15840"/>
          <w:pgMar w:top="1440" w:right="1440" w:bottom="1440" w:left="1440" w:header="720" w:footer="720" w:gutter="0"/>
          <w:cols w:space="720"/>
          <w:docGrid w:linePitch="360"/>
        </w:sectPr>
      </w:pPr>
      <w:del w:id="907" w:author="blake grills" w:date="2020-04-13T20:39:00Z">
        <w:r w:rsidRPr="002248ED" w:rsidDel="008045AB">
          <w:rPr>
            <w:rFonts w:cs="Times New Roman"/>
            <w:szCs w:val="24"/>
          </w:rPr>
          <w:delText>In scikit</w:delText>
        </w:r>
        <w:r w:rsidR="00AA01E8" w:rsidRPr="002248ED" w:rsidDel="008045AB">
          <w:rPr>
            <w:rFonts w:cs="Times New Roman"/>
            <w:szCs w:val="24"/>
          </w:rPr>
          <w:delText>-</w:delText>
        </w:r>
        <w:r w:rsidRPr="002248ED" w:rsidDel="008045AB">
          <w:rPr>
            <w:rFonts w:cs="Times New Roman"/>
            <w:szCs w:val="24"/>
          </w:rPr>
          <w:delText xml:space="preserve">learn’s current state their decision tree algorithm is based off </w:delText>
        </w:r>
        <w:r w:rsidR="00A832E3" w:rsidRPr="002248ED" w:rsidDel="008045AB">
          <w:rPr>
            <w:rFonts w:cs="Times New Roman"/>
            <w:szCs w:val="24"/>
          </w:rPr>
          <w:delText>an optimized version of the Classification and Regression Trees (CART) algorithm</w:delText>
        </w:r>
        <w:r w:rsidR="00CF64B0" w:rsidDel="008045AB">
          <w:rPr>
            <w:rFonts w:cs="Times New Roman"/>
            <w:szCs w:val="24"/>
          </w:rPr>
          <w:delText xml:space="preserve">.  </w:delText>
        </w:r>
        <w:r w:rsidR="00A832E3" w:rsidRPr="002248ED" w:rsidDel="008045AB">
          <w:rPr>
            <w:rFonts w:cs="Times New Roman"/>
            <w:szCs w:val="24"/>
          </w:rPr>
          <w:delText xml:space="preserve">This is a variation of the popular C4.5 algorithm which proceeded ID3 style decision trees </w:delText>
        </w:r>
        <w:r w:rsidR="00A832E3" w:rsidRPr="002248ED" w:rsidDel="008045AB">
          <w:rPr>
            <w:rFonts w:cs="Times New Roman"/>
            <w:szCs w:val="24"/>
          </w:rPr>
          <w:fldChar w:fldCharType="begin"/>
        </w:r>
        <w:r w:rsidR="00A832E3" w:rsidRPr="002248ED" w:rsidDel="008045AB">
          <w:rPr>
            <w:rFonts w:cs="Times New Roman"/>
            <w:szCs w:val="24"/>
          </w:rPr>
          <w:del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delInstrText>
        </w:r>
        <w:r w:rsidR="00A832E3" w:rsidRPr="002248ED" w:rsidDel="008045AB">
          <w:rPr>
            <w:rFonts w:cs="Times New Roman"/>
            <w:szCs w:val="24"/>
          </w:rPr>
          <w:fldChar w:fldCharType="separate"/>
        </w:r>
        <w:r w:rsidR="00A832E3" w:rsidRPr="002248ED" w:rsidDel="008045AB">
          <w:rPr>
            <w:rFonts w:cs="Times New Roman"/>
            <w:szCs w:val="24"/>
          </w:rPr>
          <w:delText>[scikit-learn developers]</w:delText>
        </w:r>
        <w:r w:rsidR="00A832E3" w:rsidRPr="002248ED" w:rsidDel="008045AB">
          <w:rPr>
            <w:rFonts w:cs="Times New Roman"/>
            <w:szCs w:val="24"/>
          </w:rPr>
          <w:fldChar w:fldCharType="end"/>
        </w:r>
        <w:r w:rsidR="00CF64B0" w:rsidDel="008045AB">
          <w:rPr>
            <w:rFonts w:cs="Times New Roman"/>
            <w:szCs w:val="24"/>
          </w:rPr>
          <w:delText xml:space="preserve">.  </w:delText>
        </w:r>
        <w:r w:rsidR="00A832E3" w:rsidRPr="002248ED" w:rsidDel="008045AB">
          <w:rPr>
            <w:rFonts w:cs="Times New Roman"/>
            <w:szCs w:val="24"/>
          </w:rPr>
          <w:delText xml:space="preserve">One of the major changes that came with the C4.5 algorithm </w:delText>
        </w:r>
        <w:r w:rsidR="0039452F" w:rsidRPr="002248ED" w:rsidDel="008045AB">
          <w:rPr>
            <w:rFonts w:cs="Times New Roman"/>
            <w:szCs w:val="24"/>
          </w:rPr>
          <w:delText xml:space="preserve">is </w:delText>
        </w:r>
        <w:r w:rsidR="00A832E3" w:rsidRPr="002248ED" w:rsidDel="008045AB">
          <w:rPr>
            <w:rFonts w:cs="Times New Roman"/>
            <w:szCs w:val="24"/>
          </w:rPr>
          <w:delText>the ability to handle non-categorical data, as well as</w:delText>
        </w:r>
      </w:del>
      <w:del w:id="908" w:author="blake grills" w:date="2020-04-13T20:35:00Z">
        <w:r w:rsidR="00371E39" w:rsidDel="00CA364B">
          <w:rPr>
            <w:rFonts w:cs="Times New Roman"/>
            <w:szCs w:val="24"/>
          </w:rPr>
          <w:delText>,</w:delText>
        </w:r>
      </w:del>
      <w:del w:id="909" w:author="blake grills" w:date="2020-04-13T20:39:00Z">
        <w:r w:rsidR="00A832E3" w:rsidRPr="002248ED" w:rsidDel="008045AB">
          <w:rPr>
            <w:rFonts w:cs="Times New Roman"/>
            <w:szCs w:val="24"/>
          </w:rPr>
          <w:delText xml:space="preserve"> a new method for pruning that focused on pruning if a rules precondition improved without the pruned node </w:delText>
        </w:r>
        <w:r w:rsidR="00A832E3" w:rsidRPr="002248ED" w:rsidDel="008045AB">
          <w:rPr>
            <w:rFonts w:cs="Times New Roman"/>
            <w:szCs w:val="24"/>
          </w:rPr>
          <w:fldChar w:fldCharType="begin"/>
        </w:r>
        <w:r w:rsidR="00A832E3" w:rsidRPr="002248ED" w:rsidDel="008045AB">
          <w:rPr>
            <w:rFonts w:cs="Times New Roman"/>
            <w:szCs w:val="24"/>
          </w:rPr>
          <w:del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delInstrText>
        </w:r>
        <w:r w:rsidR="00A832E3" w:rsidRPr="002248ED" w:rsidDel="008045AB">
          <w:rPr>
            <w:rFonts w:cs="Times New Roman"/>
            <w:szCs w:val="24"/>
          </w:rPr>
          <w:fldChar w:fldCharType="separate"/>
        </w:r>
        <w:r w:rsidR="00A832E3" w:rsidRPr="002248ED" w:rsidDel="008045AB">
          <w:rPr>
            <w:rFonts w:cs="Times New Roman"/>
            <w:szCs w:val="24"/>
          </w:rPr>
          <w:delText>[scikit-learn developers]</w:delText>
        </w:r>
        <w:r w:rsidR="00A832E3" w:rsidRPr="002248ED" w:rsidDel="008045AB">
          <w:rPr>
            <w:rFonts w:cs="Times New Roman"/>
            <w:szCs w:val="24"/>
          </w:rPr>
          <w:fldChar w:fldCharType="end"/>
        </w:r>
        <w:r w:rsidR="00CF64B0" w:rsidDel="008045AB">
          <w:rPr>
            <w:rFonts w:cs="Times New Roman"/>
            <w:szCs w:val="24"/>
          </w:rPr>
          <w:delText xml:space="preserve">.  </w:delText>
        </w:r>
        <w:r w:rsidR="00AC15E9" w:rsidRPr="002248ED" w:rsidDel="008045AB">
          <w:rPr>
            <w:rFonts w:cs="Times New Roman"/>
            <w:szCs w:val="24"/>
          </w:rPr>
          <w:delText>Decision trees require the data used to train the tree</w:delText>
        </w:r>
        <w:r w:rsidR="0039452F" w:rsidRPr="002248ED" w:rsidDel="008045AB">
          <w:rPr>
            <w:rFonts w:cs="Times New Roman"/>
            <w:szCs w:val="24"/>
          </w:rPr>
          <w:delText xml:space="preserve"> to</w:delText>
        </w:r>
        <w:r w:rsidR="00AC15E9" w:rsidRPr="002248ED" w:rsidDel="008045AB">
          <w:rPr>
            <w:rFonts w:cs="Times New Roman"/>
            <w:szCs w:val="24"/>
          </w:rPr>
          <w:delText xml:space="preserve"> be as balanced as possible</w:delText>
        </w:r>
        <w:r w:rsidR="00CF64B0" w:rsidDel="008045AB">
          <w:rPr>
            <w:rFonts w:cs="Times New Roman"/>
            <w:szCs w:val="24"/>
          </w:rPr>
          <w:delText xml:space="preserve">.  </w:delText>
        </w:r>
        <w:r w:rsidR="000578C2" w:rsidRPr="002248ED" w:rsidDel="008045AB">
          <w:rPr>
            <w:rFonts w:cs="Times New Roman"/>
            <w:szCs w:val="24"/>
          </w:rPr>
          <w:delText xml:space="preserve">This is because at its root, a decision tree is a series of </w:delText>
        </w:r>
        <w:r w:rsidR="003C405C" w:rsidRPr="002248ED" w:rsidDel="008045AB">
          <w:rPr>
            <w:rFonts w:cs="Times New Roman"/>
            <w:szCs w:val="24"/>
          </w:rPr>
          <w:delText>binary decisions</w:delText>
        </w:r>
        <w:r w:rsidR="000578C2" w:rsidRPr="002248ED" w:rsidDel="008045AB">
          <w:rPr>
            <w:rFonts w:cs="Times New Roman"/>
            <w:szCs w:val="24"/>
          </w:rPr>
          <w:delText xml:space="preserve"> and the optimization of such a method requires this sort of distribution</w:delText>
        </w:r>
        <w:r w:rsidR="006559D4" w:rsidDel="008045AB">
          <w:rPr>
            <w:rFonts w:cs="Times New Roman"/>
            <w:szCs w:val="24"/>
          </w:rPr>
          <w:delText xml:space="preserve"> </w:delText>
        </w:r>
        <w:r w:rsidR="000578C2" w:rsidRPr="002248ED" w:rsidDel="008045AB">
          <w:rPr>
            <w:rFonts w:cs="Times New Roman"/>
            <w:szCs w:val="24"/>
          </w:rPr>
          <w:fldChar w:fldCharType="begin"/>
        </w:r>
        <w:r w:rsidR="000578C2" w:rsidRPr="002248ED" w:rsidDel="008045AB">
          <w:rPr>
            <w:rFonts w:cs="Times New Roman"/>
            <w:szCs w:val="24"/>
          </w:rPr>
          <w:del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delInstrText>
        </w:r>
        <w:r w:rsidR="000578C2" w:rsidRPr="002248ED" w:rsidDel="008045AB">
          <w:rPr>
            <w:rFonts w:cs="Times New Roman"/>
            <w:szCs w:val="24"/>
          </w:rPr>
          <w:fldChar w:fldCharType="separate"/>
        </w:r>
        <w:r w:rsidR="000578C2" w:rsidRPr="002248ED" w:rsidDel="008045AB">
          <w:rPr>
            <w:rFonts w:cs="Times New Roman"/>
            <w:szCs w:val="24"/>
          </w:rPr>
          <w:delText>[scikit-learn developers]</w:delText>
        </w:r>
        <w:r w:rsidR="000578C2" w:rsidRPr="002248ED" w:rsidDel="008045AB">
          <w:rPr>
            <w:rFonts w:cs="Times New Roman"/>
            <w:szCs w:val="24"/>
          </w:rPr>
          <w:fldChar w:fldCharType="end"/>
        </w:r>
        <w:r w:rsidR="00CF64B0" w:rsidDel="008045AB">
          <w:rPr>
            <w:rFonts w:cs="Times New Roman"/>
            <w:szCs w:val="24"/>
          </w:rPr>
          <w:delText xml:space="preserve">.  </w:delText>
        </w:r>
        <w:r w:rsidR="00925AED" w:rsidRPr="002248ED" w:rsidDel="008045AB">
          <w:rPr>
            <w:rFonts w:cs="Times New Roman"/>
            <w:szCs w:val="24"/>
          </w:rPr>
          <w:delText>The ability to handle various types of data, non-linear data, and work well for both classification and regression are not the only reasons why we chose decision trees</w:delText>
        </w:r>
        <w:r w:rsidR="00925AED" w:rsidDel="008045AB">
          <w:rPr>
            <w:rFonts w:cs="Times New Roman"/>
            <w:szCs w:val="24"/>
          </w:rPr>
          <w:delText xml:space="preserve">.  </w:delText>
        </w:r>
        <w:r w:rsidR="00925AED" w:rsidRPr="002248ED" w:rsidDel="008045AB">
          <w:rPr>
            <w:rFonts w:cs="Times New Roman"/>
            <w:szCs w:val="24"/>
          </w:rPr>
          <w:delText xml:space="preserve">Decision trees can be fully visualized </w:delText>
        </w:r>
        <w:r w:rsidR="00925AED" w:rsidDel="008045AB">
          <w:rPr>
            <w:rFonts w:cs="Times New Roman"/>
            <w:szCs w:val="24"/>
          </w:rPr>
          <w:delText xml:space="preserve"> </w:delText>
        </w:r>
        <w:r w:rsidR="00925AED" w:rsidDel="008045AB">
          <w:rPr>
            <w:rFonts w:cs="Times New Roman"/>
            <w:szCs w:val="24"/>
          </w:rPr>
          <w:fldChar w:fldCharType="begin"/>
        </w:r>
        <w:r w:rsidR="00925AED" w:rsidDel="008045AB">
          <w:rPr>
            <w:rFonts w:cs="Times New Roman"/>
            <w:szCs w:val="24"/>
          </w:rPr>
          <w:del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delInstrText>
        </w:r>
        <w:r w:rsidR="00925AED" w:rsidDel="008045AB">
          <w:rPr>
            <w:rFonts w:cs="Times New Roman"/>
            <w:szCs w:val="24"/>
          </w:rPr>
          <w:fldChar w:fldCharType="separate"/>
        </w:r>
        <w:r w:rsidR="00925AED" w:rsidRPr="003A2818" w:rsidDel="008045AB">
          <w:rPr>
            <w:rFonts w:cs="Times New Roman"/>
          </w:rPr>
          <w:delText>[SKLearn 2019]</w:delText>
        </w:r>
        <w:r w:rsidR="00925AED" w:rsidDel="008045AB">
          <w:rPr>
            <w:rFonts w:cs="Times New Roman"/>
            <w:szCs w:val="24"/>
          </w:rPr>
          <w:fldChar w:fldCharType="end"/>
        </w:r>
        <w:r w:rsidR="00925AED" w:rsidRPr="002248ED" w:rsidDel="008045AB">
          <w:rPr>
            <w:rFonts w:cs="Times New Roman"/>
            <w:szCs w:val="24"/>
          </w:rPr>
          <w:delText>, which makes them both very easy to understand and equally easy to explain</w:delText>
        </w:r>
        <w:r w:rsidR="00925AED" w:rsidDel="008045AB">
          <w:rPr>
            <w:rFonts w:cs="Times New Roman"/>
            <w:szCs w:val="24"/>
          </w:rPr>
          <w:delText xml:space="preserve">.  </w:delText>
        </w:r>
        <w:r w:rsidR="003C405C" w:rsidRPr="002248ED" w:rsidDel="008045AB">
          <w:rPr>
            <w:rFonts w:cs="Times New Roman"/>
            <w:szCs w:val="24"/>
          </w:rPr>
          <w:delText>Th</w:delText>
        </w:r>
        <w:r w:rsidR="00925AED" w:rsidDel="008045AB">
          <w:rPr>
            <w:rFonts w:cs="Times New Roman"/>
            <w:szCs w:val="24"/>
          </w:rPr>
          <w:delText>es</w:delText>
        </w:r>
        <w:r w:rsidR="003C405C" w:rsidRPr="002248ED" w:rsidDel="008045AB">
          <w:rPr>
            <w:rFonts w:cs="Times New Roman"/>
            <w:szCs w:val="24"/>
          </w:rPr>
          <w:delText>e idea</w:delText>
        </w:r>
        <w:r w:rsidR="00925AED" w:rsidDel="008045AB">
          <w:rPr>
            <w:rFonts w:cs="Times New Roman"/>
            <w:szCs w:val="24"/>
          </w:rPr>
          <w:delText>s</w:delText>
        </w:r>
        <w:r w:rsidR="003C405C" w:rsidRPr="002248ED" w:rsidDel="008045AB">
          <w:rPr>
            <w:rFonts w:cs="Times New Roman"/>
            <w:szCs w:val="24"/>
          </w:rPr>
          <w:delText xml:space="preserve"> </w:delText>
        </w:r>
        <w:r w:rsidR="00925AED" w:rsidDel="008045AB">
          <w:rPr>
            <w:rFonts w:cs="Times New Roman"/>
            <w:szCs w:val="24"/>
          </w:rPr>
          <w:delText>are</w:delText>
        </w:r>
        <w:r w:rsidR="003C405C" w:rsidRPr="002248ED" w:rsidDel="008045AB">
          <w:rPr>
            <w:rFonts w:cs="Times New Roman"/>
            <w:szCs w:val="24"/>
          </w:rPr>
          <w:delText xml:space="preserve"> shown in </w:delText>
        </w:r>
        <w:r w:rsidR="00BE73FC" w:rsidDel="008045AB">
          <w:rPr>
            <w:rFonts w:cs="Times New Roman"/>
            <w:szCs w:val="24"/>
          </w:rPr>
          <w:fldChar w:fldCharType="begin"/>
        </w:r>
        <w:r w:rsidR="00BE73FC" w:rsidDel="008045AB">
          <w:rPr>
            <w:rFonts w:cs="Times New Roman"/>
            <w:szCs w:val="24"/>
          </w:rPr>
          <w:delInstrText xml:space="preserve"> REF _Ref34305463 \h </w:delInstrText>
        </w:r>
        <w:r w:rsidR="00BE73FC" w:rsidDel="008045AB">
          <w:rPr>
            <w:rFonts w:cs="Times New Roman"/>
            <w:szCs w:val="24"/>
          </w:rPr>
        </w:r>
        <w:r w:rsidR="00BE73FC" w:rsidDel="008045AB">
          <w:rPr>
            <w:rFonts w:cs="Times New Roman"/>
            <w:szCs w:val="24"/>
          </w:rPr>
          <w:fldChar w:fldCharType="separate"/>
        </w:r>
        <w:r w:rsidR="005141DB" w:rsidRPr="00AA6716" w:rsidDel="008045AB">
          <w:delText>F</w:delText>
        </w:r>
        <w:r w:rsidR="005141DB" w:rsidDel="008045AB">
          <w:delText>igure</w:delText>
        </w:r>
        <w:r w:rsidR="005141DB" w:rsidRPr="00AF4758" w:rsidDel="008045AB">
          <w:delText xml:space="preserve"> </w:delText>
        </w:r>
        <w:r w:rsidR="005141DB" w:rsidDel="008045AB">
          <w:rPr>
            <w:noProof/>
          </w:rPr>
          <w:delText>3</w:delText>
        </w:r>
        <w:r w:rsidR="00BE73FC" w:rsidDel="008045AB">
          <w:rPr>
            <w:rFonts w:cs="Times New Roman"/>
            <w:szCs w:val="24"/>
          </w:rPr>
          <w:fldChar w:fldCharType="end"/>
        </w:r>
        <w:r w:rsidR="00BE73FC" w:rsidDel="008045AB">
          <w:rPr>
            <w:rFonts w:cs="Times New Roman"/>
            <w:szCs w:val="24"/>
          </w:rPr>
          <w:delText xml:space="preserve"> which is an example of a decision tree made using the Iris data (</w:delText>
        </w:r>
        <w:r w:rsidR="00904EB7" w:rsidDel="008045AB">
          <w:rPr>
            <w:rFonts w:cs="Times New Roman"/>
            <w:szCs w:val="24"/>
          </w:rPr>
          <w:delText xml:space="preserve">a </w:delText>
        </w:r>
        <w:r w:rsidR="00BE73FC" w:rsidDel="008045AB">
          <w:rPr>
            <w:rFonts w:cs="Times New Roman"/>
            <w:szCs w:val="24"/>
          </w:rPr>
          <w:delText>commonly used example).  E</w:delText>
        </w:r>
        <w:r w:rsidR="003C405C" w:rsidRPr="002248ED" w:rsidDel="008045AB">
          <w:rPr>
            <w:rFonts w:cs="Times New Roman"/>
            <w:szCs w:val="24"/>
          </w:rPr>
          <w:delText xml:space="preserve">ach </w:delText>
        </w:r>
        <w:r w:rsidR="00F630AB" w:rsidDel="008045AB">
          <w:rPr>
            <w:rFonts w:cs="Times New Roman"/>
            <w:szCs w:val="24"/>
          </w:rPr>
          <w:delText>node</w:delText>
        </w:r>
        <w:r w:rsidR="00F630AB" w:rsidRPr="002248ED" w:rsidDel="008045AB">
          <w:rPr>
            <w:rFonts w:cs="Times New Roman"/>
            <w:szCs w:val="24"/>
          </w:rPr>
          <w:delText xml:space="preserve"> </w:delText>
        </w:r>
        <w:r w:rsidR="00F630AB" w:rsidDel="008045AB">
          <w:rPr>
            <w:rFonts w:cs="Times New Roman"/>
            <w:szCs w:val="24"/>
          </w:rPr>
          <w:delText xml:space="preserve">is </w:delText>
        </w:r>
        <w:r w:rsidR="003C405C" w:rsidRPr="002248ED" w:rsidDel="008045AB">
          <w:rPr>
            <w:rFonts w:cs="Times New Roman"/>
            <w:szCs w:val="24"/>
          </w:rPr>
          <w:delText xml:space="preserve">a rule </w:delText>
        </w:r>
        <w:r w:rsidR="00F630AB" w:rsidDel="008045AB">
          <w:rPr>
            <w:rFonts w:cs="Times New Roman"/>
            <w:szCs w:val="24"/>
          </w:rPr>
          <w:delText>(or decision) that asks</w:delText>
        </w:r>
        <w:r w:rsidR="003C405C" w:rsidRPr="002248ED" w:rsidDel="008045AB">
          <w:rPr>
            <w:rFonts w:cs="Times New Roman"/>
            <w:szCs w:val="24"/>
          </w:rPr>
          <w:delText xml:space="preserve"> a simple yes or no question</w:delText>
        </w:r>
        <w:r w:rsidR="00F630AB" w:rsidDel="008045AB">
          <w:rPr>
            <w:rFonts w:cs="Times New Roman"/>
            <w:szCs w:val="24"/>
          </w:rPr>
          <w:delText xml:space="preserve"> with</w:delText>
        </w:r>
      </w:del>
      <w:del w:id="910" w:author="blake grills" w:date="2020-04-13T20:36:00Z">
        <w:r w:rsidR="00A97E10" w:rsidDel="00CA364B">
          <w:rPr>
            <w:rFonts w:cs="Times New Roman"/>
            <w:szCs w:val="24"/>
          </w:rPr>
          <w:delText xml:space="preserve"> </w:delText>
        </w:r>
        <w:r w:rsidR="00371E39" w:rsidDel="00CA364B">
          <w:rPr>
            <w:rFonts w:cs="Times New Roman"/>
            <w:szCs w:val="24"/>
          </w:rPr>
          <w:delText>i</w:delText>
        </w:r>
        <w:r w:rsidR="003C405C" w:rsidRPr="002248ED" w:rsidDel="00CA364B">
          <w:rPr>
            <w:rFonts w:cs="Times New Roman"/>
            <w:szCs w:val="24"/>
          </w:rPr>
          <w:delText>s</w:delText>
        </w:r>
      </w:del>
      <w:del w:id="911" w:author="blake grills" w:date="2020-04-13T20:39:00Z">
        <w:r w:rsidR="003C405C" w:rsidRPr="002248ED" w:rsidDel="008045AB">
          <w:rPr>
            <w:rFonts w:cs="Times New Roman"/>
            <w:szCs w:val="24"/>
          </w:rPr>
          <w:delText xml:space="preserve"> </w:delText>
        </w:r>
        <w:r w:rsidR="004637B4" w:rsidRPr="002248ED" w:rsidDel="008045AB">
          <w:rPr>
            <w:rFonts w:cs="Times New Roman"/>
            <w:szCs w:val="24"/>
          </w:rPr>
          <w:delText>a value less than or greater than a certain number being a very common method.</w:delText>
        </w:r>
        <w:r w:rsidR="00BE73FC" w:rsidDel="008045AB">
          <w:rPr>
            <w:rFonts w:cs="Times New Roman"/>
            <w:szCs w:val="24"/>
          </w:rPr>
          <w:delText xml:space="preserve">  </w:delText>
        </w:r>
        <w:r w:rsidR="00B943CD" w:rsidDel="008045AB">
          <w:rPr>
            <w:rFonts w:cs="Times New Roman"/>
            <w:szCs w:val="24"/>
          </w:rPr>
          <w:delText>Before we discuss how to classify an instance, w</w:delText>
        </w:r>
        <w:r w:rsidR="00371E39" w:rsidDel="008045AB">
          <w:rPr>
            <w:rFonts w:cs="Times New Roman"/>
            <w:szCs w:val="24"/>
          </w:rPr>
          <w:delText>e now go over the contents of each decision node</w:delText>
        </w:r>
        <w:r w:rsidR="00B943CD" w:rsidDel="008045AB">
          <w:rPr>
            <w:rFonts w:cs="Times New Roman"/>
            <w:szCs w:val="24"/>
          </w:rPr>
          <w:delText xml:space="preserve"> as shown in the figure</w:delText>
        </w:r>
        <w:r w:rsidR="00CF64B0" w:rsidDel="008045AB">
          <w:rPr>
            <w:rFonts w:cs="Times New Roman"/>
            <w:szCs w:val="24"/>
          </w:rPr>
          <w:delText xml:space="preserve">.  </w:delText>
        </w:r>
        <w:r w:rsidR="00371E39" w:rsidDel="008045AB">
          <w:rPr>
            <w:rFonts w:cs="Times New Roman"/>
            <w:szCs w:val="24"/>
          </w:rPr>
          <w:delText>Class is the majority class with the dataset for that point in the decision tree</w:delText>
        </w:r>
        <w:r w:rsidR="00CF64B0" w:rsidDel="008045AB">
          <w:rPr>
            <w:rFonts w:cs="Times New Roman"/>
            <w:szCs w:val="24"/>
          </w:rPr>
          <w:delText xml:space="preserve">.  </w:delText>
        </w:r>
        <w:r w:rsidR="00371E39" w:rsidDel="008045AB">
          <w:rPr>
            <w:rFonts w:cs="Times New Roman"/>
            <w:szCs w:val="24"/>
          </w:rPr>
          <w:delText>C</w:delText>
        </w:r>
        <w:r w:rsidR="003A2818" w:rsidDel="008045AB">
          <w:rPr>
            <w:rFonts w:cs="Times New Roman"/>
            <w:szCs w:val="24"/>
          </w:rPr>
          <w:delText>olors</w:delText>
        </w:r>
        <w:r w:rsidR="00962E78" w:rsidDel="008045AB">
          <w:rPr>
            <w:rFonts w:cs="Times New Roman"/>
            <w:szCs w:val="24"/>
          </w:rPr>
          <w:delText xml:space="preserve"> (green = versicolor, orange = setosa, purple = virgincia)</w:delText>
        </w:r>
        <w:r w:rsidR="00371E39" w:rsidDel="008045AB">
          <w:rPr>
            <w:rFonts w:cs="Times New Roman"/>
            <w:szCs w:val="24"/>
          </w:rPr>
          <w:delText xml:space="preserve"> are also used to show this with white</w:delText>
        </w:r>
        <w:r w:rsidR="00925AED" w:rsidDel="008045AB">
          <w:rPr>
            <w:rFonts w:cs="Times New Roman"/>
            <w:szCs w:val="24"/>
          </w:rPr>
          <w:delText xml:space="preserve"> indicating no majority.  The values section shows the exact distribution of each class within a zone of the tree, while the sample is the total number of samples</w:delText>
        </w:r>
        <w:r w:rsidR="00FE73FF" w:rsidDel="008045AB">
          <w:rPr>
            <w:rFonts w:cs="Times New Roman"/>
            <w:szCs w:val="24"/>
          </w:rPr>
          <w:delText xml:space="preserve"> (as part of training set)</w:delText>
        </w:r>
        <w:r w:rsidR="00925AED" w:rsidDel="008045AB">
          <w:rPr>
            <w:rFonts w:cs="Times New Roman"/>
            <w:szCs w:val="24"/>
          </w:rPr>
          <w:delTex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delText>
        </w:r>
        <w:r w:rsidR="00FE73FF" w:rsidDel="008045AB">
          <w:rPr>
            <w:rFonts w:cs="Times New Roman"/>
            <w:szCs w:val="24"/>
          </w:rPr>
          <w:delText xml:space="preserve"> an iris with </w:delText>
        </w:r>
        <w:r w:rsidR="003B37FD" w:rsidDel="008045AB">
          <w:rPr>
            <w:rFonts w:cs="Times New Roman"/>
            <w:szCs w:val="24"/>
          </w:rPr>
          <w:delText>a</w:delText>
        </w:r>
        <w:r w:rsidR="00FE73FF" w:rsidDel="008045AB">
          <w:rPr>
            <w:rFonts w:cs="Times New Roman"/>
            <w:szCs w:val="24"/>
          </w:rPr>
          <w:delText xml:space="preserve"> petal-length of 5.13 and a petal-width of 1.46</w:delText>
        </w:r>
        <w:r w:rsidR="008C0C83" w:rsidDel="008045AB">
          <w:rPr>
            <w:rFonts w:cs="Times New Roman"/>
            <w:szCs w:val="24"/>
          </w:rPr>
          <w:delText>.</w:delText>
        </w:r>
        <w:r w:rsidR="00F91780" w:rsidDel="008045AB">
          <w:rPr>
            <w:rFonts w:cs="Times New Roman"/>
            <w:szCs w:val="24"/>
          </w:rPr>
          <w:delText xml:space="preserve"> Sta</w:delText>
        </w:r>
        <w:r w:rsidR="007953E4" w:rsidDel="008045AB">
          <w:rPr>
            <w:rFonts w:cs="Times New Roman"/>
            <w:szCs w:val="24"/>
          </w:rPr>
          <w:delText>r</w:delText>
        </w:r>
        <w:r w:rsidR="00F91780" w:rsidDel="008045AB">
          <w:rPr>
            <w:rFonts w:cs="Times New Roman"/>
            <w:szCs w:val="24"/>
          </w:rPr>
          <w:delText xml:space="preserve">ting from the root, since 5.13 is greater </w:delText>
        </w:r>
        <w:r w:rsidR="001366DC" w:rsidDel="008045AB">
          <w:rPr>
            <w:rFonts w:cs="Times New Roman"/>
            <w:szCs w:val="24"/>
          </w:rPr>
          <w:delTex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delText>
        </w:r>
      </w:del>
    </w:p>
    <w:p w14:paraId="579B0EA4" w14:textId="36C6DBE5" w:rsidR="00764314" w:rsidDel="008045AB" w:rsidRDefault="00371E39" w:rsidP="00A76343">
      <w:pPr>
        <w:pStyle w:val="TableCaption"/>
        <w:rPr>
          <w:del w:id="912" w:author="blake grills" w:date="2020-04-13T20:39:00Z"/>
        </w:rPr>
      </w:pPr>
      <w:del w:id="913" w:author="blake grills" w:date="2020-04-13T20:39:00Z">
        <w:r w:rsidDel="008045AB">
          <w:delText xml:space="preserve"> </w:delText>
        </w:r>
        <w:bookmarkStart w:id="914" w:name="_Ref36660519"/>
        <w:bookmarkStart w:id="915" w:name="_Ref36660515"/>
        <w:bookmarkStart w:id="916" w:name="_Toc37578801"/>
        <w:r w:rsidR="00764314" w:rsidRPr="002248ED" w:rsidDel="008045AB">
          <w:delText>T</w:delText>
        </w:r>
        <w:r w:rsidR="00EE7C8B" w:rsidDel="008045AB">
          <w:delText>ABLE</w:delText>
        </w:r>
        <w:r w:rsidR="00764314" w:rsidRPr="002248ED" w:rsidDel="008045AB">
          <w:delText xml:space="preserve"> </w:delText>
        </w:r>
        <w:r w:rsidR="005141DB" w:rsidDel="008045AB">
          <w:rPr>
            <w:smallCaps w:val="0"/>
          </w:rPr>
          <w:fldChar w:fldCharType="begin"/>
        </w:r>
        <w:r w:rsidR="005141DB" w:rsidDel="008045AB">
          <w:delInstrText xml:space="preserve"> SEQ Table \* ARABIC </w:delInstrText>
        </w:r>
        <w:r w:rsidR="005141DB" w:rsidDel="008045AB">
          <w:rPr>
            <w:smallCaps w:val="0"/>
          </w:rPr>
          <w:fldChar w:fldCharType="separate"/>
        </w:r>
        <w:r w:rsidR="005141DB" w:rsidDel="008045AB">
          <w:rPr>
            <w:noProof/>
          </w:rPr>
          <w:delText>15</w:delText>
        </w:r>
        <w:r w:rsidR="005141DB" w:rsidDel="008045AB">
          <w:rPr>
            <w:smallCaps w:val="0"/>
            <w:noProof/>
          </w:rPr>
          <w:fldChar w:fldCharType="end"/>
        </w:r>
        <w:bookmarkEnd w:id="914"/>
        <w:r w:rsidR="00CF64B0" w:rsidDel="008045AB">
          <w:rPr>
            <w:noProof/>
          </w:rPr>
          <w:delText xml:space="preserve">.  </w:delText>
        </w:r>
        <w:r w:rsidR="00764314" w:rsidRPr="00D142C1" w:rsidDel="008045AB">
          <w:delText>The table shows the frequencies of each symbol in a sample line</w:delText>
        </w:r>
        <w:r w:rsidR="00CF64B0" w:rsidDel="008045AB">
          <w:delText xml:space="preserve">.  </w:delText>
        </w:r>
        <w:r w:rsidR="00764314" w:rsidRPr="00D142C1" w:rsidDel="008045AB">
          <w:delText xml:space="preserve">It is important to </w:delText>
        </w:r>
        <w:r w:rsidR="00764314" w:rsidRPr="00D4087D" w:rsidDel="008045AB">
          <w:delText>note</w:delText>
        </w:r>
        <w:r w:rsidR="00764314" w:rsidRPr="00D142C1" w:rsidDel="008045AB">
          <w:delText xml:space="preserve"> how sparse the matrix is as this is the case with many if not all lines.</w:delText>
        </w:r>
        <w:bookmarkEnd w:id="915"/>
        <w:bookmarkEnd w:id="916"/>
      </w:del>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rsidDel="008045AB" w14:paraId="1A20DB9D" w14:textId="524647DC" w:rsidTr="006E4FCB">
        <w:trPr>
          <w:del w:id="917" w:author="blake grills" w:date="2020-04-13T20:39:00Z"/>
        </w:trPr>
        <w:tc>
          <w:tcPr>
            <w:tcW w:w="1294" w:type="dxa"/>
          </w:tcPr>
          <w:p w14:paraId="0E61CD38" w14:textId="2FAED5BF" w:rsidR="005274B0" w:rsidRPr="002248ED" w:rsidDel="008045AB" w:rsidRDefault="005274B0" w:rsidP="006E4FCB">
            <w:pPr>
              <w:ind w:firstLine="0"/>
              <w:jc w:val="center"/>
              <w:rPr>
                <w:del w:id="918" w:author="blake grills" w:date="2020-04-13T20:39:00Z"/>
                <w:rFonts w:cs="Times New Roman"/>
                <w:b/>
                <w:bCs/>
                <w:szCs w:val="24"/>
              </w:rPr>
            </w:pPr>
            <w:del w:id="919" w:author="blake grills" w:date="2020-04-13T20:39:00Z">
              <w:r w:rsidRPr="002248ED" w:rsidDel="008045AB">
                <w:rPr>
                  <w:rFonts w:cs="Times New Roman"/>
                  <w:b/>
                  <w:bCs/>
                  <w:szCs w:val="24"/>
                </w:rPr>
                <w:delText>a</w:delText>
              </w:r>
            </w:del>
          </w:p>
        </w:tc>
        <w:tc>
          <w:tcPr>
            <w:tcW w:w="1295" w:type="dxa"/>
          </w:tcPr>
          <w:p w14:paraId="590A9936" w14:textId="0EED9CE5" w:rsidR="005274B0" w:rsidRPr="002248ED" w:rsidDel="008045AB" w:rsidRDefault="005274B0" w:rsidP="006E4FCB">
            <w:pPr>
              <w:ind w:firstLine="0"/>
              <w:jc w:val="center"/>
              <w:rPr>
                <w:del w:id="920" w:author="blake grills" w:date="2020-04-13T20:39:00Z"/>
                <w:rFonts w:cs="Times New Roman"/>
                <w:b/>
                <w:bCs/>
                <w:szCs w:val="24"/>
              </w:rPr>
            </w:pPr>
            <w:del w:id="921" w:author="blake grills" w:date="2020-04-13T20:39:00Z">
              <w:r w:rsidRPr="002248ED" w:rsidDel="008045AB">
                <w:rPr>
                  <w:rFonts w:cs="Times New Roman"/>
                  <w:b/>
                  <w:bCs/>
                  <w:szCs w:val="24"/>
                </w:rPr>
                <w:delText>b</w:delText>
              </w:r>
            </w:del>
          </w:p>
        </w:tc>
        <w:tc>
          <w:tcPr>
            <w:tcW w:w="935" w:type="dxa"/>
          </w:tcPr>
          <w:p w14:paraId="06A48B7B" w14:textId="7D2711F5" w:rsidR="005274B0" w:rsidRPr="002248ED" w:rsidDel="008045AB" w:rsidRDefault="005274B0" w:rsidP="006E4FCB">
            <w:pPr>
              <w:ind w:firstLine="0"/>
              <w:jc w:val="center"/>
              <w:rPr>
                <w:del w:id="922" w:author="blake grills" w:date="2020-04-13T20:39:00Z"/>
                <w:rFonts w:cs="Times New Roman"/>
                <w:b/>
                <w:bCs/>
                <w:szCs w:val="24"/>
              </w:rPr>
            </w:pPr>
            <w:del w:id="923" w:author="blake grills" w:date="2020-04-13T20:39:00Z">
              <w:r w:rsidRPr="002248ED" w:rsidDel="008045AB">
                <w:rPr>
                  <w:rFonts w:cs="Times New Roman"/>
                  <w:b/>
                  <w:bCs/>
                  <w:szCs w:val="24"/>
                </w:rPr>
                <w:delText>c</w:delText>
              </w:r>
            </w:del>
          </w:p>
        </w:tc>
        <w:tc>
          <w:tcPr>
            <w:tcW w:w="936" w:type="dxa"/>
          </w:tcPr>
          <w:p w14:paraId="71879F82" w14:textId="242C1D99" w:rsidR="005274B0" w:rsidRPr="002248ED" w:rsidDel="008045AB" w:rsidRDefault="005274B0" w:rsidP="006E4FCB">
            <w:pPr>
              <w:ind w:firstLine="0"/>
              <w:jc w:val="center"/>
              <w:rPr>
                <w:del w:id="924" w:author="blake grills" w:date="2020-04-13T20:39:00Z"/>
                <w:rFonts w:cs="Times New Roman"/>
                <w:b/>
                <w:bCs/>
                <w:szCs w:val="24"/>
              </w:rPr>
            </w:pPr>
            <w:del w:id="925" w:author="blake grills" w:date="2020-04-13T20:39:00Z">
              <w:r w:rsidRPr="002248ED" w:rsidDel="008045AB">
                <w:rPr>
                  <w:rFonts w:cs="Times New Roman"/>
                  <w:b/>
                  <w:bCs/>
                  <w:szCs w:val="24"/>
                </w:rPr>
                <w:delText>d</w:delText>
              </w:r>
            </w:del>
          </w:p>
        </w:tc>
        <w:tc>
          <w:tcPr>
            <w:tcW w:w="1295" w:type="dxa"/>
          </w:tcPr>
          <w:p w14:paraId="7AFF3669" w14:textId="5C906C02" w:rsidR="005274B0" w:rsidRPr="002248ED" w:rsidDel="008045AB" w:rsidRDefault="005274B0" w:rsidP="006E4FCB">
            <w:pPr>
              <w:ind w:firstLine="0"/>
              <w:jc w:val="center"/>
              <w:rPr>
                <w:del w:id="926" w:author="blake grills" w:date="2020-04-13T20:39:00Z"/>
                <w:rFonts w:cs="Times New Roman"/>
                <w:b/>
                <w:bCs/>
                <w:szCs w:val="24"/>
              </w:rPr>
            </w:pPr>
            <w:del w:id="927" w:author="blake grills" w:date="2020-04-13T20:39:00Z">
              <w:r w:rsidRPr="002248ED" w:rsidDel="008045AB">
                <w:rPr>
                  <w:rFonts w:cs="Times New Roman"/>
                  <w:b/>
                  <w:bCs/>
                  <w:szCs w:val="24"/>
                </w:rPr>
                <w:delText>e</w:delText>
              </w:r>
            </w:del>
          </w:p>
        </w:tc>
        <w:tc>
          <w:tcPr>
            <w:tcW w:w="1295" w:type="dxa"/>
          </w:tcPr>
          <w:p w14:paraId="2BD74179" w14:textId="4424010C" w:rsidR="005274B0" w:rsidRPr="002248ED" w:rsidDel="008045AB" w:rsidRDefault="005274B0" w:rsidP="006E4FCB">
            <w:pPr>
              <w:ind w:firstLine="0"/>
              <w:jc w:val="center"/>
              <w:rPr>
                <w:del w:id="928" w:author="blake grills" w:date="2020-04-13T20:39:00Z"/>
                <w:rFonts w:cs="Times New Roman"/>
                <w:b/>
                <w:bCs/>
                <w:szCs w:val="24"/>
              </w:rPr>
            </w:pPr>
            <w:del w:id="929" w:author="blake grills" w:date="2020-04-13T20:39:00Z">
              <w:r w:rsidRPr="002248ED" w:rsidDel="008045AB">
                <w:rPr>
                  <w:rFonts w:cs="Times New Roman"/>
                  <w:b/>
                  <w:bCs/>
                  <w:szCs w:val="24"/>
                </w:rPr>
                <w:delText>f</w:delText>
              </w:r>
            </w:del>
          </w:p>
        </w:tc>
        <w:tc>
          <w:tcPr>
            <w:tcW w:w="1295" w:type="dxa"/>
          </w:tcPr>
          <w:p w14:paraId="7BF78503" w14:textId="6DA848BE" w:rsidR="005274B0" w:rsidRPr="002248ED" w:rsidDel="008045AB" w:rsidRDefault="005274B0" w:rsidP="006E4FCB">
            <w:pPr>
              <w:ind w:firstLine="0"/>
              <w:jc w:val="center"/>
              <w:rPr>
                <w:del w:id="930" w:author="blake grills" w:date="2020-04-13T20:39:00Z"/>
                <w:rFonts w:cs="Times New Roman"/>
                <w:b/>
                <w:bCs/>
                <w:szCs w:val="24"/>
              </w:rPr>
            </w:pPr>
            <w:del w:id="931" w:author="blake grills" w:date="2020-04-13T20:39:00Z">
              <w:r w:rsidRPr="002248ED" w:rsidDel="008045AB">
                <w:rPr>
                  <w:rFonts w:cs="Times New Roman"/>
                  <w:b/>
                  <w:bCs/>
                  <w:szCs w:val="24"/>
                </w:rPr>
                <w:delText>g</w:delText>
              </w:r>
            </w:del>
          </w:p>
        </w:tc>
        <w:tc>
          <w:tcPr>
            <w:tcW w:w="1295" w:type="dxa"/>
          </w:tcPr>
          <w:p w14:paraId="61B6BDEC" w14:textId="2EA46869" w:rsidR="005274B0" w:rsidRPr="002248ED" w:rsidDel="008045AB" w:rsidRDefault="005274B0" w:rsidP="006E4FCB">
            <w:pPr>
              <w:ind w:firstLine="0"/>
              <w:jc w:val="center"/>
              <w:rPr>
                <w:del w:id="932" w:author="blake grills" w:date="2020-04-13T20:39:00Z"/>
                <w:rFonts w:cs="Times New Roman"/>
                <w:b/>
                <w:bCs/>
                <w:szCs w:val="24"/>
              </w:rPr>
            </w:pPr>
            <w:del w:id="933" w:author="blake grills" w:date="2020-04-13T20:39:00Z">
              <w:r w:rsidRPr="002248ED" w:rsidDel="008045AB">
                <w:rPr>
                  <w:rFonts w:cs="Times New Roman"/>
                  <w:b/>
                  <w:bCs/>
                  <w:szCs w:val="24"/>
                </w:rPr>
                <w:delText>h</w:delText>
              </w:r>
            </w:del>
          </w:p>
        </w:tc>
        <w:tc>
          <w:tcPr>
            <w:tcW w:w="1295" w:type="dxa"/>
          </w:tcPr>
          <w:p w14:paraId="3AA0EE10" w14:textId="45E49405" w:rsidR="005274B0" w:rsidRPr="002248ED" w:rsidDel="008045AB" w:rsidRDefault="005274B0" w:rsidP="006E4FCB">
            <w:pPr>
              <w:ind w:firstLine="0"/>
              <w:jc w:val="center"/>
              <w:rPr>
                <w:del w:id="934" w:author="blake grills" w:date="2020-04-13T20:39:00Z"/>
                <w:rFonts w:cs="Times New Roman"/>
                <w:b/>
                <w:bCs/>
                <w:szCs w:val="24"/>
              </w:rPr>
            </w:pPr>
            <w:del w:id="935" w:author="blake grills" w:date="2020-04-13T20:39:00Z">
              <w:r w:rsidRPr="002248ED" w:rsidDel="008045AB">
                <w:rPr>
                  <w:rFonts w:cs="Times New Roman"/>
                  <w:b/>
                  <w:bCs/>
                  <w:szCs w:val="24"/>
                </w:rPr>
                <w:delText>i</w:delText>
              </w:r>
            </w:del>
          </w:p>
        </w:tc>
        <w:tc>
          <w:tcPr>
            <w:tcW w:w="1295" w:type="dxa"/>
          </w:tcPr>
          <w:p w14:paraId="4AD9A1CC" w14:textId="7FB15CE9" w:rsidR="005274B0" w:rsidRPr="002248ED" w:rsidDel="008045AB" w:rsidRDefault="005274B0" w:rsidP="006E4FCB">
            <w:pPr>
              <w:ind w:firstLine="0"/>
              <w:jc w:val="center"/>
              <w:rPr>
                <w:del w:id="936" w:author="blake grills" w:date="2020-04-13T20:39:00Z"/>
                <w:rFonts w:cs="Times New Roman"/>
                <w:b/>
                <w:bCs/>
                <w:szCs w:val="24"/>
              </w:rPr>
            </w:pPr>
            <w:del w:id="937" w:author="blake grills" w:date="2020-04-13T20:39:00Z">
              <w:r w:rsidRPr="002248ED" w:rsidDel="008045AB">
                <w:rPr>
                  <w:rFonts w:cs="Times New Roman"/>
                  <w:b/>
                  <w:bCs/>
                  <w:szCs w:val="24"/>
                </w:rPr>
                <w:delText>j</w:delText>
              </w:r>
            </w:del>
          </w:p>
        </w:tc>
      </w:tr>
      <w:tr w:rsidR="005274B0" w:rsidRPr="002248ED" w:rsidDel="008045AB" w14:paraId="42A175B4" w14:textId="77DBEFFA" w:rsidTr="006E4FCB">
        <w:trPr>
          <w:del w:id="938" w:author="blake grills" w:date="2020-04-13T20:39:00Z"/>
        </w:trPr>
        <w:tc>
          <w:tcPr>
            <w:tcW w:w="1294" w:type="dxa"/>
          </w:tcPr>
          <w:p w14:paraId="7995DAF7" w14:textId="3F1417FE" w:rsidR="005274B0" w:rsidRPr="002248ED" w:rsidDel="008045AB" w:rsidRDefault="005274B0" w:rsidP="006E4FCB">
            <w:pPr>
              <w:ind w:firstLine="0"/>
              <w:rPr>
                <w:del w:id="939" w:author="blake grills" w:date="2020-04-13T20:39:00Z"/>
                <w:rFonts w:cs="Times New Roman"/>
                <w:szCs w:val="24"/>
              </w:rPr>
            </w:pPr>
            <w:del w:id="940" w:author="blake grills" w:date="2020-04-13T20:39:00Z">
              <w:r w:rsidRPr="002248ED" w:rsidDel="008045AB">
                <w:rPr>
                  <w:rFonts w:cs="Times New Roman"/>
                  <w:i/>
                  <w:iCs/>
                  <w:szCs w:val="24"/>
                </w:rPr>
                <w:delText>0.0208</w:delText>
              </w:r>
            </w:del>
          </w:p>
        </w:tc>
        <w:tc>
          <w:tcPr>
            <w:tcW w:w="1295" w:type="dxa"/>
          </w:tcPr>
          <w:p w14:paraId="04FE3A22" w14:textId="0DFC5302" w:rsidR="005274B0" w:rsidRPr="002248ED" w:rsidDel="008045AB" w:rsidRDefault="005274B0" w:rsidP="006E4FCB">
            <w:pPr>
              <w:ind w:firstLine="0"/>
              <w:rPr>
                <w:del w:id="941" w:author="blake grills" w:date="2020-04-13T20:39:00Z"/>
                <w:rFonts w:cs="Times New Roman"/>
                <w:szCs w:val="24"/>
              </w:rPr>
            </w:pPr>
            <w:del w:id="942" w:author="blake grills" w:date="2020-04-13T20:39:00Z">
              <w:r w:rsidRPr="002248ED" w:rsidDel="008045AB">
                <w:rPr>
                  <w:rFonts w:cs="Times New Roman"/>
                  <w:i/>
                  <w:iCs/>
                  <w:szCs w:val="24"/>
                </w:rPr>
                <w:delText>0.0208</w:delText>
              </w:r>
            </w:del>
          </w:p>
        </w:tc>
        <w:tc>
          <w:tcPr>
            <w:tcW w:w="935" w:type="dxa"/>
          </w:tcPr>
          <w:p w14:paraId="2808DC55" w14:textId="0CC7A35D" w:rsidR="005274B0" w:rsidRPr="002248ED" w:rsidDel="008045AB" w:rsidRDefault="005274B0" w:rsidP="006E4FCB">
            <w:pPr>
              <w:ind w:firstLine="0"/>
              <w:rPr>
                <w:del w:id="943" w:author="blake grills" w:date="2020-04-13T20:39:00Z"/>
                <w:rFonts w:cs="Times New Roman"/>
                <w:szCs w:val="24"/>
              </w:rPr>
            </w:pPr>
            <w:del w:id="944" w:author="blake grills" w:date="2020-04-13T20:39:00Z">
              <w:r w:rsidRPr="002248ED" w:rsidDel="008045AB">
                <w:rPr>
                  <w:rFonts w:cs="Times New Roman"/>
                  <w:szCs w:val="24"/>
                </w:rPr>
                <w:delText>0</w:delText>
              </w:r>
            </w:del>
          </w:p>
        </w:tc>
        <w:tc>
          <w:tcPr>
            <w:tcW w:w="936" w:type="dxa"/>
          </w:tcPr>
          <w:p w14:paraId="76F96245" w14:textId="7080A448" w:rsidR="005274B0" w:rsidRPr="002248ED" w:rsidDel="008045AB" w:rsidRDefault="005274B0" w:rsidP="006E4FCB">
            <w:pPr>
              <w:ind w:firstLine="0"/>
              <w:rPr>
                <w:del w:id="945" w:author="blake grills" w:date="2020-04-13T20:39:00Z"/>
                <w:rFonts w:cs="Times New Roman"/>
                <w:szCs w:val="24"/>
              </w:rPr>
            </w:pPr>
            <w:del w:id="946" w:author="blake grills" w:date="2020-04-13T20:39:00Z">
              <w:r w:rsidRPr="002248ED" w:rsidDel="008045AB">
                <w:rPr>
                  <w:rFonts w:cs="Times New Roman"/>
                  <w:szCs w:val="24"/>
                </w:rPr>
                <w:delText>0</w:delText>
              </w:r>
            </w:del>
          </w:p>
        </w:tc>
        <w:tc>
          <w:tcPr>
            <w:tcW w:w="1295" w:type="dxa"/>
          </w:tcPr>
          <w:p w14:paraId="583BF683" w14:textId="23123524" w:rsidR="005274B0" w:rsidRPr="002248ED" w:rsidDel="008045AB" w:rsidRDefault="005274B0" w:rsidP="006E4FCB">
            <w:pPr>
              <w:ind w:firstLine="0"/>
              <w:rPr>
                <w:del w:id="947" w:author="blake grills" w:date="2020-04-13T20:39:00Z"/>
                <w:rFonts w:cs="Times New Roman"/>
                <w:szCs w:val="24"/>
              </w:rPr>
            </w:pPr>
            <w:del w:id="948" w:author="blake grills" w:date="2020-04-13T20:39:00Z">
              <w:r w:rsidRPr="002248ED" w:rsidDel="008045AB">
                <w:rPr>
                  <w:rFonts w:cs="Times New Roman"/>
                  <w:i/>
                  <w:iCs/>
                  <w:szCs w:val="24"/>
                </w:rPr>
                <w:delText>0.0416</w:delText>
              </w:r>
            </w:del>
          </w:p>
        </w:tc>
        <w:tc>
          <w:tcPr>
            <w:tcW w:w="1295" w:type="dxa"/>
          </w:tcPr>
          <w:p w14:paraId="0F6CECC3" w14:textId="295D63F8" w:rsidR="005274B0" w:rsidRPr="002248ED" w:rsidDel="008045AB" w:rsidRDefault="005274B0" w:rsidP="006E4FCB">
            <w:pPr>
              <w:ind w:firstLine="0"/>
              <w:rPr>
                <w:del w:id="949" w:author="blake grills" w:date="2020-04-13T20:39:00Z"/>
                <w:rFonts w:cs="Times New Roman"/>
                <w:szCs w:val="24"/>
              </w:rPr>
            </w:pPr>
            <w:del w:id="950" w:author="blake grills" w:date="2020-04-13T20:39:00Z">
              <w:r w:rsidRPr="002248ED" w:rsidDel="008045AB">
                <w:rPr>
                  <w:rFonts w:cs="Times New Roman"/>
                  <w:i/>
                  <w:iCs/>
                  <w:szCs w:val="24"/>
                </w:rPr>
                <w:delText>0.0208</w:delText>
              </w:r>
            </w:del>
          </w:p>
        </w:tc>
        <w:tc>
          <w:tcPr>
            <w:tcW w:w="1295" w:type="dxa"/>
          </w:tcPr>
          <w:p w14:paraId="60C3C144" w14:textId="316B5DAE" w:rsidR="005274B0" w:rsidRPr="002248ED" w:rsidDel="008045AB" w:rsidRDefault="005274B0" w:rsidP="006E4FCB">
            <w:pPr>
              <w:ind w:firstLine="0"/>
              <w:rPr>
                <w:del w:id="951" w:author="blake grills" w:date="2020-04-13T20:39:00Z"/>
                <w:rFonts w:cs="Times New Roman"/>
                <w:szCs w:val="24"/>
              </w:rPr>
            </w:pPr>
            <w:del w:id="952" w:author="blake grills" w:date="2020-04-13T20:39:00Z">
              <w:r w:rsidRPr="002248ED" w:rsidDel="008045AB">
                <w:rPr>
                  <w:rFonts w:cs="Times New Roman"/>
                  <w:szCs w:val="24"/>
                </w:rPr>
                <w:delText>0</w:delText>
              </w:r>
            </w:del>
          </w:p>
        </w:tc>
        <w:tc>
          <w:tcPr>
            <w:tcW w:w="1295" w:type="dxa"/>
          </w:tcPr>
          <w:p w14:paraId="50DA3208" w14:textId="31227BBE" w:rsidR="005274B0" w:rsidRPr="002248ED" w:rsidDel="008045AB" w:rsidRDefault="005274B0" w:rsidP="006E4FCB">
            <w:pPr>
              <w:ind w:firstLine="0"/>
              <w:rPr>
                <w:del w:id="953" w:author="blake grills" w:date="2020-04-13T20:39:00Z"/>
                <w:rFonts w:cs="Times New Roman"/>
                <w:szCs w:val="24"/>
              </w:rPr>
            </w:pPr>
            <w:del w:id="954" w:author="blake grills" w:date="2020-04-13T20:39:00Z">
              <w:r w:rsidRPr="002248ED" w:rsidDel="008045AB">
                <w:rPr>
                  <w:rFonts w:cs="Times New Roman"/>
                  <w:szCs w:val="24"/>
                </w:rPr>
                <w:delText>0</w:delText>
              </w:r>
            </w:del>
          </w:p>
        </w:tc>
        <w:tc>
          <w:tcPr>
            <w:tcW w:w="1295" w:type="dxa"/>
          </w:tcPr>
          <w:p w14:paraId="5DBE3F10" w14:textId="698349DA" w:rsidR="005274B0" w:rsidRPr="002248ED" w:rsidDel="008045AB" w:rsidRDefault="005274B0" w:rsidP="006E4FCB">
            <w:pPr>
              <w:ind w:firstLine="0"/>
              <w:rPr>
                <w:del w:id="955" w:author="blake grills" w:date="2020-04-13T20:39:00Z"/>
                <w:rFonts w:cs="Times New Roman"/>
                <w:szCs w:val="24"/>
              </w:rPr>
            </w:pPr>
            <w:del w:id="956" w:author="blake grills" w:date="2020-04-13T20:39:00Z">
              <w:r w:rsidRPr="002248ED" w:rsidDel="008045AB">
                <w:rPr>
                  <w:rFonts w:cs="Times New Roman"/>
                  <w:i/>
                  <w:iCs/>
                  <w:szCs w:val="24"/>
                </w:rPr>
                <w:delText>0.0208</w:delText>
              </w:r>
            </w:del>
          </w:p>
        </w:tc>
        <w:tc>
          <w:tcPr>
            <w:tcW w:w="1295" w:type="dxa"/>
          </w:tcPr>
          <w:p w14:paraId="668620B4" w14:textId="7AAA71C8" w:rsidR="005274B0" w:rsidRPr="002248ED" w:rsidDel="008045AB" w:rsidRDefault="005274B0" w:rsidP="006E4FCB">
            <w:pPr>
              <w:ind w:firstLine="0"/>
              <w:rPr>
                <w:del w:id="957" w:author="blake grills" w:date="2020-04-13T20:39:00Z"/>
                <w:rFonts w:cs="Times New Roman"/>
                <w:szCs w:val="24"/>
              </w:rPr>
            </w:pPr>
            <w:del w:id="958" w:author="blake grills" w:date="2020-04-13T20:39:00Z">
              <w:r w:rsidRPr="002248ED" w:rsidDel="008045AB">
                <w:rPr>
                  <w:rFonts w:cs="Times New Roman"/>
                  <w:szCs w:val="24"/>
                </w:rPr>
                <w:delText>0</w:delText>
              </w:r>
            </w:del>
          </w:p>
        </w:tc>
      </w:tr>
      <w:tr w:rsidR="005274B0" w:rsidRPr="002248ED" w:rsidDel="008045AB" w14:paraId="1EBFE75A" w14:textId="5204661E" w:rsidTr="006E4FCB">
        <w:trPr>
          <w:del w:id="959" w:author="blake grills" w:date="2020-04-13T20:39:00Z"/>
        </w:trPr>
        <w:tc>
          <w:tcPr>
            <w:tcW w:w="1294" w:type="dxa"/>
          </w:tcPr>
          <w:p w14:paraId="472D4BD6" w14:textId="44BEAA7B" w:rsidR="005274B0" w:rsidRPr="002248ED" w:rsidDel="008045AB" w:rsidRDefault="005274B0" w:rsidP="006E4FCB">
            <w:pPr>
              <w:ind w:firstLine="0"/>
              <w:jc w:val="center"/>
              <w:rPr>
                <w:del w:id="960" w:author="blake grills" w:date="2020-04-13T20:39:00Z"/>
                <w:rFonts w:cs="Times New Roman"/>
                <w:b/>
                <w:bCs/>
                <w:szCs w:val="24"/>
              </w:rPr>
            </w:pPr>
            <w:del w:id="961" w:author="blake grills" w:date="2020-04-13T20:39:00Z">
              <w:r w:rsidRPr="002248ED" w:rsidDel="008045AB">
                <w:rPr>
                  <w:rFonts w:cs="Times New Roman"/>
                  <w:b/>
                  <w:bCs/>
                  <w:szCs w:val="24"/>
                </w:rPr>
                <w:delText>k</w:delText>
              </w:r>
            </w:del>
          </w:p>
        </w:tc>
        <w:tc>
          <w:tcPr>
            <w:tcW w:w="1295" w:type="dxa"/>
          </w:tcPr>
          <w:p w14:paraId="2FC33B97" w14:textId="2CEDADA8" w:rsidR="005274B0" w:rsidRPr="002248ED" w:rsidDel="008045AB" w:rsidRDefault="005274B0" w:rsidP="006E4FCB">
            <w:pPr>
              <w:ind w:firstLine="0"/>
              <w:jc w:val="center"/>
              <w:rPr>
                <w:del w:id="962" w:author="blake grills" w:date="2020-04-13T20:39:00Z"/>
                <w:rFonts w:cs="Times New Roman"/>
                <w:b/>
                <w:bCs/>
                <w:szCs w:val="24"/>
              </w:rPr>
            </w:pPr>
            <w:del w:id="963" w:author="blake grills" w:date="2020-04-13T20:39:00Z">
              <w:r w:rsidRPr="002248ED" w:rsidDel="008045AB">
                <w:rPr>
                  <w:rFonts w:cs="Times New Roman"/>
                  <w:b/>
                  <w:bCs/>
                  <w:szCs w:val="24"/>
                </w:rPr>
                <w:delText>l</w:delText>
              </w:r>
            </w:del>
          </w:p>
        </w:tc>
        <w:tc>
          <w:tcPr>
            <w:tcW w:w="935" w:type="dxa"/>
          </w:tcPr>
          <w:p w14:paraId="6FD1EA71" w14:textId="6BBA47E7" w:rsidR="005274B0" w:rsidRPr="002248ED" w:rsidDel="008045AB" w:rsidRDefault="005274B0" w:rsidP="006E4FCB">
            <w:pPr>
              <w:ind w:firstLine="0"/>
              <w:jc w:val="center"/>
              <w:rPr>
                <w:del w:id="964" w:author="blake grills" w:date="2020-04-13T20:39:00Z"/>
                <w:rFonts w:cs="Times New Roman"/>
                <w:b/>
                <w:bCs/>
                <w:szCs w:val="24"/>
              </w:rPr>
            </w:pPr>
            <w:del w:id="965" w:author="blake grills" w:date="2020-04-13T20:39:00Z">
              <w:r w:rsidRPr="002248ED" w:rsidDel="008045AB">
                <w:rPr>
                  <w:rFonts w:cs="Times New Roman"/>
                  <w:b/>
                  <w:bCs/>
                  <w:szCs w:val="24"/>
                </w:rPr>
                <w:delText>m</w:delText>
              </w:r>
            </w:del>
          </w:p>
        </w:tc>
        <w:tc>
          <w:tcPr>
            <w:tcW w:w="936" w:type="dxa"/>
          </w:tcPr>
          <w:p w14:paraId="631BE20A" w14:textId="1E06640C" w:rsidR="005274B0" w:rsidRPr="002248ED" w:rsidDel="008045AB" w:rsidRDefault="005274B0" w:rsidP="006E4FCB">
            <w:pPr>
              <w:ind w:firstLine="0"/>
              <w:jc w:val="center"/>
              <w:rPr>
                <w:del w:id="966" w:author="blake grills" w:date="2020-04-13T20:39:00Z"/>
                <w:rFonts w:cs="Times New Roman"/>
                <w:b/>
                <w:bCs/>
                <w:szCs w:val="24"/>
              </w:rPr>
            </w:pPr>
            <w:del w:id="967" w:author="blake grills" w:date="2020-04-13T20:39:00Z">
              <w:r w:rsidRPr="002248ED" w:rsidDel="008045AB">
                <w:rPr>
                  <w:rFonts w:cs="Times New Roman"/>
                  <w:b/>
                  <w:bCs/>
                  <w:szCs w:val="24"/>
                </w:rPr>
                <w:delText>n</w:delText>
              </w:r>
            </w:del>
          </w:p>
        </w:tc>
        <w:tc>
          <w:tcPr>
            <w:tcW w:w="1295" w:type="dxa"/>
          </w:tcPr>
          <w:p w14:paraId="3FBB968A" w14:textId="00458656" w:rsidR="005274B0" w:rsidRPr="002248ED" w:rsidDel="008045AB" w:rsidRDefault="005274B0" w:rsidP="006E4FCB">
            <w:pPr>
              <w:ind w:firstLine="0"/>
              <w:jc w:val="center"/>
              <w:rPr>
                <w:del w:id="968" w:author="blake grills" w:date="2020-04-13T20:39:00Z"/>
                <w:rFonts w:cs="Times New Roman"/>
                <w:b/>
                <w:bCs/>
                <w:szCs w:val="24"/>
              </w:rPr>
            </w:pPr>
            <w:del w:id="969" w:author="blake grills" w:date="2020-04-13T20:39:00Z">
              <w:r w:rsidRPr="002248ED" w:rsidDel="008045AB">
                <w:rPr>
                  <w:rFonts w:cs="Times New Roman"/>
                  <w:b/>
                  <w:bCs/>
                  <w:szCs w:val="24"/>
                </w:rPr>
                <w:delText>o</w:delText>
              </w:r>
            </w:del>
          </w:p>
        </w:tc>
        <w:tc>
          <w:tcPr>
            <w:tcW w:w="1295" w:type="dxa"/>
          </w:tcPr>
          <w:p w14:paraId="1A8AFE1B" w14:textId="4458D739" w:rsidR="005274B0" w:rsidRPr="002248ED" w:rsidDel="008045AB" w:rsidRDefault="005274B0" w:rsidP="006E4FCB">
            <w:pPr>
              <w:ind w:firstLine="0"/>
              <w:jc w:val="center"/>
              <w:rPr>
                <w:del w:id="970" w:author="blake grills" w:date="2020-04-13T20:39:00Z"/>
                <w:rFonts w:cs="Times New Roman"/>
                <w:b/>
                <w:bCs/>
                <w:szCs w:val="24"/>
              </w:rPr>
            </w:pPr>
            <w:del w:id="971" w:author="blake grills" w:date="2020-04-13T20:39:00Z">
              <w:r w:rsidRPr="002248ED" w:rsidDel="008045AB">
                <w:rPr>
                  <w:rFonts w:cs="Times New Roman"/>
                  <w:b/>
                  <w:bCs/>
                  <w:szCs w:val="24"/>
                </w:rPr>
                <w:delText>p</w:delText>
              </w:r>
            </w:del>
          </w:p>
        </w:tc>
        <w:tc>
          <w:tcPr>
            <w:tcW w:w="1295" w:type="dxa"/>
          </w:tcPr>
          <w:p w14:paraId="614320B5" w14:textId="49E3D273" w:rsidR="005274B0" w:rsidRPr="002248ED" w:rsidDel="008045AB" w:rsidRDefault="005274B0" w:rsidP="006E4FCB">
            <w:pPr>
              <w:ind w:firstLine="0"/>
              <w:jc w:val="center"/>
              <w:rPr>
                <w:del w:id="972" w:author="blake grills" w:date="2020-04-13T20:39:00Z"/>
                <w:rFonts w:cs="Times New Roman"/>
                <w:b/>
                <w:bCs/>
                <w:szCs w:val="24"/>
              </w:rPr>
            </w:pPr>
            <w:del w:id="973" w:author="blake grills" w:date="2020-04-13T20:39:00Z">
              <w:r w:rsidRPr="002248ED" w:rsidDel="008045AB">
                <w:rPr>
                  <w:rFonts w:cs="Times New Roman"/>
                  <w:b/>
                  <w:bCs/>
                  <w:szCs w:val="24"/>
                </w:rPr>
                <w:delText>q</w:delText>
              </w:r>
            </w:del>
          </w:p>
        </w:tc>
        <w:tc>
          <w:tcPr>
            <w:tcW w:w="1295" w:type="dxa"/>
          </w:tcPr>
          <w:p w14:paraId="674AA3DB" w14:textId="4E50F6A2" w:rsidR="005274B0" w:rsidRPr="002248ED" w:rsidDel="008045AB" w:rsidRDefault="005274B0" w:rsidP="006E4FCB">
            <w:pPr>
              <w:ind w:firstLine="0"/>
              <w:jc w:val="center"/>
              <w:rPr>
                <w:del w:id="974" w:author="blake grills" w:date="2020-04-13T20:39:00Z"/>
                <w:rFonts w:cs="Times New Roman"/>
                <w:b/>
                <w:bCs/>
                <w:szCs w:val="24"/>
              </w:rPr>
            </w:pPr>
            <w:del w:id="975" w:author="blake grills" w:date="2020-04-13T20:39:00Z">
              <w:r w:rsidRPr="002248ED" w:rsidDel="008045AB">
                <w:rPr>
                  <w:rFonts w:cs="Times New Roman"/>
                  <w:b/>
                  <w:bCs/>
                  <w:szCs w:val="24"/>
                </w:rPr>
                <w:delText>r</w:delText>
              </w:r>
            </w:del>
          </w:p>
        </w:tc>
        <w:tc>
          <w:tcPr>
            <w:tcW w:w="1295" w:type="dxa"/>
          </w:tcPr>
          <w:p w14:paraId="357CFC2D" w14:textId="47F7B972" w:rsidR="005274B0" w:rsidRPr="002248ED" w:rsidDel="008045AB" w:rsidRDefault="005274B0" w:rsidP="006E4FCB">
            <w:pPr>
              <w:ind w:firstLine="0"/>
              <w:jc w:val="center"/>
              <w:rPr>
                <w:del w:id="976" w:author="blake grills" w:date="2020-04-13T20:39:00Z"/>
                <w:rFonts w:cs="Times New Roman"/>
                <w:b/>
                <w:bCs/>
                <w:szCs w:val="24"/>
              </w:rPr>
            </w:pPr>
            <w:del w:id="977" w:author="blake grills" w:date="2020-04-13T20:39:00Z">
              <w:r w:rsidRPr="002248ED" w:rsidDel="008045AB">
                <w:rPr>
                  <w:rFonts w:cs="Times New Roman"/>
                  <w:b/>
                  <w:bCs/>
                  <w:szCs w:val="24"/>
                </w:rPr>
                <w:delText>s</w:delText>
              </w:r>
            </w:del>
          </w:p>
        </w:tc>
        <w:tc>
          <w:tcPr>
            <w:tcW w:w="1295" w:type="dxa"/>
          </w:tcPr>
          <w:p w14:paraId="16E3083E" w14:textId="53D5F427" w:rsidR="005274B0" w:rsidRPr="002248ED" w:rsidDel="008045AB" w:rsidRDefault="005274B0" w:rsidP="006E4FCB">
            <w:pPr>
              <w:ind w:firstLine="0"/>
              <w:jc w:val="center"/>
              <w:rPr>
                <w:del w:id="978" w:author="blake grills" w:date="2020-04-13T20:39:00Z"/>
                <w:rFonts w:cs="Times New Roman"/>
                <w:b/>
                <w:bCs/>
                <w:szCs w:val="24"/>
              </w:rPr>
            </w:pPr>
            <w:del w:id="979" w:author="blake grills" w:date="2020-04-13T20:39:00Z">
              <w:r w:rsidRPr="002248ED" w:rsidDel="008045AB">
                <w:rPr>
                  <w:rFonts w:cs="Times New Roman"/>
                  <w:b/>
                  <w:bCs/>
                  <w:szCs w:val="24"/>
                </w:rPr>
                <w:delText>t</w:delText>
              </w:r>
            </w:del>
          </w:p>
        </w:tc>
      </w:tr>
      <w:tr w:rsidR="005274B0" w:rsidRPr="002248ED" w:rsidDel="008045AB" w14:paraId="3E5FB8A1" w14:textId="14B93A8B" w:rsidTr="006E4FCB">
        <w:trPr>
          <w:del w:id="980" w:author="blake grills" w:date="2020-04-13T20:39:00Z"/>
        </w:trPr>
        <w:tc>
          <w:tcPr>
            <w:tcW w:w="1294" w:type="dxa"/>
          </w:tcPr>
          <w:p w14:paraId="431B1D58" w14:textId="415C7CF0" w:rsidR="005274B0" w:rsidRPr="002248ED" w:rsidDel="008045AB" w:rsidRDefault="005274B0" w:rsidP="006E4FCB">
            <w:pPr>
              <w:ind w:firstLine="0"/>
              <w:rPr>
                <w:del w:id="981" w:author="blake grills" w:date="2020-04-13T20:39:00Z"/>
                <w:rFonts w:cs="Times New Roman"/>
                <w:szCs w:val="24"/>
              </w:rPr>
            </w:pPr>
            <w:del w:id="982" w:author="blake grills" w:date="2020-04-13T20:39:00Z">
              <w:r w:rsidRPr="002248ED" w:rsidDel="008045AB">
                <w:rPr>
                  <w:rFonts w:cs="Times New Roman"/>
                  <w:i/>
                  <w:iCs/>
                  <w:szCs w:val="24"/>
                </w:rPr>
                <w:delText>0.0208</w:delText>
              </w:r>
            </w:del>
          </w:p>
        </w:tc>
        <w:tc>
          <w:tcPr>
            <w:tcW w:w="1295" w:type="dxa"/>
          </w:tcPr>
          <w:p w14:paraId="024194E9" w14:textId="56CE34AA" w:rsidR="005274B0" w:rsidRPr="002248ED" w:rsidDel="008045AB" w:rsidRDefault="005274B0" w:rsidP="006E4FCB">
            <w:pPr>
              <w:ind w:firstLine="0"/>
              <w:rPr>
                <w:del w:id="983" w:author="blake grills" w:date="2020-04-13T20:39:00Z"/>
                <w:rFonts w:cs="Times New Roman"/>
                <w:szCs w:val="24"/>
              </w:rPr>
            </w:pPr>
            <w:del w:id="984" w:author="blake grills" w:date="2020-04-13T20:39:00Z">
              <w:r w:rsidRPr="002248ED" w:rsidDel="008045AB">
                <w:rPr>
                  <w:rFonts w:cs="Times New Roman"/>
                  <w:i/>
                  <w:iCs/>
                  <w:szCs w:val="24"/>
                </w:rPr>
                <w:delText>0.0208</w:delText>
              </w:r>
            </w:del>
          </w:p>
        </w:tc>
        <w:tc>
          <w:tcPr>
            <w:tcW w:w="935" w:type="dxa"/>
          </w:tcPr>
          <w:p w14:paraId="28FA5D40" w14:textId="59986FA6" w:rsidR="005274B0" w:rsidRPr="002248ED" w:rsidDel="008045AB" w:rsidRDefault="005274B0" w:rsidP="006E4FCB">
            <w:pPr>
              <w:ind w:firstLine="0"/>
              <w:rPr>
                <w:del w:id="985" w:author="blake grills" w:date="2020-04-13T20:39:00Z"/>
                <w:rFonts w:cs="Times New Roman"/>
                <w:szCs w:val="24"/>
              </w:rPr>
            </w:pPr>
            <w:del w:id="986" w:author="blake grills" w:date="2020-04-13T20:39:00Z">
              <w:r w:rsidRPr="002248ED" w:rsidDel="008045AB">
                <w:rPr>
                  <w:rFonts w:cs="Times New Roman"/>
                  <w:szCs w:val="24"/>
                </w:rPr>
                <w:delText>0</w:delText>
              </w:r>
            </w:del>
          </w:p>
        </w:tc>
        <w:tc>
          <w:tcPr>
            <w:tcW w:w="936" w:type="dxa"/>
          </w:tcPr>
          <w:p w14:paraId="27D83958" w14:textId="460D8A37" w:rsidR="005274B0" w:rsidRPr="002248ED" w:rsidDel="008045AB" w:rsidRDefault="005274B0" w:rsidP="006E4FCB">
            <w:pPr>
              <w:ind w:firstLine="0"/>
              <w:rPr>
                <w:del w:id="987" w:author="blake grills" w:date="2020-04-13T20:39:00Z"/>
                <w:rFonts w:cs="Times New Roman"/>
                <w:szCs w:val="24"/>
              </w:rPr>
            </w:pPr>
            <w:del w:id="988" w:author="blake grills" w:date="2020-04-13T20:39:00Z">
              <w:r w:rsidRPr="002248ED" w:rsidDel="008045AB">
                <w:rPr>
                  <w:rFonts w:cs="Times New Roman"/>
                  <w:szCs w:val="24"/>
                </w:rPr>
                <w:delText>0</w:delText>
              </w:r>
            </w:del>
          </w:p>
        </w:tc>
        <w:tc>
          <w:tcPr>
            <w:tcW w:w="1295" w:type="dxa"/>
          </w:tcPr>
          <w:p w14:paraId="2D1CAE53" w14:textId="095E37FB" w:rsidR="005274B0" w:rsidRPr="002248ED" w:rsidDel="008045AB" w:rsidRDefault="005274B0" w:rsidP="006E4FCB">
            <w:pPr>
              <w:ind w:firstLine="0"/>
              <w:rPr>
                <w:del w:id="989" w:author="blake grills" w:date="2020-04-13T20:39:00Z"/>
                <w:rFonts w:cs="Times New Roman"/>
                <w:szCs w:val="24"/>
              </w:rPr>
            </w:pPr>
            <w:del w:id="990" w:author="blake grills" w:date="2020-04-13T20:39:00Z">
              <w:r w:rsidRPr="002248ED" w:rsidDel="008045AB">
                <w:rPr>
                  <w:rFonts w:cs="Times New Roman"/>
                  <w:i/>
                  <w:iCs/>
                  <w:szCs w:val="24"/>
                </w:rPr>
                <w:delText>0.0625</w:delText>
              </w:r>
            </w:del>
          </w:p>
        </w:tc>
        <w:tc>
          <w:tcPr>
            <w:tcW w:w="1295" w:type="dxa"/>
          </w:tcPr>
          <w:p w14:paraId="40587953" w14:textId="67F557A6" w:rsidR="005274B0" w:rsidRPr="002248ED" w:rsidDel="008045AB" w:rsidRDefault="005274B0" w:rsidP="006E4FCB">
            <w:pPr>
              <w:ind w:firstLine="0"/>
              <w:rPr>
                <w:del w:id="991" w:author="blake grills" w:date="2020-04-13T20:39:00Z"/>
                <w:rFonts w:cs="Times New Roman"/>
                <w:szCs w:val="24"/>
              </w:rPr>
            </w:pPr>
            <w:del w:id="992" w:author="blake grills" w:date="2020-04-13T20:39:00Z">
              <w:r w:rsidRPr="002248ED" w:rsidDel="008045AB">
                <w:rPr>
                  <w:rFonts w:cs="Times New Roman"/>
                  <w:i/>
                  <w:iCs/>
                  <w:szCs w:val="24"/>
                </w:rPr>
                <w:delText>0.0416</w:delText>
              </w:r>
            </w:del>
          </w:p>
        </w:tc>
        <w:tc>
          <w:tcPr>
            <w:tcW w:w="1295" w:type="dxa"/>
          </w:tcPr>
          <w:p w14:paraId="1D333075" w14:textId="3F27911C" w:rsidR="005274B0" w:rsidRPr="002248ED" w:rsidDel="008045AB" w:rsidRDefault="005274B0" w:rsidP="006E4FCB">
            <w:pPr>
              <w:ind w:firstLine="0"/>
              <w:rPr>
                <w:del w:id="993" w:author="blake grills" w:date="2020-04-13T20:39:00Z"/>
                <w:rFonts w:cs="Times New Roman"/>
                <w:szCs w:val="24"/>
              </w:rPr>
            </w:pPr>
            <w:del w:id="994" w:author="blake grills" w:date="2020-04-13T20:39:00Z">
              <w:r w:rsidRPr="002248ED" w:rsidDel="008045AB">
                <w:rPr>
                  <w:rFonts w:cs="Times New Roman"/>
                  <w:szCs w:val="24"/>
                </w:rPr>
                <w:delText>0</w:delText>
              </w:r>
            </w:del>
          </w:p>
        </w:tc>
        <w:tc>
          <w:tcPr>
            <w:tcW w:w="1295" w:type="dxa"/>
          </w:tcPr>
          <w:p w14:paraId="4FD6C109" w14:textId="70DFD3E2" w:rsidR="005274B0" w:rsidRPr="002248ED" w:rsidDel="008045AB" w:rsidRDefault="005274B0" w:rsidP="006E4FCB">
            <w:pPr>
              <w:ind w:firstLine="0"/>
              <w:rPr>
                <w:del w:id="995" w:author="blake grills" w:date="2020-04-13T20:39:00Z"/>
                <w:rFonts w:cs="Times New Roman"/>
                <w:szCs w:val="24"/>
              </w:rPr>
            </w:pPr>
            <w:del w:id="996" w:author="blake grills" w:date="2020-04-13T20:39:00Z">
              <w:r w:rsidRPr="002248ED" w:rsidDel="008045AB">
                <w:rPr>
                  <w:rFonts w:cs="Times New Roman"/>
                  <w:i/>
                  <w:iCs/>
                  <w:szCs w:val="24"/>
                </w:rPr>
                <w:delText>0.0208</w:delText>
              </w:r>
            </w:del>
          </w:p>
        </w:tc>
        <w:tc>
          <w:tcPr>
            <w:tcW w:w="1295" w:type="dxa"/>
          </w:tcPr>
          <w:p w14:paraId="7CB84983" w14:textId="39CAE7C7" w:rsidR="005274B0" w:rsidRPr="002248ED" w:rsidDel="008045AB" w:rsidRDefault="005274B0" w:rsidP="006E4FCB">
            <w:pPr>
              <w:ind w:firstLine="0"/>
              <w:rPr>
                <w:del w:id="997" w:author="blake grills" w:date="2020-04-13T20:39:00Z"/>
                <w:rFonts w:cs="Times New Roman"/>
                <w:szCs w:val="24"/>
              </w:rPr>
            </w:pPr>
            <w:del w:id="998" w:author="blake grills" w:date="2020-04-13T20:39:00Z">
              <w:r w:rsidRPr="002248ED" w:rsidDel="008045AB">
                <w:rPr>
                  <w:rFonts w:cs="Times New Roman"/>
                  <w:i/>
                  <w:iCs/>
                  <w:szCs w:val="24"/>
                </w:rPr>
                <w:delText>0.0416</w:delText>
              </w:r>
            </w:del>
          </w:p>
        </w:tc>
        <w:tc>
          <w:tcPr>
            <w:tcW w:w="1295" w:type="dxa"/>
          </w:tcPr>
          <w:p w14:paraId="44E91F39" w14:textId="51430F92" w:rsidR="005274B0" w:rsidRPr="002248ED" w:rsidDel="008045AB" w:rsidRDefault="005274B0" w:rsidP="006E4FCB">
            <w:pPr>
              <w:ind w:firstLine="0"/>
              <w:rPr>
                <w:del w:id="999" w:author="blake grills" w:date="2020-04-13T20:39:00Z"/>
                <w:rFonts w:cs="Times New Roman"/>
                <w:szCs w:val="24"/>
              </w:rPr>
            </w:pPr>
            <w:del w:id="1000" w:author="blake grills" w:date="2020-04-13T20:39:00Z">
              <w:r w:rsidRPr="002248ED" w:rsidDel="008045AB">
                <w:rPr>
                  <w:rFonts w:cs="Times New Roman"/>
                  <w:i/>
                  <w:iCs/>
                  <w:szCs w:val="24"/>
                </w:rPr>
                <w:delText>0.0625</w:delText>
              </w:r>
            </w:del>
          </w:p>
        </w:tc>
      </w:tr>
      <w:tr w:rsidR="005274B0" w:rsidRPr="002248ED" w:rsidDel="008045AB" w14:paraId="374F00B9" w14:textId="486D69DC" w:rsidTr="006E4FCB">
        <w:trPr>
          <w:del w:id="1001" w:author="blake grills" w:date="2020-04-13T20:39:00Z"/>
        </w:trPr>
        <w:tc>
          <w:tcPr>
            <w:tcW w:w="1294" w:type="dxa"/>
          </w:tcPr>
          <w:p w14:paraId="793ADA0B" w14:textId="3E73970E" w:rsidR="005274B0" w:rsidRPr="002248ED" w:rsidDel="008045AB" w:rsidRDefault="005274B0" w:rsidP="006E4FCB">
            <w:pPr>
              <w:ind w:firstLine="0"/>
              <w:jc w:val="center"/>
              <w:rPr>
                <w:del w:id="1002" w:author="blake grills" w:date="2020-04-13T20:39:00Z"/>
                <w:rFonts w:cs="Times New Roman"/>
                <w:b/>
                <w:bCs/>
                <w:szCs w:val="24"/>
              </w:rPr>
            </w:pPr>
            <w:del w:id="1003" w:author="blake grills" w:date="2020-04-13T20:39:00Z">
              <w:r w:rsidRPr="002248ED" w:rsidDel="008045AB">
                <w:rPr>
                  <w:rFonts w:cs="Times New Roman"/>
                  <w:b/>
                  <w:bCs/>
                  <w:szCs w:val="24"/>
                </w:rPr>
                <w:delText>u</w:delText>
              </w:r>
            </w:del>
          </w:p>
        </w:tc>
        <w:tc>
          <w:tcPr>
            <w:tcW w:w="1295" w:type="dxa"/>
          </w:tcPr>
          <w:p w14:paraId="61CBC4DD" w14:textId="31C677C0" w:rsidR="005274B0" w:rsidRPr="002248ED" w:rsidDel="008045AB" w:rsidRDefault="005274B0" w:rsidP="006E4FCB">
            <w:pPr>
              <w:ind w:firstLine="0"/>
              <w:jc w:val="center"/>
              <w:rPr>
                <w:del w:id="1004" w:author="blake grills" w:date="2020-04-13T20:39:00Z"/>
                <w:rFonts w:cs="Times New Roman"/>
                <w:b/>
                <w:bCs/>
                <w:szCs w:val="24"/>
              </w:rPr>
            </w:pPr>
            <w:del w:id="1005" w:author="blake grills" w:date="2020-04-13T20:39:00Z">
              <w:r w:rsidRPr="002248ED" w:rsidDel="008045AB">
                <w:rPr>
                  <w:rFonts w:cs="Times New Roman"/>
                  <w:b/>
                  <w:bCs/>
                  <w:szCs w:val="24"/>
                </w:rPr>
                <w:delText>v</w:delText>
              </w:r>
            </w:del>
          </w:p>
        </w:tc>
        <w:tc>
          <w:tcPr>
            <w:tcW w:w="935" w:type="dxa"/>
          </w:tcPr>
          <w:p w14:paraId="614C4FA3" w14:textId="09C72D53" w:rsidR="005274B0" w:rsidRPr="002248ED" w:rsidDel="008045AB" w:rsidRDefault="005274B0" w:rsidP="006E4FCB">
            <w:pPr>
              <w:ind w:firstLine="0"/>
              <w:jc w:val="center"/>
              <w:rPr>
                <w:del w:id="1006" w:author="blake grills" w:date="2020-04-13T20:39:00Z"/>
                <w:rFonts w:cs="Times New Roman"/>
                <w:b/>
                <w:bCs/>
                <w:szCs w:val="24"/>
              </w:rPr>
            </w:pPr>
            <w:del w:id="1007" w:author="blake grills" w:date="2020-04-13T20:39:00Z">
              <w:r w:rsidRPr="002248ED" w:rsidDel="008045AB">
                <w:rPr>
                  <w:rFonts w:cs="Times New Roman"/>
                  <w:b/>
                  <w:bCs/>
                  <w:szCs w:val="24"/>
                </w:rPr>
                <w:delText>w</w:delText>
              </w:r>
            </w:del>
          </w:p>
        </w:tc>
        <w:tc>
          <w:tcPr>
            <w:tcW w:w="936" w:type="dxa"/>
          </w:tcPr>
          <w:p w14:paraId="47981BFF" w14:textId="7CC32AC2" w:rsidR="005274B0" w:rsidRPr="002248ED" w:rsidDel="008045AB" w:rsidRDefault="005274B0" w:rsidP="006E4FCB">
            <w:pPr>
              <w:ind w:firstLine="0"/>
              <w:jc w:val="center"/>
              <w:rPr>
                <w:del w:id="1008" w:author="blake grills" w:date="2020-04-13T20:39:00Z"/>
                <w:rFonts w:cs="Times New Roman"/>
                <w:b/>
                <w:bCs/>
                <w:szCs w:val="24"/>
              </w:rPr>
            </w:pPr>
            <w:del w:id="1009" w:author="blake grills" w:date="2020-04-13T20:39:00Z">
              <w:r w:rsidRPr="002248ED" w:rsidDel="008045AB">
                <w:rPr>
                  <w:rFonts w:cs="Times New Roman"/>
                  <w:b/>
                  <w:bCs/>
                  <w:szCs w:val="24"/>
                </w:rPr>
                <w:delText>x</w:delText>
              </w:r>
            </w:del>
          </w:p>
        </w:tc>
        <w:tc>
          <w:tcPr>
            <w:tcW w:w="1295" w:type="dxa"/>
          </w:tcPr>
          <w:p w14:paraId="3176E22D" w14:textId="18A1713D" w:rsidR="005274B0" w:rsidRPr="002248ED" w:rsidDel="008045AB" w:rsidRDefault="005274B0" w:rsidP="006E4FCB">
            <w:pPr>
              <w:ind w:firstLine="0"/>
              <w:jc w:val="center"/>
              <w:rPr>
                <w:del w:id="1010" w:author="blake grills" w:date="2020-04-13T20:39:00Z"/>
                <w:rFonts w:cs="Times New Roman"/>
                <w:b/>
                <w:bCs/>
                <w:szCs w:val="24"/>
              </w:rPr>
            </w:pPr>
            <w:del w:id="1011" w:author="blake grills" w:date="2020-04-13T20:39:00Z">
              <w:r w:rsidRPr="002248ED" w:rsidDel="008045AB">
                <w:rPr>
                  <w:rFonts w:cs="Times New Roman"/>
                  <w:b/>
                  <w:bCs/>
                  <w:szCs w:val="24"/>
                </w:rPr>
                <w:delText>y</w:delText>
              </w:r>
            </w:del>
          </w:p>
        </w:tc>
        <w:tc>
          <w:tcPr>
            <w:tcW w:w="1295" w:type="dxa"/>
          </w:tcPr>
          <w:p w14:paraId="38CF9856" w14:textId="066F2FEB" w:rsidR="005274B0" w:rsidRPr="002248ED" w:rsidDel="008045AB" w:rsidRDefault="005274B0" w:rsidP="006E4FCB">
            <w:pPr>
              <w:ind w:firstLine="0"/>
              <w:jc w:val="center"/>
              <w:rPr>
                <w:del w:id="1012" w:author="blake grills" w:date="2020-04-13T20:39:00Z"/>
                <w:rFonts w:cs="Times New Roman"/>
                <w:b/>
                <w:bCs/>
                <w:szCs w:val="24"/>
              </w:rPr>
            </w:pPr>
            <w:del w:id="1013" w:author="blake grills" w:date="2020-04-13T20:39:00Z">
              <w:r w:rsidRPr="002248ED" w:rsidDel="008045AB">
                <w:rPr>
                  <w:rFonts w:cs="Times New Roman"/>
                  <w:b/>
                  <w:bCs/>
                  <w:szCs w:val="24"/>
                </w:rPr>
                <w:delText>z</w:delText>
              </w:r>
            </w:del>
          </w:p>
        </w:tc>
        <w:tc>
          <w:tcPr>
            <w:tcW w:w="1295" w:type="dxa"/>
          </w:tcPr>
          <w:p w14:paraId="0F13F9BB" w14:textId="498A3F72" w:rsidR="005274B0" w:rsidRPr="002248ED" w:rsidDel="008045AB" w:rsidRDefault="005274B0" w:rsidP="006E4FCB">
            <w:pPr>
              <w:ind w:firstLine="0"/>
              <w:jc w:val="center"/>
              <w:rPr>
                <w:del w:id="1014" w:author="blake grills" w:date="2020-04-13T20:39:00Z"/>
                <w:rFonts w:cs="Times New Roman"/>
                <w:b/>
                <w:bCs/>
                <w:szCs w:val="24"/>
              </w:rPr>
            </w:pPr>
            <w:del w:id="1015" w:author="blake grills" w:date="2020-04-13T20:39:00Z">
              <w:r w:rsidRPr="002248ED" w:rsidDel="008045AB">
                <w:rPr>
                  <w:rFonts w:cs="Times New Roman"/>
                  <w:b/>
                  <w:bCs/>
                  <w:szCs w:val="24"/>
                </w:rPr>
                <w:delText>!</w:delText>
              </w:r>
            </w:del>
          </w:p>
        </w:tc>
        <w:tc>
          <w:tcPr>
            <w:tcW w:w="1295" w:type="dxa"/>
          </w:tcPr>
          <w:p w14:paraId="0C603049" w14:textId="388136A0" w:rsidR="005274B0" w:rsidRPr="002248ED" w:rsidDel="008045AB" w:rsidRDefault="005274B0" w:rsidP="006E4FCB">
            <w:pPr>
              <w:ind w:firstLine="0"/>
              <w:jc w:val="center"/>
              <w:rPr>
                <w:del w:id="1016" w:author="blake grills" w:date="2020-04-13T20:39:00Z"/>
                <w:rFonts w:cs="Times New Roman"/>
                <w:b/>
                <w:bCs/>
                <w:szCs w:val="24"/>
              </w:rPr>
            </w:pPr>
            <w:del w:id="1017" w:author="blake grills" w:date="2020-04-13T20:39:00Z">
              <w:r w:rsidRPr="002248ED" w:rsidDel="008045AB">
                <w:rPr>
                  <w:rFonts w:cs="Times New Roman"/>
                  <w:b/>
                  <w:bCs/>
                  <w:szCs w:val="24"/>
                </w:rPr>
                <w:delText>@</w:delText>
              </w:r>
            </w:del>
          </w:p>
        </w:tc>
        <w:tc>
          <w:tcPr>
            <w:tcW w:w="1295" w:type="dxa"/>
          </w:tcPr>
          <w:p w14:paraId="61292095" w14:textId="7C5B1535" w:rsidR="005274B0" w:rsidRPr="002248ED" w:rsidDel="008045AB" w:rsidRDefault="005274B0" w:rsidP="006E4FCB">
            <w:pPr>
              <w:ind w:firstLine="0"/>
              <w:jc w:val="center"/>
              <w:rPr>
                <w:del w:id="1018" w:author="blake grills" w:date="2020-04-13T20:39:00Z"/>
                <w:rFonts w:cs="Times New Roman"/>
                <w:b/>
                <w:bCs/>
                <w:szCs w:val="24"/>
              </w:rPr>
            </w:pPr>
            <w:del w:id="1019" w:author="blake grills" w:date="2020-04-13T20:39:00Z">
              <w:r w:rsidRPr="002248ED" w:rsidDel="008045AB">
                <w:rPr>
                  <w:rFonts w:cs="Times New Roman"/>
                  <w:b/>
                  <w:bCs/>
                  <w:szCs w:val="24"/>
                </w:rPr>
                <w:delText>#</w:delText>
              </w:r>
            </w:del>
          </w:p>
        </w:tc>
        <w:tc>
          <w:tcPr>
            <w:tcW w:w="1295" w:type="dxa"/>
          </w:tcPr>
          <w:p w14:paraId="01D3D996" w14:textId="1AB2622F" w:rsidR="005274B0" w:rsidRPr="002248ED" w:rsidDel="008045AB" w:rsidRDefault="005274B0" w:rsidP="006E4FCB">
            <w:pPr>
              <w:ind w:firstLine="0"/>
              <w:jc w:val="center"/>
              <w:rPr>
                <w:del w:id="1020" w:author="blake grills" w:date="2020-04-13T20:39:00Z"/>
                <w:rFonts w:cs="Times New Roman"/>
                <w:b/>
                <w:bCs/>
                <w:szCs w:val="24"/>
              </w:rPr>
            </w:pPr>
            <w:del w:id="1021" w:author="blake grills" w:date="2020-04-13T20:39:00Z">
              <w:r w:rsidRPr="002248ED" w:rsidDel="008045AB">
                <w:rPr>
                  <w:rFonts w:cs="Times New Roman"/>
                  <w:b/>
                  <w:bCs/>
                  <w:szCs w:val="24"/>
                </w:rPr>
                <w:delText>$</w:delText>
              </w:r>
            </w:del>
          </w:p>
        </w:tc>
      </w:tr>
      <w:tr w:rsidR="005274B0" w:rsidRPr="002248ED" w:rsidDel="008045AB" w14:paraId="1E047381" w14:textId="2DBCA0F0" w:rsidTr="006E4FCB">
        <w:trPr>
          <w:del w:id="1022" w:author="blake grills" w:date="2020-04-13T20:39:00Z"/>
        </w:trPr>
        <w:tc>
          <w:tcPr>
            <w:tcW w:w="1294" w:type="dxa"/>
          </w:tcPr>
          <w:p w14:paraId="6CDB79A5" w14:textId="41CBB953" w:rsidR="005274B0" w:rsidRPr="002248ED" w:rsidDel="008045AB" w:rsidRDefault="005274B0" w:rsidP="006E4FCB">
            <w:pPr>
              <w:ind w:firstLine="0"/>
              <w:rPr>
                <w:del w:id="1023" w:author="blake grills" w:date="2020-04-13T20:39:00Z"/>
                <w:rFonts w:cs="Times New Roman"/>
                <w:szCs w:val="24"/>
              </w:rPr>
            </w:pPr>
            <w:del w:id="1024" w:author="blake grills" w:date="2020-04-13T20:39:00Z">
              <w:r w:rsidRPr="002248ED" w:rsidDel="008045AB">
                <w:rPr>
                  <w:rFonts w:cs="Times New Roman"/>
                  <w:i/>
                  <w:iCs/>
                  <w:szCs w:val="24"/>
                </w:rPr>
                <w:delText>0.0208</w:delText>
              </w:r>
            </w:del>
          </w:p>
        </w:tc>
        <w:tc>
          <w:tcPr>
            <w:tcW w:w="1295" w:type="dxa"/>
          </w:tcPr>
          <w:p w14:paraId="3AD6A7E0" w14:textId="4B7CAB0C" w:rsidR="005274B0" w:rsidRPr="002248ED" w:rsidDel="008045AB" w:rsidRDefault="005274B0" w:rsidP="006E4FCB">
            <w:pPr>
              <w:ind w:firstLine="0"/>
              <w:rPr>
                <w:del w:id="1025" w:author="blake grills" w:date="2020-04-13T20:39:00Z"/>
                <w:rFonts w:cs="Times New Roman"/>
                <w:szCs w:val="24"/>
              </w:rPr>
            </w:pPr>
            <w:del w:id="1026" w:author="blake grills" w:date="2020-04-13T20:39:00Z">
              <w:r w:rsidRPr="002248ED" w:rsidDel="008045AB">
                <w:rPr>
                  <w:rFonts w:cs="Times New Roman"/>
                  <w:szCs w:val="24"/>
                </w:rPr>
                <w:delText>0</w:delText>
              </w:r>
            </w:del>
          </w:p>
        </w:tc>
        <w:tc>
          <w:tcPr>
            <w:tcW w:w="935" w:type="dxa"/>
          </w:tcPr>
          <w:p w14:paraId="57F31CCE" w14:textId="036DA1B3" w:rsidR="005274B0" w:rsidRPr="002248ED" w:rsidDel="008045AB" w:rsidRDefault="005274B0" w:rsidP="006E4FCB">
            <w:pPr>
              <w:ind w:firstLine="0"/>
              <w:rPr>
                <w:del w:id="1027" w:author="blake grills" w:date="2020-04-13T20:39:00Z"/>
                <w:rFonts w:cs="Times New Roman"/>
                <w:szCs w:val="24"/>
              </w:rPr>
            </w:pPr>
            <w:del w:id="1028" w:author="blake grills" w:date="2020-04-13T20:39:00Z">
              <w:r w:rsidRPr="002248ED" w:rsidDel="008045AB">
                <w:rPr>
                  <w:rFonts w:cs="Times New Roman"/>
                  <w:szCs w:val="24"/>
                </w:rPr>
                <w:delText>0</w:delText>
              </w:r>
            </w:del>
          </w:p>
        </w:tc>
        <w:tc>
          <w:tcPr>
            <w:tcW w:w="936" w:type="dxa"/>
          </w:tcPr>
          <w:p w14:paraId="24A50246" w14:textId="155EC867" w:rsidR="005274B0" w:rsidRPr="002248ED" w:rsidDel="008045AB" w:rsidRDefault="005274B0" w:rsidP="006E4FCB">
            <w:pPr>
              <w:ind w:firstLine="0"/>
              <w:rPr>
                <w:del w:id="1029" w:author="blake grills" w:date="2020-04-13T20:39:00Z"/>
                <w:rFonts w:cs="Times New Roman"/>
                <w:szCs w:val="24"/>
              </w:rPr>
            </w:pPr>
            <w:del w:id="1030" w:author="blake grills" w:date="2020-04-13T20:39:00Z">
              <w:r w:rsidRPr="002248ED" w:rsidDel="008045AB">
                <w:rPr>
                  <w:rFonts w:cs="Times New Roman"/>
                  <w:szCs w:val="24"/>
                </w:rPr>
                <w:delText>0</w:delText>
              </w:r>
            </w:del>
          </w:p>
        </w:tc>
        <w:tc>
          <w:tcPr>
            <w:tcW w:w="1295" w:type="dxa"/>
          </w:tcPr>
          <w:p w14:paraId="6954FF6F" w14:textId="1A97C417" w:rsidR="005274B0" w:rsidRPr="002248ED" w:rsidDel="008045AB" w:rsidRDefault="005274B0" w:rsidP="006E4FCB">
            <w:pPr>
              <w:ind w:firstLine="0"/>
              <w:rPr>
                <w:del w:id="1031" w:author="blake grills" w:date="2020-04-13T20:39:00Z"/>
                <w:rFonts w:cs="Times New Roman"/>
                <w:szCs w:val="24"/>
              </w:rPr>
            </w:pPr>
            <w:del w:id="1032" w:author="blake grills" w:date="2020-04-13T20:39:00Z">
              <w:r w:rsidRPr="002248ED" w:rsidDel="008045AB">
                <w:rPr>
                  <w:rFonts w:cs="Times New Roman"/>
                  <w:szCs w:val="24"/>
                </w:rPr>
                <w:delText>0</w:delText>
              </w:r>
            </w:del>
          </w:p>
        </w:tc>
        <w:tc>
          <w:tcPr>
            <w:tcW w:w="1295" w:type="dxa"/>
          </w:tcPr>
          <w:p w14:paraId="7CD83484" w14:textId="005EFB4B" w:rsidR="005274B0" w:rsidRPr="002248ED" w:rsidDel="008045AB" w:rsidRDefault="005274B0" w:rsidP="006E4FCB">
            <w:pPr>
              <w:ind w:firstLine="0"/>
              <w:rPr>
                <w:del w:id="1033" w:author="blake grills" w:date="2020-04-13T20:39:00Z"/>
                <w:rFonts w:cs="Times New Roman"/>
                <w:szCs w:val="24"/>
              </w:rPr>
            </w:pPr>
            <w:del w:id="1034" w:author="blake grills" w:date="2020-04-13T20:39:00Z">
              <w:r w:rsidRPr="002248ED" w:rsidDel="008045AB">
                <w:rPr>
                  <w:rFonts w:cs="Times New Roman"/>
                  <w:szCs w:val="24"/>
                </w:rPr>
                <w:delText>0</w:delText>
              </w:r>
            </w:del>
          </w:p>
        </w:tc>
        <w:tc>
          <w:tcPr>
            <w:tcW w:w="1295" w:type="dxa"/>
          </w:tcPr>
          <w:p w14:paraId="0D639B13" w14:textId="2FD58873" w:rsidR="005274B0" w:rsidRPr="002248ED" w:rsidDel="008045AB" w:rsidRDefault="005274B0" w:rsidP="006E4FCB">
            <w:pPr>
              <w:ind w:firstLine="0"/>
              <w:rPr>
                <w:del w:id="1035" w:author="blake grills" w:date="2020-04-13T20:39:00Z"/>
                <w:rFonts w:cs="Times New Roman"/>
                <w:szCs w:val="24"/>
              </w:rPr>
            </w:pPr>
            <w:del w:id="1036" w:author="blake grills" w:date="2020-04-13T20:39:00Z">
              <w:r w:rsidRPr="002248ED" w:rsidDel="008045AB">
                <w:rPr>
                  <w:rFonts w:cs="Times New Roman"/>
                  <w:szCs w:val="24"/>
                </w:rPr>
                <w:delText>0</w:delText>
              </w:r>
            </w:del>
          </w:p>
        </w:tc>
        <w:tc>
          <w:tcPr>
            <w:tcW w:w="1295" w:type="dxa"/>
          </w:tcPr>
          <w:p w14:paraId="4140E9C4" w14:textId="176571E7" w:rsidR="005274B0" w:rsidRPr="002248ED" w:rsidDel="008045AB" w:rsidRDefault="005274B0" w:rsidP="006E4FCB">
            <w:pPr>
              <w:ind w:firstLine="0"/>
              <w:rPr>
                <w:del w:id="1037" w:author="blake grills" w:date="2020-04-13T20:39:00Z"/>
                <w:rFonts w:cs="Times New Roman"/>
                <w:szCs w:val="24"/>
              </w:rPr>
            </w:pPr>
            <w:del w:id="1038" w:author="blake grills" w:date="2020-04-13T20:39:00Z">
              <w:r w:rsidRPr="002248ED" w:rsidDel="008045AB">
                <w:rPr>
                  <w:rFonts w:cs="Times New Roman"/>
                  <w:szCs w:val="24"/>
                </w:rPr>
                <w:delText>0</w:delText>
              </w:r>
            </w:del>
          </w:p>
        </w:tc>
        <w:tc>
          <w:tcPr>
            <w:tcW w:w="1295" w:type="dxa"/>
          </w:tcPr>
          <w:p w14:paraId="7254D114" w14:textId="14455047" w:rsidR="005274B0" w:rsidRPr="002248ED" w:rsidDel="008045AB" w:rsidRDefault="005274B0" w:rsidP="006E4FCB">
            <w:pPr>
              <w:ind w:firstLine="0"/>
              <w:rPr>
                <w:del w:id="1039" w:author="blake grills" w:date="2020-04-13T20:39:00Z"/>
                <w:rFonts w:cs="Times New Roman"/>
                <w:szCs w:val="24"/>
              </w:rPr>
            </w:pPr>
            <w:del w:id="1040" w:author="blake grills" w:date="2020-04-13T20:39:00Z">
              <w:r w:rsidRPr="002248ED" w:rsidDel="008045AB">
                <w:rPr>
                  <w:rFonts w:cs="Times New Roman"/>
                  <w:szCs w:val="24"/>
                </w:rPr>
                <w:delText>0</w:delText>
              </w:r>
            </w:del>
          </w:p>
        </w:tc>
        <w:tc>
          <w:tcPr>
            <w:tcW w:w="1295" w:type="dxa"/>
          </w:tcPr>
          <w:p w14:paraId="3AE5D40B" w14:textId="33786B64" w:rsidR="005274B0" w:rsidRPr="002248ED" w:rsidDel="008045AB" w:rsidRDefault="005274B0" w:rsidP="006E4FCB">
            <w:pPr>
              <w:ind w:firstLine="0"/>
              <w:rPr>
                <w:del w:id="1041" w:author="blake grills" w:date="2020-04-13T20:39:00Z"/>
                <w:rFonts w:cs="Times New Roman"/>
                <w:szCs w:val="24"/>
              </w:rPr>
            </w:pPr>
            <w:del w:id="1042" w:author="blake grills" w:date="2020-04-13T20:39:00Z">
              <w:r w:rsidRPr="002248ED" w:rsidDel="008045AB">
                <w:rPr>
                  <w:rFonts w:cs="Times New Roman"/>
                  <w:szCs w:val="24"/>
                </w:rPr>
                <w:delText>0</w:delText>
              </w:r>
            </w:del>
          </w:p>
        </w:tc>
      </w:tr>
      <w:tr w:rsidR="005274B0" w:rsidRPr="002248ED" w:rsidDel="008045AB" w14:paraId="32AAAE6A" w14:textId="71344191" w:rsidTr="006E4FCB">
        <w:trPr>
          <w:del w:id="1043" w:author="blake grills" w:date="2020-04-13T20:39:00Z"/>
        </w:trPr>
        <w:tc>
          <w:tcPr>
            <w:tcW w:w="1294" w:type="dxa"/>
          </w:tcPr>
          <w:p w14:paraId="2BCFD69C" w14:textId="4490DC28" w:rsidR="005274B0" w:rsidRPr="002248ED" w:rsidDel="008045AB" w:rsidRDefault="005274B0" w:rsidP="006E4FCB">
            <w:pPr>
              <w:ind w:firstLine="0"/>
              <w:jc w:val="center"/>
              <w:rPr>
                <w:del w:id="1044" w:author="blake grills" w:date="2020-04-13T20:39:00Z"/>
                <w:rFonts w:cs="Times New Roman"/>
                <w:b/>
                <w:bCs/>
                <w:szCs w:val="24"/>
              </w:rPr>
            </w:pPr>
            <w:del w:id="1045" w:author="blake grills" w:date="2020-04-13T20:39:00Z">
              <w:r w:rsidRPr="002248ED" w:rsidDel="008045AB">
                <w:rPr>
                  <w:rFonts w:cs="Times New Roman"/>
                  <w:b/>
                  <w:bCs/>
                  <w:szCs w:val="24"/>
                </w:rPr>
                <w:delText>&lt;</w:delText>
              </w:r>
            </w:del>
          </w:p>
        </w:tc>
        <w:tc>
          <w:tcPr>
            <w:tcW w:w="1295" w:type="dxa"/>
          </w:tcPr>
          <w:p w14:paraId="5F68E1BB" w14:textId="29855E2D" w:rsidR="005274B0" w:rsidRPr="002248ED" w:rsidDel="008045AB" w:rsidRDefault="005274B0" w:rsidP="006E4FCB">
            <w:pPr>
              <w:ind w:firstLine="0"/>
              <w:jc w:val="center"/>
              <w:rPr>
                <w:del w:id="1046" w:author="blake grills" w:date="2020-04-13T20:39:00Z"/>
                <w:rFonts w:cs="Times New Roman"/>
                <w:b/>
                <w:bCs/>
                <w:szCs w:val="24"/>
              </w:rPr>
            </w:pPr>
            <w:del w:id="1047" w:author="blake grills" w:date="2020-04-13T20:39:00Z">
              <w:r w:rsidRPr="002248ED" w:rsidDel="008045AB">
                <w:rPr>
                  <w:rFonts w:cs="Times New Roman"/>
                  <w:b/>
                  <w:bCs/>
                  <w:szCs w:val="24"/>
                </w:rPr>
                <w:delText>,</w:delText>
              </w:r>
            </w:del>
          </w:p>
        </w:tc>
        <w:tc>
          <w:tcPr>
            <w:tcW w:w="935" w:type="dxa"/>
          </w:tcPr>
          <w:p w14:paraId="55A8B293" w14:textId="09E7FFBF" w:rsidR="005274B0" w:rsidRPr="002248ED" w:rsidDel="008045AB" w:rsidRDefault="005274B0" w:rsidP="006E4FCB">
            <w:pPr>
              <w:ind w:firstLine="0"/>
              <w:jc w:val="center"/>
              <w:rPr>
                <w:del w:id="1048" w:author="blake grills" w:date="2020-04-13T20:39:00Z"/>
                <w:rFonts w:cs="Times New Roman"/>
                <w:b/>
                <w:bCs/>
                <w:szCs w:val="24"/>
              </w:rPr>
            </w:pPr>
            <w:del w:id="1049" w:author="blake grills" w:date="2020-04-13T20:39:00Z">
              <w:r w:rsidRPr="002248ED" w:rsidDel="008045AB">
                <w:rPr>
                  <w:rFonts w:cs="Times New Roman"/>
                  <w:b/>
                  <w:bCs/>
                  <w:szCs w:val="24"/>
                </w:rPr>
                <w:delText>&gt;</w:delText>
              </w:r>
            </w:del>
          </w:p>
        </w:tc>
        <w:tc>
          <w:tcPr>
            <w:tcW w:w="936" w:type="dxa"/>
          </w:tcPr>
          <w:p w14:paraId="43D7A3F8" w14:textId="69907EEC" w:rsidR="005274B0" w:rsidRPr="002248ED" w:rsidDel="008045AB" w:rsidRDefault="005274B0" w:rsidP="006E4FCB">
            <w:pPr>
              <w:ind w:firstLine="0"/>
              <w:jc w:val="center"/>
              <w:rPr>
                <w:del w:id="1050" w:author="blake grills" w:date="2020-04-13T20:39:00Z"/>
                <w:rFonts w:cs="Times New Roman"/>
                <w:b/>
                <w:bCs/>
                <w:szCs w:val="24"/>
              </w:rPr>
            </w:pPr>
            <w:del w:id="1051" w:author="blake grills" w:date="2020-04-13T20:39:00Z">
              <w:r w:rsidRPr="002248ED" w:rsidDel="008045AB">
                <w:rPr>
                  <w:rFonts w:cs="Times New Roman"/>
                  <w:b/>
                  <w:bCs/>
                  <w:szCs w:val="24"/>
                </w:rPr>
                <w:delText>.</w:delText>
              </w:r>
            </w:del>
          </w:p>
        </w:tc>
        <w:tc>
          <w:tcPr>
            <w:tcW w:w="1295" w:type="dxa"/>
          </w:tcPr>
          <w:p w14:paraId="42BA3085" w14:textId="38ADDB05" w:rsidR="005274B0" w:rsidRPr="002248ED" w:rsidDel="008045AB" w:rsidRDefault="005274B0" w:rsidP="006E4FCB">
            <w:pPr>
              <w:ind w:firstLine="0"/>
              <w:jc w:val="center"/>
              <w:rPr>
                <w:del w:id="1052" w:author="blake grills" w:date="2020-04-13T20:39:00Z"/>
                <w:rFonts w:cs="Times New Roman"/>
                <w:b/>
                <w:bCs/>
                <w:szCs w:val="24"/>
              </w:rPr>
            </w:pPr>
            <w:del w:id="1053" w:author="blake grills" w:date="2020-04-13T20:39:00Z">
              <w:r w:rsidRPr="002248ED" w:rsidDel="008045AB">
                <w:rPr>
                  <w:rFonts w:cs="Times New Roman"/>
                  <w:b/>
                  <w:bCs/>
                  <w:szCs w:val="24"/>
                </w:rPr>
                <w:delText>?</w:delText>
              </w:r>
            </w:del>
          </w:p>
        </w:tc>
        <w:tc>
          <w:tcPr>
            <w:tcW w:w="1295" w:type="dxa"/>
          </w:tcPr>
          <w:p w14:paraId="7BE42678" w14:textId="3161A4B5" w:rsidR="005274B0" w:rsidRPr="002248ED" w:rsidDel="008045AB" w:rsidRDefault="005274B0" w:rsidP="006E4FCB">
            <w:pPr>
              <w:ind w:firstLine="0"/>
              <w:jc w:val="center"/>
              <w:rPr>
                <w:del w:id="1054" w:author="blake grills" w:date="2020-04-13T20:39:00Z"/>
                <w:rFonts w:cs="Times New Roman"/>
                <w:b/>
                <w:bCs/>
                <w:szCs w:val="24"/>
              </w:rPr>
            </w:pPr>
            <w:del w:id="1055" w:author="blake grills" w:date="2020-04-13T20:39:00Z">
              <w:r w:rsidRPr="002248ED" w:rsidDel="008045AB">
                <w:rPr>
                  <w:rFonts w:cs="Times New Roman"/>
                  <w:b/>
                  <w:bCs/>
                  <w:szCs w:val="24"/>
                </w:rPr>
                <w:delText>/</w:delText>
              </w:r>
            </w:del>
          </w:p>
        </w:tc>
        <w:tc>
          <w:tcPr>
            <w:tcW w:w="1295" w:type="dxa"/>
          </w:tcPr>
          <w:p w14:paraId="7AA4C6B9" w14:textId="1ED8A358" w:rsidR="005274B0" w:rsidRPr="002248ED" w:rsidDel="008045AB" w:rsidRDefault="005274B0" w:rsidP="006E4FCB">
            <w:pPr>
              <w:ind w:firstLine="0"/>
              <w:jc w:val="center"/>
              <w:rPr>
                <w:del w:id="1056" w:author="blake grills" w:date="2020-04-13T20:39:00Z"/>
                <w:rFonts w:cs="Times New Roman"/>
                <w:b/>
                <w:bCs/>
                <w:szCs w:val="24"/>
              </w:rPr>
            </w:pPr>
            <w:del w:id="1057" w:author="blake grills" w:date="2020-04-13T20:39:00Z">
              <w:r w:rsidRPr="002248ED" w:rsidDel="008045AB">
                <w:rPr>
                  <w:rFonts w:cs="Times New Roman"/>
                  <w:b/>
                  <w:bCs/>
                  <w:szCs w:val="24"/>
                </w:rPr>
                <w:delText>space</w:delText>
              </w:r>
            </w:del>
          </w:p>
        </w:tc>
        <w:tc>
          <w:tcPr>
            <w:tcW w:w="1295" w:type="dxa"/>
          </w:tcPr>
          <w:p w14:paraId="1E688E3C" w14:textId="1270D476" w:rsidR="005274B0" w:rsidRPr="002248ED" w:rsidDel="008045AB" w:rsidRDefault="005274B0" w:rsidP="006E4FCB">
            <w:pPr>
              <w:ind w:firstLine="0"/>
              <w:jc w:val="center"/>
              <w:rPr>
                <w:del w:id="1058" w:author="blake grills" w:date="2020-04-13T20:39:00Z"/>
                <w:rFonts w:cs="Times New Roman"/>
                <w:b/>
                <w:bCs/>
                <w:szCs w:val="24"/>
              </w:rPr>
            </w:pPr>
            <w:del w:id="1059" w:author="blake grills" w:date="2020-04-13T20:39:00Z">
              <w:r w:rsidRPr="002248ED" w:rsidDel="008045AB">
                <w:rPr>
                  <w:rFonts w:cs="Times New Roman"/>
                  <w:b/>
                  <w:bCs/>
                  <w:szCs w:val="24"/>
                </w:rPr>
                <w:delText>~</w:delText>
              </w:r>
            </w:del>
          </w:p>
        </w:tc>
        <w:tc>
          <w:tcPr>
            <w:tcW w:w="1295" w:type="dxa"/>
          </w:tcPr>
          <w:p w14:paraId="2C256459" w14:textId="6CD5381A" w:rsidR="005274B0" w:rsidRPr="002248ED" w:rsidDel="008045AB" w:rsidRDefault="005274B0" w:rsidP="006E4FCB">
            <w:pPr>
              <w:ind w:firstLine="0"/>
              <w:jc w:val="center"/>
              <w:rPr>
                <w:del w:id="1060" w:author="blake grills" w:date="2020-04-13T20:39:00Z"/>
                <w:rFonts w:cs="Times New Roman"/>
                <w:b/>
                <w:bCs/>
                <w:szCs w:val="24"/>
              </w:rPr>
            </w:pPr>
            <w:del w:id="1061" w:author="blake grills" w:date="2020-04-13T20:39:00Z">
              <w:r w:rsidRPr="002248ED" w:rsidDel="008045AB">
                <w:rPr>
                  <w:rFonts w:cs="Times New Roman"/>
                  <w:b/>
                  <w:bCs/>
                  <w:szCs w:val="24"/>
                </w:rPr>
                <w:delText>`</w:delText>
              </w:r>
            </w:del>
          </w:p>
        </w:tc>
        <w:tc>
          <w:tcPr>
            <w:tcW w:w="1295" w:type="dxa"/>
          </w:tcPr>
          <w:p w14:paraId="318767ED" w14:textId="14CC004D" w:rsidR="005274B0" w:rsidRPr="002248ED" w:rsidDel="008045AB" w:rsidRDefault="005274B0" w:rsidP="006E4FCB">
            <w:pPr>
              <w:ind w:firstLine="0"/>
              <w:jc w:val="center"/>
              <w:rPr>
                <w:del w:id="1062" w:author="blake grills" w:date="2020-04-13T20:39:00Z"/>
                <w:rFonts w:cs="Times New Roman"/>
                <w:b/>
                <w:bCs/>
                <w:szCs w:val="24"/>
              </w:rPr>
            </w:pPr>
            <w:del w:id="1063" w:author="blake grills" w:date="2020-04-13T20:39:00Z">
              <w:r w:rsidRPr="002248ED" w:rsidDel="008045AB">
                <w:rPr>
                  <w:rFonts w:cs="Times New Roman"/>
                  <w:b/>
                  <w:bCs/>
                  <w:szCs w:val="24"/>
                </w:rPr>
                <w:delText>\t</w:delText>
              </w:r>
            </w:del>
          </w:p>
        </w:tc>
      </w:tr>
      <w:tr w:rsidR="005274B0" w:rsidRPr="002248ED" w:rsidDel="008045AB" w14:paraId="3F01BBBA" w14:textId="43BC4F92" w:rsidTr="006E4FCB">
        <w:trPr>
          <w:del w:id="1064" w:author="blake grills" w:date="2020-04-13T20:39:00Z"/>
        </w:trPr>
        <w:tc>
          <w:tcPr>
            <w:tcW w:w="1294" w:type="dxa"/>
          </w:tcPr>
          <w:p w14:paraId="58F1DEA4" w14:textId="1224733B" w:rsidR="005274B0" w:rsidRPr="002248ED" w:rsidDel="008045AB" w:rsidRDefault="005274B0" w:rsidP="006E4FCB">
            <w:pPr>
              <w:ind w:firstLine="0"/>
              <w:rPr>
                <w:del w:id="1065" w:author="blake grills" w:date="2020-04-13T20:39:00Z"/>
                <w:rFonts w:cs="Times New Roman"/>
                <w:szCs w:val="24"/>
              </w:rPr>
            </w:pPr>
            <w:del w:id="1066" w:author="blake grills" w:date="2020-04-13T20:39:00Z">
              <w:r w:rsidRPr="002248ED" w:rsidDel="008045AB">
                <w:rPr>
                  <w:rFonts w:cs="Times New Roman"/>
                  <w:szCs w:val="24"/>
                </w:rPr>
                <w:delText>0</w:delText>
              </w:r>
            </w:del>
          </w:p>
        </w:tc>
        <w:tc>
          <w:tcPr>
            <w:tcW w:w="1295" w:type="dxa"/>
          </w:tcPr>
          <w:p w14:paraId="51F71404" w14:textId="1B6B4DA5" w:rsidR="005274B0" w:rsidRPr="002248ED" w:rsidDel="008045AB" w:rsidRDefault="005274B0" w:rsidP="006E4FCB">
            <w:pPr>
              <w:ind w:firstLine="0"/>
              <w:rPr>
                <w:del w:id="1067" w:author="blake grills" w:date="2020-04-13T20:39:00Z"/>
                <w:rFonts w:cs="Times New Roman"/>
                <w:szCs w:val="24"/>
              </w:rPr>
            </w:pPr>
            <w:del w:id="1068" w:author="blake grills" w:date="2020-04-13T20:39:00Z">
              <w:r w:rsidRPr="002248ED" w:rsidDel="008045AB">
                <w:rPr>
                  <w:rFonts w:cs="Times New Roman"/>
                  <w:szCs w:val="24"/>
                </w:rPr>
                <w:delText>0</w:delText>
              </w:r>
            </w:del>
          </w:p>
        </w:tc>
        <w:tc>
          <w:tcPr>
            <w:tcW w:w="935" w:type="dxa"/>
          </w:tcPr>
          <w:p w14:paraId="0EC7C083" w14:textId="37FBE88B" w:rsidR="005274B0" w:rsidRPr="002248ED" w:rsidDel="008045AB" w:rsidRDefault="005274B0" w:rsidP="006E4FCB">
            <w:pPr>
              <w:ind w:firstLine="0"/>
              <w:rPr>
                <w:del w:id="1069" w:author="blake grills" w:date="2020-04-13T20:39:00Z"/>
                <w:rFonts w:cs="Times New Roman"/>
                <w:szCs w:val="24"/>
              </w:rPr>
            </w:pPr>
            <w:del w:id="1070" w:author="blake grills" w:date="2020-04-13T20:39:00Z">
              <w:r w:rsidRPr="002248ED" w:rsidDel="008045AB">
                <w:rPr>
                  <w:rFonts w:cs="Times New Roman"/>
                  <w:szCs w:val="24"/>
                </w:rPr>
                <w:delText>0</w:delText>
              </w:r>
            </w:del>
          </w:p>
        </w:tc>
        <w:tc>
          <w:tcPr>
            <w:tcW w:w="936" w:type="dxa"/>
          </w:tcPr>
          <w:p w14:paraId="20311A03" w14:textId="7D2F936E" w:rsidR="005274B0" w:rsidRPr="002248ED" w:rsidDel="008045AB" w:rsidRDefault="005274B0" w:rsidP="006E4FCB">
            <w:pPr>
              <w:ind w:firstLine="0"/>
              <w:rPr>
                <w:del w:id="1071" w:author="blake grills" w:date="2020-04-13T20:39:00Z"/>
                <w:rFonts w:cs="Times New Roman"/>
                <w:szCs w:val="24"/>
              </w:rPr>
            </w:pPr>
            <w:del w:id="1072" w:author="blake grills" w:date="2020-04-13T20:39:00Z">
              <w:r w:rsidRPr="002248ED" w:rsidDel="008045AB">
                <w:rPr>
                  <w:rFonts w:cs="Times New Roman"/>
                  <w:szCs w:val="24"/>
                </w:rPr>
                <w:delText>0</w:delText>
              </w:r>
            </w:del>
          </w:p>
        </w:tc>
        <w:tc>
          <w:tcPr>
            <w:tcW w:w="1295" w:type="dxa"/>
          </w:tcPr>
          <w:p w14:paraId="16BFB651" w14:textId="68B9FA8B" w:rsidR="005274B0" w:rsidRPr="002248ED" w:rsidDel="008045AB" w:rsidRDefault="005274B0" w:rsidP="006E4FCB">
            <w:pPr>
              <w:ind w:firstLine="0"/>
              <w:rPr>
                <w:del w:id="1073" w:author="blake grills" w:date="2020-04-13T20:39:00Z"/>
                <w:rFonts w:cs="Times New Roman"/>
                <w:szCs w:val="24"/>
              </w:rPr>
            </w:pPr>
            <w:del w:id="1074" w:author="blake grills" w:date="2020-04-13T20:39:00Z">
              <w:r w:rsidRPr="002248ED" w:rsidDel="008045AB">
                <w:rPr>
                  <w:rFonts w:cs="Times New Roman"/>
                  <w:szCs w:val="24"/>
                </w:rPr>
                <w:delText>0</w:delText>
              </w:r>
            </w:del>
          </w:p>
        </w:tc>
        <w:tc>
          <w:tcPr>
            <w:tcW w:w="1295" w:type="dxa"/>
          </w:tcPr>
          <w:p w14:paraId="53C1F101" w14:textId="04CC88E4" w:rsidR="005274B0" w:rsidRPr="002248ED" w:rsidDel="008045AB" w:rsidRDefault="005274B0" w:rsidP="006E4FCB">
            <w:pPr>
              <w:ind w:firstLine="0"/>
              <w:rPr>
                <w:del w:id="1075" w:author="blake grills" w:date="2020-04-13T20:39:00Z"/>
                <w:rFonts w:cs="Times New Roman"/>
                <w:szCs w:val="24"/>
              </w:rPr>
            </w:pPr>
            <w:del w:id="1076" w:author="blake grills" w:date="2020-04-13T20:39:00Z">
              <w:r w:rsidRPr="002248ED" w:rsidDel="008045AB">
                <w:rPr>
                  <w:rFonts w:cs="Times New Roman"/>
                  <w:szCs w:val="24"/>
                </w:rPr>
                <w:delText>0</w:delText>
              </w:r>
            </w:del>
          </w:p>
        </w:tc>
        <w:tc>
          <w:tcPr>
            <w:tcW w:w="1295" w:type="dxa"/>
          </w:tcPr>
          <w:p w14:paraId="52479A50" w14:textId="2D0F1023" w:rsidR="005274B0" w:rsidRPr="002248ED" w:rsidDel="008045AB" w:rsidRDefault="005274B0" w:rsidP="006E4FCB">
            <w:pPr>
              <w:ind w:firstLine="0"/>
              <w:rPr>
                <w:del w:id="1077" w:author="blake grills" w:date="2020-04-13T20:39:00Z"/>
                <w:rFonts w:cs="Times New Roman"/>
                <w:szCs w:val="24"/>
              </w:rPr>
            </w:pPr>
            <w:del w:id="1078" w:author="blake grills" w:date="2020-04-13T20:39:00Z">
              <w:r w:rsidRPr="002248ED" w:rsidDel="008045AB">
                <w:rPr>
                  <w:rFonts w:cs="Times New Roman"/>
                  <w:i/>
                  <w:iCs/>
                  <w:szCs w:val="24"/>
                </w:rPr>
                <w:delText>0.5625</w:delText>
              </w:r>
            </w:del>
          </w:p>
        </w:tc>
        <w:tc>
          <w:tcPr>
            <w:tcW w:w="1295" w:type="dxa"/>
          </w:tcPr>
          <w:p w14:paraId="1FF7DEEF" w14:textId="10753AED" w:rsidR="005274B0" w:rsidRPr="002248ED" w:rsidDel="008045AB" w:rsidRDefault="005274B0" w:rsidP="006E4FCB">
            <w:pPr>
              <w:ind w:firstLine="0"/>
              <w:rPr>
                <w:del w:id="1079" w:author="blake grills" w:date="2020-04-13T20:39:00Z"/>
                <w:rFonts w:cs="Times New Roman"/>
                <w:szCs w:val="24"/>
              </w:rPr>
            </w:pPr>
            <w:del w:id="1080" w:author="blake grills" w:date="2020-04-13T20:39:00Z">
              <w:r w:rsidRPr="002248ED" w:rsidDel="008045AB">
                <w:rPr>
                  <w:rFonts w:cs="Times New Roman"/>
                  <w:szCs w:val="24"/>
                </w:rPr>
                <w:delText>0</w:delText>
              </w:r>
            </w:del>
          </w:p>
        </w:tc>
        <w:tc>
          <w:tcPr>
            <w:tcW w:w="1295" w:type="dxa"/>
          </w:tcPr>
          <w:p w14:paraId="03303192" w14:textId="6018104F" w:rsidR="005274B0" w:rsidRPr="002248ED" w:rsidDel="008045AB" w:rsidRDefault="005274B0" w:rsidP="006E4FCB">
            <w:pPr>
              <w:ind w:firstLine="0"/>
              <w:rPr>
                <w:del w:id="1081" w:author="blake grills" w:date="2020-04-13T20:39:00Z"/>
                <w:rFonts w:cs="Times New Roman"/>
                <w:szCs w:val="24"/>
              </w:rPr>
            </w:pPr>
            <w:del w:id="1082" w:author="blake grills" w:date="2020-04-13T20:39:00Z">
              <w:r w:rsidRPr="002248ED" w:rsidDel="008045AB">
                <w:rPr>
                  <w:rFonts w:cs="Times New Roman"/>
                  <w:szCs w:val="24"/>
                </w:rPr>
                <w:delText>0</w:delText>
              </w:r>
            </w:del>
          </w:p>
        </w:tc>
        <w:tc>
          <w:tcPr>
            <w:tcW w:w="1295" w:type="dxa"/>
          </w:tcPr>
          <w:p w14:paraId="6AEA7119" w14:textId="44B736C0" w:rsidR="005274B0" w:rsidRPr="002248ED" w:rsidDel="008045AB" w:rsidRDefault="005274B0" w:rsidP="006E4FCB">
            <w:pPr>
              <w:ind w:firstLine="0"/>
              <w:rPr>
                <w:del w:id="1083" w:author="blake grills" w:date="2020-04-13T20:39:00Z"/>
                <w:rFonts w:cs="Times New Roman"/>
                <w:szCs w:val="24"/>
              </w:rPr>
            </w:pPr>
            <w:del w:id="1084" w:author="blake grills" w:date="2020-04-13T20:39:00Z">
              <w:r w:rsidRPr="002248ED" w:rsidDel="008045AB">
                <w:rPr>
                  <w:rFonts w:cs="Times New Roman"/>
                  <w:szCs w:val="24"/>
                </w:rPr>
                <w:delText>0</w:delText>
              </w:r>
            </w:del>
          </w:p>
        </w:tc>
      </w:tr>
      <w:tr w:rsidR="005274B0" w:rsidRPr="002248ED" w:rsidDel="008045AB" w14:paraId="42B127E1" w14:textId="7B669594" w:rsidTr="006E4FCB">
        <w:trPr>
          <w:del w:id="1085" w:author="blake grills" w:date="2020-04-13T20:39:00Z"/>
        </w:trPr>
        <w:tc>
          <w:tcPr>
            <w:tcW w:w="1294" w:type="dxa"/>
          </w:tcPr>
          <w:p w14:paraId="408BB1DA" w14:textId="46C5A931" w:rsidR="005274B0" w:rsidRPr="002248ED" w:rsidDel="008045AB" w:rsidRDefault="005274B0" w:rsidP="006E4FCB">
            <w:pPr>
              <w:ind w:firstLine="0"/>
              <w:jc w:val="center"/>
              <w:rPr>
                <w:del w:id="1086" w:author="blake grills" w:date="2020-04-13T20:39:00Z"/>
                <w:rFonts w:cs="Times New Roman"/>
                <w:b/>
                <w:bCs/>
                <w:szCs w:val="24"/>
              </w:rPr>
            </w:pPr>
            <w:del w:id="1087" w:author="blake grills" w:date="2020-04-13T20:39:00Z">
              <w:r w:rsidRPr="002248ED" w:rsidDel="008045AB">
                <w:rPr>
                  <w:rFonts w:cs="Times New Roman"/>
                  <w:b/>
                  <w:bCs/>
                  <w:szCs w:val="24"/>
                </w:rPr>
                <w:delText>\n</w:delText>
              </w:r>
            </w:del>
          </w:p>
        </w:tc>
        <w:tc>
          <w:tcPr>
            <w:tcW w:w="1295" w:type="dxa"/>
          </w:tcPr>
          <w:p w14:paraId="4A32C585" w14:textId="06F4408A" w:rsidR="005274B0" w:rsidRPr="002248ED" w:rsidDel="008045AB" w:rsidRDefault="005274B0" w:rsidP="006E4FCB">
            <w:pPr>
              <w:ind w:firstLine="0"/>
              <w:jc w:val="center"/>
              <w:rPr>
                <w:del w:id="1088" w:author="blake grills" w:date="2020-04-13T20:39:00Z"/>
                <w:rFonts w:cs="Times New Roman"/>
                <w:b/>
                <w:bCs/>
                <w:szCs w:val="24"/>
              </w:rPr>
            </w:pPr>
            <w:del w:id="1089" w:author="blake grills" w:date="2020-04-13T20:39:00Z">
              <w:r w:rsidRPr="002248ED" w:rsidDel="008045AB">
                <w:rPr>
                  <w:rFonts w:cs="Times New Roman"/>
                  <w:b/>
                  <w:bCs/>
                  <w:szCs w:val="24"/>
                </w:rPr>
                <w:delText>\f</w:delText>
              </w:r>
            </w:del>
          </w:p>
        </w:tc>
        <w:tc>
          <w:tcPr>
            <w:tcW w:w="935" w:type="dxa"/>
          </w:tcPr>
          <w:p w14:paraId="18D06A8B" w14:textId="7226E10F" w:rsidR="005274B0" w:rsidRPr="002248ED" w:rsidDel="008045AB" w:rsidRDefault="005274B0" w:rsidP="006E4FCB">
            <w:pPr>
              <w:ind w:firstLine="0"/>
              <w:jc w:val="center"/>
              <w:rPr>
                <w:del w:id="1090" w:author="blake grills" w:date="2020-04-13T20:39:00Z"/>
                <w:rFonts w:cs="Times New Roman"/>
                <w:b/>
                <w:bCs/>
                <w:szCs w:val="24"/>
              </w:rPr>
            </w:pPr>
            <w:del w:id="1091" w:author="blake grills" w:date="2020-04-13T20:39:00Z">
              <w:r w:rsidRPr="002248ED" w:rsidDel="008045AB">
                <w:rPr>
                  <w:rFonts w:cs="Times New Roman"/>
                  <w:b/>
                  <w:bCs/>
                  <w:szCs w:val="24"/>
                </w:rPr>
                <w:delText>\r</w:delText>
              </w:r>
            </w:del>
          </w:p>
        </w:tc>
        <w:tc>
          <w:tcPr>
            <w:tcW w:w="936" w:type="dxa"/>
          </w:tcPr>
          <w:p w14:paraId="0E940734" w14:textId="64FB57DE" w:rsidR="005274B0" w:rsidRPr="002248ED" w:rsidDel="008045AB" w:rsidRDefault="005274B0" w:rsidP="006E4FCB">
            <w:pPr>
              <w:ind w:firstLine="0"/>
              <w:jc w:val="center"/>
              <w:rPr>
                <w:del w:id="1092" w:author="blake grills" w:date="2020-04-13T20:39:00Z"/>
                <w:rFonts w:cs="Times New Roman"/>
                <w:b/>
                <w:bCs/>
                <w:szCs w:val="24"/>
              </w:rPr>
            </w:pPr>
            <w:del w:id="1093" w:author="blake grills" w:date="2020-04-13T20:39:00Z">
              <w:r w:rsidRPr="002248ED" w:rsidDel="008045AB">
                <w:rPr>
                  <w:rFonts w:cs="Times New Roman"/>
                  <w:b/>
                  <w:bCs/>
                  <w:szCs w:val="24"/>
                </w:rPr>
                <w:delText>\b</w:delText>
              </w:r>
            </w:del>
          </w:p>
        </w:tc>
        <w:tc>
          <w:tcPr>
            <w:tcW w:w="1295" w:type="dxa"/>
          </w:tcPr>
          <w:p w14:paraId="5FE50BEA" w14:textId="161A543F" w:rsidR="005274B0" w:rsidRPr="002248ED" w:rsidDel="008045AB" w:rsidRDefault="005274B0" w:rsidP="006E4FCB">
            <w:pPr>
              <w:ind w:firstLine="0"/>
              <w:jc w:val="center"/>
              <w:rPr>
                <w:del w:id="1094" w:author="blake grills" w:date="2020-04-13T20:39:00Z"/>
                <w:rFonts w:cs="Times New Roman"/>
                <w:b/>
                <w:bCs/>
                <w:szCs w:val="24"/>
              </w:rPr>
            </w:pPr>
            <w:del w:id="1095" w:author="blake grills" w:date="2020-04-13T20:39:00Z">
              <w:r w:rsidRPr="002248ED" w:rsidDel="008045AB">
                <w:rPr>
                  <w:rFonts w:cs="Times New Roman"/>
                  <w:b/>
                  <w:bCs/>
                  <w:szCs w:val="24"/>
                </w:rPr>
                <w:delText>\v</w:delText>
              </w:r>
            </w:del>
          </w:p>
        </w:tc>
        <w:tc>
          <w:tcPr>
            <w:tcW w:w="1295" w:type="dxa"/>
          </w:tcPr>
          <w:p w14:paraId="7106E86C" w14:textId="350508BD" w:rsidR="005274B0" w:rsidRPr="002248ED" w:rsidDel="008045AB" w:rsidRDefault="005274B0" w:rsidP="006E4FCB">
            <w:pPr>
              <w:ind w:firstLine="0"/>
              <w:jc w:val="center"/>
              <w:rPr>
                <w:del w:id="1096" w:author="blake grills" w:date="2020-04-13T20:39:00Z"/>
                <w:rFonts w:cs="Times New Roman"/>
                <w:b/>
                <w:bCs/>
                <w:szCs w:val="24"/>
              </w:rPr>
            </w:pPr>
            <w:del w:id="1097" w:author="blake grills" w:date="2020-04-13T20:39:00Z">
              <w:r w:rsidRPr="002248ED" w:rsidDel="008045AB">
                <w:rPr>
                  <w:rFonts w:cs="Times New Roman"/>
                  <w:b/>
                  <w:bCs/>
                  <w:szCs w:val="24"/>
                </w:rPr>
                <w:delText>\0</w:delText>
              </w:r>
            </w:del>
          </w:p>
        </w:tc>
        <w:tc>
          <w:tcPr>
            <w:tcW w:w="1295" w:type="dxa"/>
          </w:tcPr>
          <w:p w14:paraId="310F5DF6" w14:textId="646170B7" w:rsidR="005274B0" w:rsidRPr="002248ED" w:rsidDel="008045AB" w:rsidRDefault="005274B0" w:rsidP="006E4FCB">
            <w:pPr>
              <w:ind w:firstLine="0"/>
              <w:jc w:val="center"/>
              <w:rPr>
                <w:del w:id="1098" w:author="blake grills" w:date="2020-04-13T20:39:00Z"/>
                <w:rFonts w:cs="Times New Roman"/>
                <w:b/>
                <w:bCs/>
                <w:szCs w:val="24"/>
              </w:rPr>
            </w:pPr>
            <w:del w:id="1099" w:author="blake grills" w:date="2020-04-13T20:39:00Z">
              <w:r w:rsidRPr="002248ED" w:rsidDel="008045AB">
                <w:rPr>
                  <w:rFonts w:cs="Times New Roman"/>
                  <w:b/>
                  <w:bCs/>
                  <w:szCs w:val="24"/>
                </w:rPr>
                <w:delText>unk</w:delText>
              </w:r>
            </w:del>
          </w:p>
        </w:tc>
        <w:tc>
          <w:tcPr>
            <w:tcW w:w="1295" w:type="dxa"/>
          </w:tcPr>
          <w:p w14:paraId="35948168" w14:textId="092E05FC" w:rsidR="005274B0" w:rsidRPr="002248ED" w:rsidDel="008045AB" w:rsidRDefault="005274B0" w:rsidP="006E4FCB">
            <w:pPr>
              <w:jc w:val="center"/>
              <w:rPr>
                <w:del w:id="1100" w:author="blake grills" w:date="2020-04-13T20:39:00Z"/>
                <w:rFonts w:cs="Times New Roman"/>
                <w:szCs w:val="24"/>
              </w:rPr>
            </w:pPr>
          </w:p>
        </w:tc>
        <w:tc>
          <w:tcPr>
            <w:tcW w:w="1295" w:type="dxa"/>
          </w:tcPr>
          <w:p w14:paraId="1D3540DC" w14:textId="45A83E6F" w:rsidR="005274B0" w:rsidRPr="002248ED" w:rsidDel="008045AB" w:rsidRDefault="005274B0" w:rsidP="006E4FCB">
            <w:pPr>
              <w:jc w:val="center"/>
              <w:rPr>
                <w:del w:id="1101" w:author="blake grills" w:date="2020-04-13T20:39:00Z"/>
                <w:rFonts w:cs="Times New Roman"/>
                <w:szCs w:val="24"/>
              </w:rPr>
            </w:pPr>
          </w:p>
        </w:tc>
        <w:tc>
          <w:tcPr>
            <w:tcW w:w="1295" w:type="dxa"/>
          </w:tcPr>
          <w:p w14:paraId="1F05F5BD" w14:textId="626FF067" w:rsidR="005274B0" w:rsidRPr="002248ED" w:rsidDel="008045AB" w:rsidRDefault="005274B0" w:rsidP="006E4FCB">
            <w:pPr>
              <w:jc w:val="center"/>
              <w:rPr>
                <w:del w:id="1102" w:author="blake grills" w:date="2020-04-13T20:39:00Z"/>
                <w:rFonts w:cs="Times New Roman"/>
                <w:szCs w:val="24"/>
              </w:rPr>
            </w:pPr>
          </w:p>
        </w:tc>
      </w:tr>
      <w:tr w:rsidR="005274B0" w:rsidRPr="002248ED" w:rsidDel="008045AB" w14:paraId="31F702CB" w14:textId="7FA5ECE9" w:rsidTr="006E4FCB">
        <w:trPr>
          <w:del w:id="1103" w:author="blake grills" w:date="2020-04-13T20:39:00Z"/>
        </w:trPr>
        <w:tc>
          <w:tcPr>
            <w:tcW w:w="1294" w:type="dxa"/>
          </w:tcPr>
          <w:p w14:paraId="2153C2E0" w14:textId="7705D65D" w:rsidR="005274B0" w:rsidRPr="002248ED" w:rsidDel="008045AB" w:rsidRDefault="005274B0" w:rsidP="006E4FCB">
            <w:pPr>
              <w:ind w:firstLine="0"/>
              <w:rPr>
                <w:del w:id="1104" w:author="blake grills" w:date="2020-04-13T20:39:00Z"/>
                <w:rFonts w:cs="Times New Roman"/>
                <w:szCs w:val="24"/>
              </w:rPr>
            </w:pPr>
            <w:del w:id="1105" w:author="blake grills" w:date="2020-04-13T20:39:00Z">
              <w:r w:rsidRPr="002248ED" w:rsidDel="008045AB">
                <w:rPr>
                  <w:rFonts w:cs="Times New Roman"/>
                  <w:i/>
                  <w:iCs/>
                  <w:szCs w:val="24"/>
                </w:rPr>
                <w:delText>0.0208</w:delText>
              </w:r>
            </w:del>
          </w:p>
        </w:tc>
        <w:tc>
          <w:tcPr>
            <w:tcW w:w="1295" w:type="dxa"/>
          </w:tcPr>
          <w:p w14:paraId="2567C093" w14:textId="5C84DD36" w:rsidR="005274B0" w:rsidRPr="002248ED" w:rsidDel="008045AB" w:rsidRDefault="005274B0" w:rsidP="006E4FCB">
            <w:pPr>
              <w:ind w:firstLine="0"/>
              <w:rPr>
                <w:del w:id="1106" w:author="blake grills" w:date="2020-04-13T20:39:00Z"/>
                <w:rFonts w:cs="Times New Roman"/>
                <w:szCs w:val="24"/>
              </w:rPr>
            </w:pPr>
            <w:del w:id="1107" w:author="blake grills" w:date="2020-04-13T20:39:00Z">
              <w:r w:rsidRPr="002248ED" w:rsidDel="008045AB">
                <w:rPr>
                  <w:rFonts w:cs="Times New Roman"/>
                  <w:szCs w:val="24"/>
                </w:rPr>
                <w:delText>0</w:delText>
              </w:r>
            </w:del>
          </w:p>
        </w:tc>
        <w:tc>
          <w:tcPr>
            <w:tcW w:w="935" w:type="dxa"/>
          </w:tcPr>
          <w:p w14:paraId="18539FE5" w14:textId="2BD50DDC" w:rsidR="005274B0" w:rsidRPr="002248ED" w:rsidDel="008045AB" w:rsidRDefault="005274B0" w:rsidP="006E4FCB">
            <w:pPr>
              <w:ind w:firstLine="0"/>
              <w:rPr>
                <w:del w:id="1108" w:author="blake grills" w:date="2020-04-13T20:39:00Z"/>
                <w:rFonts w:cs="Times New Roman"/>
                <w:szCs w:val="24"/>
              </w:rPr>
            </w:pPr>
            <w:del w:id="1109" w:author="blake grills" w:date="2020-04-13T20:39:00Z">
              <w:r w:rsidRPr="002248ED" w:rsidDel="008045AB">
                <w:rPr>
                  <w:rFonts w:cs="Times New Roman"/>
                  <w:szCs w:val="24"/>
                </w:rPr>
                <w:delText>0</w:delText>
              </w:r>
            </w:del>
          </w:p>
        </w:tc>
        <w:tc>
          <w:tcPr>
            <w:tcW w:w="936" w:type="dxa"/>
          </w:tcPr>
          <w:p w14:paraId="5B29DB86" w14:textId="2C2E951F" w:rsidR="005274B0" w:rsidRPr="002248ED" w:rsidDel="008045AB" w:rsidRDefault="005274B0" w:rsidP="006E4FCB">
            <w:pPr>
              <w:ind w:firstLine="0"/>
              <w:rPr>
                <w:del w:id="1110" w:author="blake grills" w:date="2020-04-13T20:39:00Z"/>
                <w:rFonts w:cs="Times New Roman"/>
                <w:szCs w:val="24"/>
              </w:rPr>
            </w:pPr>
            <w:del w:id="1111" w:author="blake grills" w:date="2020-04-13T20:39:00Z">
              <w:r w:rsidRPr="002248ED" w:rsidDel="008045AB">
                <w:rPr>
                  <w:rFonts w:cs="Times New Roman"/>
                  <w:szCs w:val="24"/>
                </w:rPr>
                <w:delText>0</w:delText>
              </w:r>
            </w:del>
          </w:p>
        </w:tc>
        <w:tc>
          <w:tcPr>
            <w:tcW w:w="1295" w:type="dxa"/>
          </w:tcPr>
          <w:p w14:paraId="6FD77A85" w14:textId="473BE9BD" w:rsidR="005274B0" w:rsidRPr="002248ED" w:rsidDel="008045AB" w:rsidRDefault="005274B0" w:rsidP="006E4FCB">
            <w:pPr>
              <w:ind w:firstLine="0"/>
              <w:rPr>
                <w:del w:id="1112" w:author="blake grills" w:date="2020-04-13T20:39:00Z"/>
                <w:rFonts w:cs="Times New Roman"/>
                <w:szCs w:val="24"/>
              </w:rPr>
            </w:pPr>
            <w:del w:id="1113" w:author="blake grills" w:date="2020-04-13T20:39:00Z">
              <w:r w:rsidRPr="002248ED" w:rsidDel="008045AB">
                <w:rPr>
                  <w:rFonts w:cs="Times New Roman"/>
                  <w:szCs w:val="24"/>
                </w:rPr>
                <w:delText>0</w:delText>
              </w:r>
            </w:del>
          </w:p>
        </w:tc>
        <w:tc>
          <w:tcPr>
            <w:tcW w:w="1295" w:type="dxa"/>
          </w:tcPr>
          <w:p w14:paraId="38842E29" w14:textId="184C8EEA" w:rsidR="005274B0" w:rsidRPr="002248ED" w:rsidDel="008045AB" w:rsidRDefault="005274B0" w:rsidP="006E4FCB">
            <w:pPr>
              <w:ind w:firstLine="0"/>
              <w:rPr>
                <w:del w:id="1114" w:author="blake grills" w:date="2020-04-13T20:39:00Z"/>
                <w:rFonts w:cs="Times New Roman"/>
                <w:szCs w:val="24"/>
              </w:rPr>
            </w:pPr>
            <w:del w:id="1115" w:author="blake grills" w:date="2020-04-13T20:39:00Z">
              <w:r w:rsidRPr="002248ED" w:rsidDel="008045AB">
                <w:rPr>
                  <w:rFonts w:cs="Times New Roman"/>
                  <w:szCs w:val="24"/>
                </w:rPr>
                <w:delText>0</w:delText>
              </w:r>
            </w:del>
          </w:p>
        </w:tc>
        <w:tc>
          <w:tcPr>
            <w:tcW w:w="1295" w:type="dxa"/>
          </w:tcPr>
          <w:p w14:paraId="41EBBFD3" w14:textId="1CA8A28D" w:rsidR="005274B0" w:rsidRPr="002248ED" w:rsidDel="008045AB" w:rsidRDefault="005274B0" w:rsidP="006E4FCB">
            <w:pPr>
              <w:ind w:firstLine="0"/>
              <w:rPr>
                <w:del w:id="1116" w:author="blake grills" w:date="2020-04-13T20:39:00Z"/>
                <w:rFonts w:cs="Times New Roman"/>
                <w:szCs w:val="24"/>
              </w:rPr>
            </w:pPr>
            <w:del w:id="1117" w:author="blake grills" w:date="2020-04-13T20:39:00Z">
              <w:r w:rsidRPr="002248ED" w:rsidDel="008045AB">
                <w:rPr>
                  <w:rFonts w:cs="Times New Roman"/>
                  <w:szCs w:val="24"/>
                </w:rPr>
                <w:delText>0</w:delText>
              </w:r>
            </w:del>
          </w:p>
        </w:tc>
        <w:tc>
          <w:tcPr>
            <w:tcW w:w="1295" w:type="dxa"/>
          </w:tcPr>
          <w:p w14:paraId="0C2ACED5" w14:textId="0C70B48C" w:rsidR="005274B0" w:rsidRPr="002248ED" w:rsidDel="008045AB" w:rsidRDefault="005274B0" w:rsidP="006E4FCB">
            <w:pPr>
              <w:rPr>
                <w:del w:id="1118" w:author="blake grills" w:date="2020-04-13T20:39:00Z"/>
                <w:rFonts w:cs="Times New Roman"/>
                <w:szCs w:val="24"/>
              </w:rPr>
            </w:pPr>
          </w:p>
        </w:tc>
        <w:tc>
          <w:tcPr>
            <w:tcW w:w="1295" w:type="dxa"/>
          </w:tcPr>
          <w:p w14:paraId="614D784D" w14:textId="5ACB109C" w:rsidR="005274B0" w:rsidRPr="002248ED" w:rsidDel="008045AB" w:rsidRDefault="005274B0" w:rsidP="006E4FCB">
            <w:pPr>
              <w:rPr>
                <w:del w:id="1119" w:author="blake grills" w:date="2020-04-13T20:39:00Z"/>
                <w:rFonts w:cs="Times New Roman"/>
                <w:szCs w:val="24"/>
              </w:rPr>
            </w:pPr>
          </w:p>
        </w:tc>
        <w:tc>
          <w:tcPr>
            <w:tcW w:w="1295" w:type="dxa"/>
          </w:tcPr>
          <w:p w14:paraId="740D0147" w14:textId="3B4921E4" w:rsidR="005274B0" w:rsidRPr="002248ED" w:rsidDel="008045AB" w:rsidRDefault="005274B0" w:rsidP="006E4FCB">
            <w:pPr>
              <w:rPr>
                <w:del w:id="1120" w:author="blake grills" w:date="2020-04-13T20:39:00Z"/>
                <w:rFonts w:cs="Times New Roman"/>
                <w:szCs w:val="24"/>
              </w:rPr>
            </w:pPr>
          </w:p>
        </w:tc>
      </w:tr>
    </w:tbl>
    <w:p w14:paraId="34C1AFD2" w14:textId="1B7E929E" w:rsidR="005274B0" w:rsidDel="008045AB" w:rsidRDefault="005274B0" w:rsidP="00602FDF">
      <w:pPr>
        <w:rPr>
          <w:del w:id="1121" w:author="blake grills" w:date="2020-04-13T20:39:00Z"/>
          <w:rFonts w:cs="Times New Roman"/>
          <w:szCs w:val="24"/>
        </w:rPr>
      </w:pPr>
    </w:p>
    <w:p w14:paraId="131B75A4" w14:textId="61CB877F" w:rsidR="005274B0" w:rsidDel="008045AB" w:rsidRDefault="005274B0" w:rsidP="00602FDF">
      <w:pPr>
        <w:rPr>
          <w:del w:id="1122" w:author="blake grills" w:date="2020-04-13T20:39:00Z"/>
          <w:rFonts w:cs="Times New Roman"/>
          <w:szCs w:val="24"/>
        </w:rPr>
        <w:sectPr w:rsidR="005274B0" w:rsidDel="008045AB" w:rsidSect="000B5819">
          <w:pgSz w:w="15840" w:h="12240" w:orient="landscape"/>
          <w:pgMar w:top="1440" w:right="1440" w:bottom="1440" w:left="1440" w:header="720" w:footer="720" w:gutter="0"/>
          <w:cols w:space="720"/>
          <w:docGrid w:linePitch="360"/>
        </w:sectPr>
      </w:pPr>
    </w:p>
    <w:p w14:paraId="7522F623" w14:textId="1D736497" w:rsidR="003A2818" w:rsidDel="008045AB" w:rsidRDefault="003A2818" w:rsidP="003A2818">
      <w:pPr>
        <w:keepNext/>
        <w:rPr>
          <w:del w:id="1123" w:author="blake grills" w:date="2020-04-13T20:39:00Z"/>
        </w:rPr>
      </w:pPr>
      <w:del w:id="1124" w:author="blake grills" w:date="2020-04-13T20:39:00Z">
        <w:r w:rsidRPr="003A2818" w:rsidDel="008045AB">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637405"/>
                      </a:xfrm>
                      <a:prstGeom prst="rect">
                        <a:avLst/>
                      </a:prstGeom>
                    </pic:spPr>
                  </pic:pic>
                </a:graphicData>
              </a:graphic>
            </wp:inline>
          </w:drawing>
        </w:r>
      </w:del>
    </w:p>
    <w:p w14:paraId="0A7AEA43" w14:textId="53F3E9B5" w:rsidR="003A2818" w:rsidRPr="00AF4758" w:rsidDel="008045AB" w:rsidRDefault="003A2818" w:rsidP="00A76343">
      <w:pPr>
        <w:pStyle w:val="FigureCaption"/>
        <w:rPr>
          <w:del w:id="1125" w:author="blake grills" w:date="2020-04-13T20:39:00Z"/>
        </w:rPr>
      </w:pPr>
      <w:bookmarkStart w:id="1126" w:name="_Ref34305463"/>
      <w:bookmarkStart w:id="1127" w:name="_Ref36829180"/>
      <w:bookmarkStart w:id="1128" w:name="_Toc37600392"/>
      <w:del w:id="1129" w:author="blake grills" w:date="2020-04-13T20:39:00Z">
        <w:r w:rsidRPr="00AA6716" w:rsidDel="008045AB">
          <w:delText>F</w:delText>
        </w:r>
        <w:r w:rsidR="00B116C2" w:rsidDel="008045AB">
          <w:delText>igure</w:delText>
        </w:r>
        <w:r w:rsidRPr="00AF4758" w:rsidDel="008045AB">
          <w:delText xml:space="preserve"> </w:delText>
        </w:r>
        <w:r w:rsidR="005141DB" w:rsidDel="008045AB">
          <w:rPr>
            <w:iCs w:val="0"/>
          </w:rPr>
          <w:fldChar w:fldCharType="begin"/>
        </w:r>
        <w:r w:rsidR="005141DB" w:rsidDel="008045AB">
          <w:delInstrText xml:space="preserve"> SEQ Figure \* ARABIC </w:delInstrText>
        </w:r>
        <w:r w:rsidR="005141DB" w:rsidDel="008045AB">
          <w:rPr>
            <w:iCs w:val="0"/>
          </w:rPr>
          <w:fldChar w:fldCharType="separate"/>
        </w:r>
        <w:r w:rsidR="005141DB" w:rsidDel="008045AB">
          <w:rPr>
            <w:noProof/>
          </w:rPr>
          <w:delText>3</w:delText>
        </w:r>
        <w:r w:rsidR="005141DB" w:rsidDel="008045AB">
          <w:rPr>
            <w:iCs w:val="0"/>
            <w:noProof/>
          </w:rPr>
          <w:fldChar w:fldCharType="end"/>
        </w:r>
        <w:bookmarkEnd w:id="1126"/>
        <w:r w:rsidR="00CF64B0" w:rsidRPr="00A76343" w:rsidDel="008045AB">
          <w:delText xml:space="preserve">.  </w:delText>
        </w:r>
        <w:r w:rsidR="00AA6716" w:rsidRPr="00A76343" w:rsidDel="008045AB">
          <w:delText>This is a decision tree sample from the well-known IRIS dataset</w:delText>
        </w:r>
        <w:r w:rsidR="00CF64B0" w:rsidRPr="00A76343" w:rsidDel="008045AB">
          <w:delText xml:space="preserve">.  </w:delText>
        </w:r>
        <w:r w:rsidR="00AA6716" w:rsidRPr="00A76343" w:rsidDel="008045AB">
          <w:delText xml:space="preserve">The colors separate the tree based on which class is the most present </w:delText>
        </w:r>
        <w:r w:rsidR="00AA6716" w:rsidRPr="00AF4758" w:rsidDel="008045AB">
          <w:delText>in a node</w:delText>
        </w:r>
        <w:r w:rsidR="00CF64B0" w:rsidRPr="00A76343" w:rsidDel="008045AB">
          <w:delText xml:space="preserve">.  </w:delText>
        </w:r>
        <w:r w:rsidR="00AA6716" w:rsidRPr="00A76343" w:rsidDel="008045AB">
          <w:delText>The class shows which of the three class a node primarily consists of</w:delText>
        </w:r>
        <w:r w:rsidR="00CF64B0" w:rsidRPr="00A76343" w:rsidDel="008045AB">
          <w:delText xml:space="preserve">.  </w:delText>
        </w:r>
        <w:r w:rsidR="00AA6716" w:rsidRPr="00A76343" w:rsidDel="008045AB">
          <w:delText>The sample shows how many values are in the node</w:delText>
        </w:r>
        <w:r w:rsidR="00CF64B0" w:rsidRPr="00A76343" w:rsidDel="008045AB">
          <w:delText xml:space="preserve">.  </w:delText>
        </w:r>
        <w:r w:rsidR="00AA6716" w:rsidRPr="00A76343" w:rsidDel="008045AB">
          <w:delText>The gini shows how major of a deciding factor a particular variable is, the lower the gini the more important it is</w:delText>
        </w:r>
        <w:r w:rsidR="00CF64B0" w:rsidRPr="00A76343" w:rsidDel="008045AB">
          <w:delText xml:space="preserve">.  </w:delText>
        </w:r>
        <w:r w:rsidR="005610B6" w:rsidRPr="00A76343" w:rsidDel="008045AB">
          <w:delText>The top (on non-leafs) is the decision itself.</w:delText>
        </w:r>
        <w:bookmarkEnd w:id="1127"/>
        <w:bookmarkEnd w:id="1128"/>
      </w:del>
    </w:p>
    <w:p w14:paraId="5A091606" w14:textId="3D0354EF" w:rsidR="00602FDF" w:rsidDel="008045AB" w:rsidRDefault="000F384A" w:rsidP="00094B30">
      <w:pPr>
        <w:ind w:firstLine="0"/>
        <w:rPr>
          <w:del w:id="1130" w:author="blake grills" w:date="2020-04-13T20:39:00Z"/>
          <w:rFonts w:cs="Times New Roman"/>
          <w:b/>
          <w:bCs/>
          <w:sz w:val="32"/>
          <w:szCs w:val="32"/>
        </w:rPr>
      </w:pPr>
      <w:del w:id="1131" w:author="blake grills" w:date="2020-04-13T20:39:00Z">
        <w:r w:rsidDel="008045AB">
          <w:rPr>
            <w:rFonts w:cs="Times New Roman"/>
            <w:szCs w:val="24"/>
          </w:rPr>
          <w:br w:type="page"/>
        </w:r>
      </w:del>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1132" w:name="_Toc37600203"/>
      <w:bookmarkStart w:id="1133" w:name="_Ref37690511"/>
      <w:bookmarkStart w:id="1134" w:name="_Ref37691243"/>
      <w:bookmarkStart w:id="1135" w:name="_Ref37691261"/>
      <w:bookmarkStart w:id="1136" w:name="_Ref37691302"/>
      <w:r w:rsidR="00685EEA">
        <w:t>Experiment and Results</w:t>
      </w:r>
      <w:bookmarkEnd w:id="1132"/>
      <w:bookmarkEnd w:id="1133"/>
      <w:bookmarkEnd w:id="1134"/>
      <w:bookmarkEnd w:id="1135"/>
      <w:bookmarkEnd w:id="1136"/>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01390"/>
                    </a:xfrm>
                    <a:prstGeom prst="rect">
                      <a:avLst/>
                    </a:prstGeom>
                  </pic:spPr>
                </pic:pic>
              </a:graphicData>
            </a:graphic>
          </wp:inline>
        </w:drawing>
      </w:r>
    </w:p>
    <w:p w14:paraId="0D50CDFC" w14:textId="52C3BFF1" w:rsidR="00EB33F4" w:rsidRDefault="00EB33F4" w:rsidP="00A76343">
      <w:pPr>
        <w:pStyle w:val="FigureCaption"/>
      </w:pPr>
      <w:bookmarkStart w:id="1137" w:name="_Toc37600393"/>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5141DB">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137"/>
    </w:p>
    <w:p w14:paraId="6FFAF291" w14:textId="1D5060D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5141DB" w:rsidRPr="00AA6716">
        <w:t xml:space="preserve">TABLE </w:t>
      </w:r>
      <w:r w:rsidR="005141DB">
        <w:rPr>
          <w:noProof/>
        </w:rPr>
        <w:t>16</w:t>
      </w:r>
      <w:r w:rsidR="007F3151">
        <w:fldChar w:fldCharType="end"/>
      </w:r>
      <w:ins w:id="1138" w:author="blake grills" w:date="2020-04-13T17:33:00Z">
        <w:r w:rsidR="00B037BA">
          <w:t xml:space="preserve"> </w:t>
        </w:r>
      </w:ins>
      <w:r w:rsidR="00903576">
        <w:t>contains the calculations used for accuracy, F1 score, precision, and recall</w:t>
      </w:r>
      <w:ins w:id="1139" w:author="blake grills" w:date="2020-04-13T17:33:00Z">
        <w:r w:rsidR="00B037BA">
          <w:t xml:space="preserve"> which are all commonly used heuristics in both Natural Language Processing and Software Engineering</w:t>
        </w:r>
      </w:ins>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06CFC3A0" w:rsidR="00EB33F4" w:rsidRPr="00AA6716" w:rsidRDefault="00EB33F4" w:rsidP="003D080F">
      <w:pPr>
        <w:pStyle w:val="TableCaption"/>
      </w:pPr>
      <w:bookmarkStart w:id="1140" w:name="_Ref37509596"/>
      <w:bookmarkStart w:id="1141" w:name="_Toc37578802"/>
      <w:r w:rsidRPr="00AA6716">
        <w:lastRenderedPageBreak/>
        <w:t xml:space="preserve">TABLE </w:t>
      </w:r>
      <w:r w:rsidR="00DC7168">
        <w:fldChar w:fldCharType="begin"/>
      </w:r>
      <w:r w:rsidR="00DC7168">
        <w:instrText xml:space="preserve"> SEQ Table \* ARABIC </w:instrText>
      </w:r>
      <w:r w:rsidR="00DC7168">
        <w:fldChar w:fldCharType="separate"/>
      </w:r>
      <w:r w:rsidR="005141DB">
        <w:rPr>
          <w:noProof/>
        </w:rPr>
        <w:t>16</w:t>
      </w:r>
      <w:r w:rsidR="00DC7168">
        <w:rPr>
          <w:noProof/>
        </w:rPr>
        <w:fldChar w:fldCharType="end"/>
      </w:r>
      <w:bookmarkEnd w:id="1140"/>
      <w:r w:rsidR="00CF64B0">
        <w:rPr>
          <w:noProof/>
        </w:rPr>
        <w:t xml:space="preserve">.  </w:t>
      </w:r>
      <w:r w:rsidRPr="00AA6716">
        <w:rPr>
          <w:noProof/>
        </w:rPr>
        <w:t>This table shows each equation used as a hueristic in the analysis of our results.</w:t>
      </w:r>
      <w:bookmarkEnd w:id="1141"/>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7ADAFAA2"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A83694">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5141DB" w:rsidRPr="002248ED">
        <w:t>T</w:t>
      </w:r>
      <w:r w:rsidR="005141DB">
        <w:t>ABLE</w:t>
      </w:r>
      <w:r w:rsidR="005141DB" w:rsidRPr="002248ED">
        <w:t xml:space="preserve"> </w:t>
      </w:r>
      <w:r w:rsidR="005141DB">
        <w:rPr>
          <w:noProof/>
        </w:rPr>
        <w:t>17</w:t>
      </w:r>
      <w:r w:rsidR="00825AE2">
        <w:rPr>
          <w:rFonts w:cs="Times New Roman"/>
          <w:szCs w:val="24"/>
        </w:rPr>
        <w:fldChar w:fldCharType="end"/>
      </w:r>
      <w:r w:rsidR="00825AE2" w:rsidRPr="002248ED">
        <w:rPr>
          <w:rFonts w:cs="Times New Roman"/>
          <w:szCs w:val="24"/>
        </w:rPr>
        <w:t>.</w:t>
      </w:r>
    </w:p>
    <w:p w14:paraId="6643D789" w14:textId="1FB8E6E0" w:rsidR="00825AE2" w:rsidRPr="002248ED" w:rsidRDefault="00825AE2" w:rsidP="003D080F">
      <w:pPr>
        <w:pStyle w:val="TableCaption"/>
      </w:pPr>
      <w:bookmarkStart w:id="1142" w:name="_Ref35357782"/>
      <w:bookmarkStart w:id="1143" w:name="_Ref32772875"/>
      <w:bookmarkStart w:id="1144" w:name="_Ref33019599"/>
      <w:bookmarkStart w:id="1145" w:name="_Toc37578803"/>
      <w:r w:rsidRPr="002248ED">
        <w:t>T</w:t>
      </w:r>
      <w:r>
        <w:t>ABLE</w:t>
      </w:r>
      <w:r w:rsidRPr="002248ED">
        <w:t xml:space="preserve"> </w:t>
      </w:r>
      <w:r w:rsidR="00DC7168">
        <w:fldChar w:fldCharType="begin"/>
      </w:r>
      <w:r w:rsidR="00DC7168">
        <w:instrText xml:space="preserve"> SEQ Table \* ARABIC </w:instrText>
      </w:r>
      <w:r w:rsidR="00DC7168">
        <w:fldChar w:fldCharType="separate"/>
      </w:r>
      <w:r w:rsidR="005141DB">
        <w:rPr>
          <w:noProof/>
        </w:rPr>
        <w:t>17</w:t>
      </w:r>
      <w:r w:rsidR="00DC7168">
        <w:rPr>
          <w:noProof/>
        </w:rPr>
        <w:fldChar w:fldCharType="end"/>
      </w:r>
      <w:bookmarkEnd w:id="1142"/>
      <w:r w:rsidR="00CF64B0">
        <w:rPr>
          <w:noProof/>
        </w:rPr>
        <w:t xml:space="preserve">.  </w:t>
      </w:r>
      <w:r w:rsidRPr="00AA3373">
        <w:t>The following values are the results of each fold from the stratified k-fold cross validation.</w:t>
      </w:r>
      <w:bookmarkEnd w:id="1143"/>
      <w:bookmarkEnd w:id="1144"/>
      <w:bookmarkEnd w:id="114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7968723"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5141DB" w:rsidRPr="002248ED">
        <w:t>F</w:t>
      </w:r>
      <w:r w:rsidR="005141DB">
        <w:t>igure</w:t>
      </w:r>
      <w:r w:rsidR="005141DB" w:rsidRPr="002248ED">
        <w:t xml:space="preserve"> </w:t>
      </w:r>
      <w:r w:rsidR="005141DB">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70E8A6F" w:rsidR="004E5433" w:rsidRPr="002248ED" w:rsidRDefault="001103A7" w:rsidP="00A76343">
      <w:pPr>
        <w:pStyle w:val="FigureCaption"/>
      </w:pPr>
      <w:bookmarkStart w:id="1146" w:name="_Ref33646320"/>
      <w:bookmarkStart w:id="1147" w:name="_Ref32495567"/>
      <w:bookmarkStart w:id="1148" w:name="_Toc37600394"/>
      <w:r w:rsidRPr="002248ED">
        <w:t>F</w:t>
      </w:r>
      <w:r w:rsidR="00B116C2">
        <w:t>igure</w:t>
      </w:r>
      <w:r w:rsidRPr="002248ED">
        <w:t xml:space="preserve"> </w:t>
      </w:r>
      <w:r w:rsidR="00DC7168">
        <w:fldChar w:fldCharType="begin"/>
      </w:r>
      <w:r w:rsidR="00DC7168">
        <w:instrText xml:space="preserve"> SEQ Figure \* ARABIC </w:instrText>
      </w:r>
      <w:r w:rsidR="00DC7168">
        <w:fldChar w:fldCharType="separate"/>
      </w:r>
      <w:r w:rsidR="005141DB">
        <w:rPr>
          <w:noProof/>
        </w:rPr>
        <w:t>5</w:t>
      </w:r>
      <w:r w:rsidR="00DC7168">
        <w:rPr>
          <w:noProof/>
        </w:rPr>
        <w:fldChar w:fldCharType="end"/>
      </w:r>
      <w:bookmarkEnd w:id="1146"/>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47"/>
      <w:bookmarkEnd w:id="1148"/>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1149" w:name="_Toc37600204"/>
      <w:bookmarkStart w:id="1150" w:name="_Ref37690518"/>
      <w:bookmarkStart w:id="1151" w:name="_Ref37691212"/>
      <w:r w:rsidR="00251598" w:rsidRPr="002D3BDD">
        <w:rPr>
          <w:bCs/>
        </w:rPr>
        <w:t>Commented-out code in Open-source Software</w:t>
      </w:r>
      <w:bookmarkEnd w:id="1149"/>
      <w:bookmarkEnd w:id="1150"/>
      <w:bookmarkEnd w:id="1151"/>
      <w:r w:rsidR="00251598" w:rsidRPr="002D3BDD">
        <w:rPr>
          <w:bCs/>
        </w:rPr>
        <w:t xml:space="preserve"> </w:t>
      </w:r>
    </w:p>
    <w:p w14:paraId="5C532299" w14:textId="47A96545"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ins w:id="1152" w:author="blake grills" w:date="2020-04-13T20:36:00Z">
        <w:r w:rsidR="00CA364B">
          <w:rPr>
            <w:rFonts w:cs="Times New Roman"/>
            <w:szCs w:val="24"/>
          </w:rPr>
          <w:t xml:space="preserve"> w</w:t>
        </w:r>
      </w:ins>
      <w:del w:id="1153" w:author="blake grills" w:date="2020-04-13T20:36:00Z">
        <w:r w:rsidR="002E4554" w:rsidDel="00CA364B">
          <w:rPr>
            <w:rFonts w:cs="Times New Roman"/>
            <w:szCs w:val="24"/>
          </w:rPr>
          <w:delText>.  W</w:delText>
        </w:r>
      </w:del>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5141DB" w:rsidRPr="00740BB2">
        <w:t xml:space="preserve">TABLE </w:t>
      </w:r>
      <w:r w:rsidR="005141DB">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B6339E2" w:rsidR="004046C7" w:rsidRPr="00740BB2" w:rsidRDefault="004046C7" w:rsidP="00A927A3">
      <w:pPr>
        <w:pStyle w:val="TableCaption"/>
      </w:pPr>
      <w:bookmarkStart w:id="1154" w:name="_Ref36492013"/>
      <w:bookmarkStart w:id="1155" w:name="_Toc37578804"/>
      <w:r w:rsidRPr="00740BB2">
        <w:t xml:space="preserve">TABLE </w:t>
      </w:r>
      <w:r w:rsidR="00DC7168">
        <w:fldChar w:fldCharType="begin"/>
      </w:r>
      <w:r w:rsidR="00DC7168">
        <w:instrText xml:space="preserve"> SEQ Table \* ARABIC </w:instrText>
      </w:r>
      <w:r w:rsidR="00DC7168">
        <w:fldChar w:fldCharType="separate"/>
      </w:r>
      <w:r w:rsidR="005141DB">
        <w:rPr>
          <w:noProof/>
        </w:rPr>
        <w:t>18</w:t>
      </w:r>
      <w:r w:rsidR="00DC7168">
        <w:rPr>
          <w:noProof/>
        </w:rPr>
        <w:fldChar w:fldCharType="end"/>
      </w:r>
      <w:bookmarkStart w:id="1156" w:name="_Hlk36492020"/>
      <w:bookmarkEnd w:id="1154"/>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155"/>
      <w:bookmarkEnd w:id="115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5F8C49CC"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5141DB" w:rsidRPr="00135FE4">
        <w:t xml:space="preserve">TABLE </w:t>
      </w:r>
      <w:r w:rsidR="005141DB">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A83694">
        <w:fldChar w:fldCharType="begin"/>
      </w:r>
      <w:r w:rsidR="00A83694">
        <w:instrText xml:space="preserve"> REF _Ref37691190 \n \h </w:instrText>
      </w:r>
      <w:r w:rsidR="00A83694">
        <w:fldChar w:fldCharType="separate"/>
      </w:r>
      <w:r w:rsidR="00A83694">
        <w:t>CHAPTER 4</w:t>
      </w:r>
      <w:r w:rsidR="00A83694">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742B06F9" w:rsidR="00C87C44" w:rsidRPr="0026046E" w:rsidRDefault="00C87C44" w:rsidP="00A927A3">
      <w:pPr>
        <w:pStyle w:val="TableCaption"/>
      </w:pPr>
      <w:bookmarkStart w:id="1157" w:name="_Ref37163063"/>
      <w:bookmarkStart w:id="1158" w:name="_Toc37578805"/>
      <w:r w:rsidRPr="00135FE4">
        <w:lastRenderedPageBreak/>
        <w:t xml:space="preserve">TABLE </w:t>
      </w:r>
      <w:r w:rsidR="00DC7168">
        <w:fldChar w:fldCharType="begin"/>
      </w:r>
      <w:r w:rsidR="00DC7168">
        <w:instrText xml:space="preserve"> SEQ Table \* ARABIC </w:instrText>
      </w:r>
      <w:r w:rsidR="00DC7168">
        <w:fldChar w:fldCharType="separate"/>
      </w:r>
      <w:r w:rsidR="005141DB">
        <w:rPr>
          <w:noProof/>
        </w:rPr>
        <w:t>19</w:t>
      </w:r>
      <w:r w:rsidR="00DC7168">
        <w:rPr>
          <w:noProof/>
        </w:rPr>
        <w:fldChar w:fldCharType="end"/>
      </w:r>
      <w:bookmarkEnd w:id="1157"/>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158"/>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6385C5A0" w14:textId="73EE58EC" w:rsidR="00AF1598" w:rsidDel="00110D77" w:rsidRDefault="00AF1598">
      <w:pPr>
        <w:rPr>
          <w:del w:id="1159" w:author="blake grills" w:date="2020-04-13T17:49:00Z"/>
          <w:rFonts w:cs="Times New Roman"/>
          <w:b/>
          <w:bCs/>
          <w:sz w:val="32"/>
          <w:szCs w:val="32"/>
        </w:rPr>
        <w:pPrChange w:id="1160" w:author="blake grills" w:date="2020-04-13T17:49:00Z">
          <w:pPr>
            <w:jc w:val="center"/>
          </w:pPr>
        </w:pPrChange>
      </w:pPr>
    </w:p>
    <w:p w14:paraId="59E9D6F0" w14:textId="19D65DF5" w:rsidR="004E5433" w:rsidDel="00110D77" w:rsidRDefault="004E5433" w:rsidP="004E5433">
      <w:pPr>
        <w:jc w:val="center"/>
        <w:rPr>
          <w:del w:id="1161" w:author="blake grills" w:date="2020-04-13T17:49:00Z"/>
          <w:rFonts w:cs="Times New Roman"/>
          <w:b/>
          <w:bCs/>
          <w:sz w:val="32"/>
          <w:szCs w:val="32"/>
        </w:rPr>
      </w:pPr>
    </w:p>
    <w:p w14:paraId="22667A32" w14:textId="4FDF3C2C" w:rsidR="004E5433" w:rsidDel="00110D77" w:rsidRDefault="004E5433" w:rsidP="004E5433">
      <w:pPr>
        <w:jc w:val="center"/>
        <w:rPr>
          <w:del w:id="1162" w:author="blake grills" w:date="2020-04-13T17:49:00Z"/>
          <w:rFonts w:cs="Times New Roman"/>
          <w:b/>
          <w:bCs/>
          <w:sz w:val="32"/>
          <w:szCs w:val="32"/>
        </w:rPr>
      </w:pPr>
    </w:p>
    <w:p w14:paraId="2107695A" w14:textId="2A032078" w:rsidR="004E5433" w:rsidRPr="00B216D8" w:rsidDel="00110D77" w:rsidRDefault="002D3BDD" w:rsidP="00B261C5">
      <w:pPr>
        <w:pStyle w:val="Heading1"/>
        <w:rPr>
          <w:del w:id="1163" w:author="blake grills" w:date="2020-04-13T17:49:00Z"/>
        </w:rPr>
      </w:pPr>
      <w:del w:id="1164" w:author="blake grills" w:date="2020-04-13T17:49:00Z">
        <w:r w:rsidDel="00110D77">
          <w:br/>
        </w:r>
        <w:bookmarkStart w:id="1165" w:name="_Toc37600205"/>
        <w:r w:rsidR="004E5433" w:rsidDel="00110D77">
          <w:delText>Threats to Validity</w:delText>
        </w:r>
        <w:bookmarkEnd w:id="1165"/>
      </w:del>
    </w:p>
    <w:p w14:paraId="5246B550" w14:textId="3BAD78DA" w:rsidR="007E0745" w:rsidRPr="002248ED" w:rsidDel="00110D77" w:rsidRDefault="004E5433" w:rsidP="004E5433">
      <w:pPr>
        <w:rPr>
          <w:del w:id="1166" w:author="blake grills" w:date="2020-04-13T17:49:00Z"/>
          <w:rFonts w:cs="Times New Roman"/>
          <w:szCs w:val="24"/>
        </w:rPr>
      </w:pPr>
      <w:del w:id="1167" w:author="blake grills" w:date="2020-04-13T17:49:00Z">
        <w:r w:rsidRPr="002248ED" w:rsidDel="00110D77">
          <w:rPr>
            <w:rFonts w:cs="Times New Roman"/>
            <w:szCs w:val="24"/>
          </w:rPr>
          <w:delText>Throughout the duration of our research there have been a few different points that point to threats to validity that we both mitigate</w:delText>
        </w:r>
        <w:r w:rsidR="00594AFC" w:rsidDel="00110D77">
          <w:rPr>
            <w:rFonts w:cs="Times New Roman"/>
            <w:szCs w:val="24"/>
          </w:rPr>
          <w:delText xml:space="preserve"> in current work</w:delText>
        </w:r>
        <w:r w:rsidRPr="002248ED" w:rsidDel="00110D77">
          <w:rPr>
            <w:rFonts w:cs="Times New Roman"/>
            <w:szCs w:val="24"/>
          </w:rPr>
          <w:delText xml:space="preserve"> and </w:delText>
        </w:r>
        <w:r w:rsidR="00594AFC" w:rsidDel="00110D77">
          <w:rPr>
            <w:rFonts w:cs="Times New Roman"/>
            <w:szCs w:val="24"/>
          </w:rPr>
          <w:delText>p</w:delText>
        </w:r>
        <w:r w:rsidR="002714D4" w:rsidDel="00110D77">
          <w:rPr>
            <w:rFonts w:cs="Times New Roman"/>
            <w:szCs w:val="24"/>
          </w:rPr>
          <w:delText>lan</w:delText>
        </w:r>
        <w:r w:rsidR="00594AFC" w:rsidDel="00110D77">
          <w:rPr>
            <w:rFonts w:cs="Times New Roman"/>
            <w:szCs w:val="24"/>
          </w:rPr>
          <w:delText xml:space="preserve"> to </w:delText>
        </w:r>
        <w:r w:rsidRPr="002248ED" w:rsidDel="00110D77">
          <w:rPr>
            <w:rFonts w:cs="Times New Roman"/>
            <w:szCs w:val="24"/>
          </w:rPr>
          <w:delText xml:space="preserve">eliminate in future </w:delText>
        </w:r>
        <w:r w:rsidR="00594AFC" w:rsidDel="00110D77">
          <w:rPr>
            <w:rFonts w:cs="Times New Roman"/>
            <w:szCs w:val="24"/>
          </w:rPr>
          <w:delText>studies</w:delText>
        </w:r>
        <w:r w:rsidR="00CF64B0" w:rsidDel="00110D77">
          <w:rPr>
            <w:rFonts w:cs="Times New Roman"/>
            <w:szCs w:val="24"/>
          </w:rPr>
          <w:delText xml:space="preserve">.  </w:delText>
        </w:r>
        <w:r w:rsidR="00A27C77" w:rsidRPr="002248ED" w:rsidDel="00110D77">
          <w:rPr>
            <w:rFonts w:cs="Times New Roman"/>
            <w:szCs w:val="24"/>
          </w:rPr>
          <w:delText>In</w:delText>
        </w:r>
        <w:r w:rsidR="00D36610" w:rsidDel="00110D77">
          <w:rPr>
            <w:rFonts w:cs="Times New Roman"/>
            <w:szCs w:val="24"/>
          </w:rPr>
          <w:delText xml:space="preserve"> section</w:delText>
        </w:r>
        <w:r w:rsidR="00A27C77" w:rsidRPr="002248ED" w:rsidDel="00110D77">
          <w:rPr>
            <w:rFonts w:cs="Times New Roman"/>
            <w:szCs w:val="24"/>
          </w:rPr>
          <w:delText xml:space="preserve"> </w:delText>
        </w:r>
        <w:r w:rsidR="00A27C77" w:rsidRPr="002248ED" w:rsidDel="00110D77">
          <w:rPr>
            <w:rFonts w:cs="Times New Roman"/>
            <w:szCs w:val="24"/>
          </w:rPr>
          <w:fldChar w:fldCharType="begin"/>
        </w:r>
        <w:r w:rsidR="00A27C77" w:rsidRPr="002248ED" w:rsidDel="00110D77">
          <w:rPr>
            <w:rFonts w:cs="Times New Roman"/>
            <w:szCs w:val="24"/>
          </w:rPr>
          <w:delInstrText xml:space="preserve"> REF _Ref33017647 \w \h </w:delInstrText>
        </w:r>
        <w:r w:rsidR="002248ED" w:rsidRPr="002248ED" w:rsidDel="00110D77">
          <w:rPr>
            <w:rFonts w:cs="Times New Roman"/>
            <w:szCs w:val="24"/>
          </w:rPr>
          <w:delInstrText xml:space="preserve"> \* MERGEFORMAT </w:delInstrText>
        </w:r>
        <w:r w:rsidR="00A27C77" w:rsidRPr="002248ED" w:rsidDel="00110D77">
          <w:rPr>
            <w:rFonts w:cs="Times New Roman"/>
            <w:szCs w:val="24"/>
          </w:rPr>
        </w:r>
        <w:r w:rsidR="00A27C77" w:rsidRPr="002248ED" w:rsidDel="00110D77">
          <w:rPr>
            <w:rFonts w:cs="Times New Roman"/>
            <w:szCs w:val="24"/>
          </w:rPr>
          <w:fldChar w:fldCharType="separate"/>
        </w:r>
        <w:r w:rsidR="005141DB" w:rsidDel="00110D77">
          <w:rPr>
            <w:rFonts w:cs="Times New Roman"/>
            <w:szCs w:val="24"/>
          </w:rPr>
          <w:delText xml:space="preserve">10.1. </w:delText>
        </w:r>
        <w:r w:rsidR="00A27C77" w:rsidRPr="002248ED" w:rsidDel="00110D77">
          <w:rPr>
            <w:rFonts w:cs="Times New Roman"/>
            <w:szCs w:val="24"/>
          </w:rPr>
          <w:fldChar w:fldCharType="end"/>
        </w:r>
        <w:r w:rsidR="006C2956" w:rsidDel="00110D77">
          <w:rPr>
            <w:rFonts w:cs="Times New Roman"/>
            <w:szCs w:val="24"/>
          </w:rPr>
          <w:delText xml:space="preserve">, </w:delText>
        </w:r>
        <w:r w:rsidR="00A27C77" w:rsidRPr="002248ED" w:rsidDel="00110D77">
          <w:rPr>
            <w:rFonts w:cs="Times New Roman"/>
            <w:szCs w:val="24"/>
          </w:rPr>
          <w:delText xml:space="preserve">we will present our concerns about </w:delText>
        </w:r>
        <w:r w:rsidR="008A77F5" w:rsidDel="00110D77">
          <w:rPr>
            <w:rFonts w:cs="Times New Roman"/>
            <w:szCs w:val="24"/>
          </w:rPr>
          <w:delText>external</w:delText>
        </w:r>
        <w:r w:rsidR="00A27C77" w:rsidRPr="002248ED" w:rsidDel="00110D77">
          <w:rPr>
            <w:rFonts w:cs="Times New Roman"/>
            <w:szCs w:val="24"/>
          </w:rPr>
          <w:delText xml:space="preserve"> validity brought by our choices in projects that our data artifact is based on</w:delText>
        </w:r>
        <w:r w:rsidR="00CF64B0" w:rsidDel="00110D77">
          <w:rPr>
            <w:rFonts w:cs="Times New Roman"/>
            <w:szCs w:val="24"/>
          </w:rPr>
          <w:delText xml:space="preserve">.  </w:delText>
        </w:r>
        <w:r w:rsidR="00B45F99" w:rsidRPr="002248ED" w:rsidDel="00110D77">
          <w:rPr>
            <w:rFonts w:cs="Times New Roman"/>
            <w:szCs w:val="24"/>
          </w:rPr>
          <w:delText>In</w:delText>
        </w:r>
        <w:r w:rsidR="00D36610" w:rsidDel="00110D77">
          <w:rPr>
            <w:rFonts w:cs="Times New Roman"/>
            <w:szCs w:val="24"/>
          </w:rPr>
          <w:delText xml:space="preserve"> section</w:delText>
        </w:r>
        <w:r w:rsidR="00B45F99" w:rsidRPr="002248ED" w:rsidDel="00110D77">
          <w:rPr>
            <w:rFonts w:cs="Times New Roman"/>
            <w:szCs w:val="24"/>
          </w:rPr>
          <w:delText xml:space="preserve"> </w:delText>
        </w:r>
        <w:r w:rsidR="00B45F99" w:rsidRPr="002248ED" w:rsidDel="00110D77">
          <w:rPr>
            <w:rFonts w:cs="Times New Roman"/>
            <w:szCs w:val="24"/>
          </w:rPr>
          <w:fldChar w:fldCharType="begin"/>
        </w:r>
        <w:r w:rsidR="00B45F99" w:rsidRPr="002248ED" w:rsidDel="00110D77">
          <w:rPr>
            <w:rFonts w:cs="Times New Roman"/>
            <w:szCs w:val="24"/>
          </w:rPr>
          <w:delInstrText xml:space="preserve"> REF _Ref33018411 \r \h </w:delInstrText>
        </w:r>
        <w:r w:rsidR="002248ED" w:rsidRPr="002248ED" w:rsidDel="00110D77">
          <w:rPr>
            <w:rFonts w:cs="Times New Roman"/>
            <w:szCs w:val="24"/>
          </w:rPr>
          <w:delInstrText xml:space="preserve"> \* MERGEFORMAT </w:delInstrText>
        </w:r>
        <w:r w:rsidR="00B45F99" w:rsidRPr="002248ED" w:rsidDel="00110D77">
          <w:rPr>
            <w:rFonts w:cs="Times New Roman"/>
            <w:szCs w:val="24"/>
          </w:rPr>
        </w:r>
        <w:r w:rsidR="00B45F99" w:rsidRPr="002248ED" w:rsidDel="00110D77">
          <w:rPr>
            <w:rFonts w:cs="Times New Roman"/>
            <w:szCs w:val="24"/>
          </w:rPr>
          <w:fldChar w:fldCharType="separate"/>
        </w:r>
        <w:r w:rsidR="005141DB" w:rsidDel="00110D77">
          <w:rPr>
            <w:rFonts w:cs="Times New Roman"/>
            <w:szCs w:val="24"/>
          </w:rPr>
          <w:delText xml:space="preserve">10.2. </w:delText>
        </w:r>
        <w:r w:rsidR="00B45F99" w:rsidRPr="002248ED" w:rsidDel="00110D77">
          <w:rPr>
            <w:rFonts w:cs="Times New Roman"/>
            <w:szCs w:val="24"/>
          </w:rPr>
          <w:fldChar w:fldCharType="end"/>
        </w:r>
        <w:r w:rsidR="00366BC4" w:rsidDel="00110D77">
          <w:rPr>
            <w:rFonts w:cs="Times New Roman"/>
            <w:szCs w:val="24"/>
          </w:rPr>
          <w:delText xml:space="preserve">, </w:delText>
        </w:r>
        <w:r w:rsidR="00B45F99" w:rsidRPr="002248ED" w:rsidDel="00110D77">
          <w:rPr>
            <w:rFonts w:cs="Times New Roman"/>
            <w:szCs w:val="24"/>
          </w:rPr>
          <w:delText>we consider the threat</w:delText>
        </w:r>
        <w:r w:rsidR="00D36610" w:rsidDel="00110D77">
          <w:rPr>
            <w:rFonts w:cs="Times New Roman"/>
            <w:szCs w:val="24"/>
          </w:rPr>
          <w:delText>s</w:delText>
        </w:r>
        <w:r w:rsidR="00B45F99" w:rsidRPr="002248ED" w:rsidDel="00110D77">
          <w:rPr>
            <w:rFonts w:cs="Times New Roman"/>
            <w:szCs w:val="24"/>
          </w:rPr>
          <w:delText xml:space="preserve"> to </w:delText>
        </w:r>
        <w:r w:rsidR="00D36610" w:rsidDel="00110D77">
          <w:rPr>
            <w:rFonts w:cs="Times New Roman"/>
            <w:szCs w:val="24"/>
          </w:rPr>
          <w:delText xml:space="preserve">internal </w:delText>
        </w:r>
        <w:r w:rsidR="00B45F99" w:rsidRPr="002248ED" w:rsidDel="00110D77">
          <w:rPr>
            <w:rFonts w:cs="Times New Roman"/>
            <w:szCs w:val="24"/>
          </w:rPr>
          <w:delText>validity</w:delText>
        </w:r>
        <w:r w:rsidR="00D36610" w:rsidDel="00110D77">
          <w:rPr>
            <w:rFonts w:cs="Times New Roman"/>
            <w:szCs w:val="24"/>
          </w:rPr>
          <w:delText>.</w:delText>
        </w:r>
      </w:del>
    </w:p>
    <w:p w14:paraId="7E5D0536" w14:textId="24B44673" w:rsidR="007E0745" w:rsidRPr="002248ED" w:rsidDel="00110D77" w:rsidRDefault="007E0745" w:rsidP="007E0745">
      <w:pPr>
        <w:pStyle w:val="Heading2"/>
        <w:rPr>
          <w:del w:id="1168" w:author="blake grills" w:date="2020-04-13T17:49:00Z"/>
        </w:rPr>
      </w:pPr>
      <w:bookmarkStart w:id="1169" w:name="_Ref33017647"/>
      <w:bookmarkStart w:id="1170" w:name="_Toc37600206"/>
      <w:del w:id="1171" w:author="blake grills" w:date="2020-04-13T17:49:00Z">
        <w:r w:rsidRPr="002248ED" w:rsidDel="00110D77">
          <w:delText>External Validity</w:delText>
        </w:r>
        <w:bookmarkEnd w:id="1169"/>
        <w:bookmarkEnd w:id="1170"/>
      </w:del>
    </w:p>
    <w:p w14:paraId="3936C2AA" w14:textId="1EC4BCDA" w:rsidR="000555F6" w:rsidDel="0032734B" w:rsidRDefault="00871C54" w:rsidP="007E0745">
      <w:pPr>
        <w:rPr>
          <w:moveFrom w:id="1172" w:author="blake grills" w:date="2020-04-13T17:43:00Z"/>
          <w:rFonts w:cs="Times New Roman"/>
          <w:szCs w:val="24"/>
        </w:rPr>
      </w:pPr>
      <w:moveFromRangeStart w:id="1173" w:author="blake grills" w:date="2020-04-13T17:43:00Z" w:name="move37692234"/>
      <w:moveFrom w:id="1174" w:author="blake grills" w:date="2020-04-13T17:43:00Z">
        <w:r w:rsidDel="0032734B">
          <w:rPr>
            <w:rFonts w:cs="Times New Roman"/>
            <w:szCs w:val="24"/>
          </w:rPr>
          <w:t xml:space="preserve">External validity covers any threats to validity that </w:t>
        </w:r>
        <w:r w:rsidR="009F46F9" w:rsidDel="0032734B">
          <w:rPr>
            <w:rFonts w:cs="Times New Roman"/>
            <w:szCs w:val="24"/>
          </w:rPr>
          <w:t xml:space="preserve">impact </w:t>
        </w:r>
        <w:r w:rsidDel="0032734B">
          <w:rPr>
            <w:rFonts w:cs="Times New Roman"/>
            <w:szCs w:val="24"/>
          </w:rPr>
          <w:t>generalizability</w:t>
        </w:r>
        <w:r w:rsidR="00CF64B0" w:rsidDel="0032734B">
          <w:rPr>
            <w:rFonts w:cs="Times New Roman"/>
            <w:szCs w:val="24"/>
          </w:rPr>
          <w:t xml:space="preserve">.  </w:t>
        </w:r>
        <w:r w:rsidR="006F5C72" w:rsidDel="0032734B">
          <w:rPr>
            <w:rFonts w:cs="Times New Roman"/>
            <w:szCs w:val="24"/>
          </w:rPr>
          <w:t xml:space="preserve">The first threat </w:t>
        </w:r>
        <w:r w:rsidR="00892F2F" w:rsidDel="0032734B">
          <w:rPr>
            <w:rFonts w:cs="Times New Roman"/>
            <w:szCs w:val="24"/>
          </w:rPr>
          <w:t>has to do with how our random sampling was performed.  Ideally, we would have sampled comments randomly from each project individually (and at an equal amount) instead of</w:t>
        </w:r>
        <w:r w:rsidR="009F46F9" w:rsidDel="0032734B">
          <w:rPr>
            <w:rFonts w:cs="Times New Roman"/>
            <w:szCs w:val="24"/>
          </w:rPr>
          <w:t xml:space="preserve"> files</w:t>
        </w:r>
        <w:r w:rsidR="00892F2F" w:rsidDel="0032734B">
          <w:rPr>
            <w:rFonts w:cs="Times New Roman"/>
            <w:szCs w:val="24"/>
          </w:rPr>
          <w:t xml:space="preserve"> from all projects</w:t>
        </w:r>
        <w:r w:rsidR="009F46F9" w:rsidDel="0032734B">
          <w:rPr>
            <w:rFonts w:cs="Times New Roman"/>
            <w:szCs w:val="24"/>
          </w:rPr>
          <w:t xml:space="preserve"> and then from those files</w:t>
        </w:r>
        <w:r w:rsidR="00892F2F" w:rsidDel="0032734B">
          <w:rPr>
            <w:rFonts w:cs="Times New Roman"/>
            <w:szCs w:val="24"/>
          </w:rPr>
          <w:t>.</w:t>
        </w:r>
        <w:r w:rsidR="00FA0C59" w:rsidDel="0032734B">
          <w:rPr>
            <w:rFonts w:cs="Times New Roman"/>
            <w:szCs w:val="24"/>
          </w:rPr>
          <w:t xml:space="preserve">  This threat is mitigated </w:t>
        </w:r>
        <w:r w:rsidR="009F46F9" w:rsidDel="0032734B">
          <w:rPr>
            <w:rFonts w:cs="Times New Roman"/>
            <w:szCs w:val="24"/>
          </w:rPr>
          <w:t xml:space="preserve">in several ways.  First, </w:t>
        </w:r>
        <w:r w:rsidR="00FA0C59" w:rsidDel="0032734B">
          <w:rPr>
            <w:rFonts w:cs="Times New Roman"/>
            <w:szCs w:val="24"/>
          </w:rPr>
          <w:t xml:space="preserve"> 26 projects are still represented in the gold set</w:t>
        </w:r>
        <w:r w:rsidR="009F46F9" w:rsidDel="0032734B">
          <w:rPr>
            <w:rFonts w:cs="Times New Roman"/>
            <w:szCs w:val="24"/>
          </w:rPr>
          <w:t xml:space="preserve"> and although there is one project with</w:t>
        </w:r>
        <w:r w:rsidR="00003101" w:rsidDel="0032734B">
          <w:rPr>
            <w:rFonts w:cs="Times New Roman"/>
            <w:szCs w:val="24"/>
          </w:rPr>
          <w:t xml:space="preserve"> a</w:t>
        </w:r>
        <w:r w:rsidR="009F46F9" w:rsidDel="0032734B">
          <w:rPr>
            <w:rFonts w:cs="Times New Roman"/>
            <w:szCs w:val="24"/>
          </w:rPr>
          <w:t xml:space="preserve"> large percentage of the comments it is less than </w:t>
        </w:r>
        <w:r w:rsidR="0014662F" w:rsidDel="0032734B">
          <w:rPr>
            <w:rFonts w:cs="Times New Roman"/>
            <w:szCs w:val="24"/>
          </w:rPr>
          <w:t>the majority</w:t>
        </w:r>
        <w:r w:rsidR="005815D0" w:rsidDel="0032734B">
          <w:rPr>
            <w:rFonts w:cs="Times New Roman"/>
            <w:szCs w:val="24"/>
          </w:rPr>
          <w:t>, we ran our tests with and without the parts of this project and saw almost no impact on the results</w:t>
        </w:r>
        <w:r w:rsidR="00003101" w:rsidDel="0032734B">
          <w:rPr>
            <w:rFonts w:cs="Times New Roman"/>
            <w:szCs w:val="24"/>
          </w:rPr>
          <w:t xml:space="preserve">.  </w:t>
        </w:r>
        <w:r w:rsidR="0014662F" w:rsidDel="0032734B">
          <w:rPr>
            <w:rFonts w:cs="Times New Roman"/>
            <w:szCs w:val="24"/>
          </w:rPr>
          <w:t>That is, t</w:t>
        </w:r>
        <w:r w:rsidR="00003101" w:rsidDel="0032734B">
          <w:rPr>
            <w:rFonts w:cs="Times New Roman"/>
            <w:szCs w:val="24"/>
          </w:rPr>
          <w:t>he majority of comments come from separate projects</w:t>
        </w:r>
        <w:r w:rsidR="009F46F9" w:rsidDel="0032734B">
          <w:rPr>
            <w:rFonts w:cs="Times New Roman"/>
            <w:szCs w:val="24"/>
          </w:rPr>
          <w:t xml:space="preserve">.  </w:t>
        </w:r>
        <w:r w:rsidR="00003101" w:rsidDel="0032734B">
          <w:rPr>
            <w:rFonts w:cs="Times New Roman"/>
            <w:szCs w:val="24"/>
          </w:rPr>
          <w:t xml:space="preserve">Secondly, </w:t>
        </w:r>
        <w:r w:rsidR="00083FC8" w:rsidDel="0032734B">
          <w:rPr>
            <w:rFonts w:cs="Times New Roman"/>
            <w:szCs w:val="24"/>
          </w:rPr>
          <w:t xml:space="preserve">in </w:t>
        </w:r>
        <w:r w:rsidR="00F94348" w:rsidDel="0032734B">
          <w:rPr>
            <w:rFonts w:cs="Times New Roman"/>
            <w:szCs w:val="24"/>
          </w:rPr>
          <w:fldChar w:fldCharType="begin"/>
        </w:r>
        <w:r w:rsidR="00F94348" w:rsidDel="0032734B">
          <w:rPr>
            <w:rFonts w:cs="Times New Roman"/>
            <w:szCs w:val="24"/>
          </w:rPr>
          <w:instrText xml:space="preserve"> REF _Ref37691212 \n \h </w:instrText>
        </w:r>
      </w:moveFrom>
      <w:del w:id="1175" w:author="blake grills" w:date="2020-04-13T17:43:00Z">
        <w:r w:rsidR="00F94348" w:rsidDel="0032734B">
          <w:rPr>
            <w:rFonts w:cs="Times New Roman"/>
            <w:szCs w:val="24"/>
          </w:rPr>
        </w:r>
      </w:del>
      <w:moveFrom w:id="1176" w:author="blake grills" w:date="2020-04-13T17:43:00Z">
        <w:r w:rsidR="00F94348" w:rsidDel="0032734B">
          <w:rPr>
            <w:rFonts w:cs="Times New Roman"/>
            <w:szCs w:val="24"/>
          </w:rPr>
          <w:fldChar w:fldCharType="separate"/>
        </w:r>
        <w:r w:rsidR="00F94348" w:rsidDel="0032734B">
          <w:rPr>
            <w:rFonts w:cs="Times New Roman"/>
            <w:szCs w:val="24"/>
          </w:rPr>
          <w:t>CHAPTER 9</w:t>
        </w:r>
        <w:r w:rsidR="00F94348" w:rsidDel="0032734B">
          <w:rPr>
            <w:rFonts w:cs="Times New Roman"/>
            <w:szCs w:val="24"/>
          </w:rPr>
          <w:fldChar w:fldCharType="end"/>
        </w:r>
        <w:r w:rsidR="00083FC8" w:rsidDel="0032734B">
          <w:rPr>
            <w:rFonts w:cs="Times New Roman"/>
            <w:szCs w:val="24"/>
          </w:rPr>
          <w:t xml:space="preserve"> we perform a secondary study o</w:t>
        </w:r>
        <w:r w:rsidR="009B4E17" w:rsidDel="0032734B">
          <w:rPr>
            <w:rFonts w:cs="Times New Roman"/>
            <w:szCs w:val="24"/>
          </w:rPr>
          <w:t>ver</w:t>
        </w:r>
        <w:r w:rsidR="00083FC8" w:rsidDel="0032734B">
          <w:rPr>
            <w:rFonts w:cs="Times New Roman"/>
            <w:szCs w:val="24"/>
          </w:rPr>
          <w:t xml:space="preserve"> </w:t>
        </w:r>
        <w:r w:rsidR="00F14A5E" w:rsidDel="0032734B">
          <w:rPr>
            <w:rFonts w:cs="Times New Roman"/>
            <w:szCs w:val="24"/>
          </w:rPr>
          <w:t xml:space="preserve"> </w:t>
        </w:r>
        <w:r w:rsidR="00CE2209" w:rsidDel="0032734B">
          <w:rPr>
            <w:rFonts w:cs="Times New Roman"/>
            <w:szCs w:val="24"/>
          </w:rPr>
          <w:t>3,000</w:t>
        </w:r>
        <w:r w:rsidR="006D64C4" w:rsidDel="0032734B">
          <w:rPr>
            <w:rFonts w:cs="Times New Roman"/>
            <w:szCs w:val="24"/>
          </w:rPr>
          <w:t xml:space="preserve"> unseen commen</w:t>
        </w:r>
        <w:r w:rsidR="00694E20" w:rsidDel="0032734B">
          <w:rPr>
            <w:rFonts w:cs="Times New Roman"/>
            <w:szCs w:val="24"/>
          </w:rPr>
          <w:t>t</w:t>
        </w:r>
        <w:r w:rsidR="00925675" w:rsidDel="0032734B">
          <w:rPr>
            <w:rFonts w:cs="Times New Roman"/>
            <w:szCs w:val="24"/>
          </w:rPr>
          <w:t xml:space="preserve"> lines</w:t>
        </w:r>
        <w:r w:rsidR="00083FC8" w:rsidDel="0032734B">
          <w:rPr>
            <w:rFonts w:cs="Times New Roman"/>
            <w:szCs w:val="24"/>
          </w:rPr>
          <w:t xml:space="preserve"> and verify that the approach achieve extremely high recall and with a precision still </w:t>
        </w:r>
        <w:r w:rsidR="008558DA" w:rsidDel="0032734B">
          <w:rPr>
            <w:rFonts w:cs="Times New Roman"/>
            <w:szCs w:val="24"/>
          </w:rPr>
          <w:t>a</w:t>
        </w:r>
        <w:r w:rsidR="00975F0A" w:rsidDel="0032734B">
          <w:rPr>
            <w:rFonts w:cs="Times New Roman"/>
            <w:szCs w:val="24"/>
          </w:rPr>
          <w:t>l</w:t>
        </w:r>
        <w:r w:rsidR="008558DA" w:rsidDel="0032734B">
          <w:rPr>
            <w:rFonts w:cs="Times New Roman"/>
            <w:szCs w:val="24"/>
          </w:rPr>
          <w:t xml:space="preserve">most </w:t>
        </w:r>
        <w:r w:rsidR="00083FC8" w:rsidDel="0032734B">
          <w:rPr>
            <w:rFonts w:cs="Times New Roman"/>
            <w:szCs w:val="24"/>
          </w:rPr>
          <w:t xml:space="preserve">80%.  </w:t>
        </w:r>
      </w:moveFrom>
    </w:p>
    <w:moveFromRangeEnd w:id="1173"/>
    <w:p w14:paraId="3B81BCF4" w14:textId="7E0D150B" w:rsidR="00222B6E" w:rsidDel="0032734B" w:rsidRDefault="00083FC8" w:rsidP="007E0745">
      <w:pPr>
        <w:rPr>
          <w:del w:id="1177" w:author="blake grills" w:date="2020-04-13T17:44:00Z"/>
          <w:rFonts w:cs="Times New Roman"/>
          <w:szCs w:val="24"/>
        </w:rPr>
      </w:pPr>
      <w:del w:id="1178" w:author="blake grills" w:date="2020-04-13T17:44:00Z">
        <w:r w:rsidDel="0032734B">
          <w:rPr>
            <w:rFonts w:cs="Times New Roman"/>
            <w:szCs w:val="24"/>
          </w:rPr>
          <w:delText xml:space="preserve">Another threat lies with us only having 2,935 lines </w:delText>
        </w:r>
        <w:r w:rsidR="00100A97" w:rsidDel="0032734B">
          <w:rPr>
            <w:rFonts w:cs="Times New Roman"/>
            <w:szCs w:val="24"/>
          </w:rPr>
          <w:delText>coming from over 1,200</w:delText>
        </w:r>
        <w:r w:rsidDel="0032734B">
          <w:rPr>
            <w:rFonts w:cs="Times New Roman"/>
            <w:szCs w:val="24"/>
          </w:rPr>
          <w:delText xml:space="preserve"> </w:delText>
        </w:r>
        <w:r w:rsidR="00100A97" w:rsidDel="0032734B">
          <w:rPr>
            <w:rFonts w:cs="Times New Roman"/>
            <w:szCs w:val="24"/>
          </w:rPr>
          <w:delText xml:space="preserve">comments.  Manual classification is a slow and </w:delText>
        </w:r>
        <w:r w:rsidR="006C358E" w:rsidDel="0032734B">
          <w:rPr>
            <w:rFonts w:cs="Times New Roman"/>
            <w:szCs w:val="24"/>
          </w:rPr>
          <w:delText>tedious</w:delText>
        </w:r>
        <w:r w:rsidR="00100A97" w:rsidDel="0032734B">
          <w:rPr>
            <w:rFonts w:cs="Times New Roman"/>
            <w:szCs w:val="24"/>
          </w:rPr>
          <w:delText xml:space="preserve"> effort </w:delText>
        </w:r>
        <w:r w:rsidR="006F5C72" w:rsidDel="0032734B">
          <w:rPr>
            <w:rFonts w:cs="Times New Roman"/>
            <w:szCs w:val="24"/>
          </w:rPr>
          <w:delText>the process of creating this gold set t</w:delText>
        </w:r>
        <w:r w:rsidR="00100A97" w:rsidDel="0032734B">
          <w:rPr>
            <w:rFonts w:cs="Times New Roman"/>
            <w:szCs w:val="24"/>
          </w:rPr>
          <w:delText>aking</w:delText>
        </w:r>
        <w:r w:rsidR="006F5C72" w:rsidDel="0032734B">
          <w:rPr>
            <w:rFonts w:cs="Times New Roman"/>
            <w:szCs w:val="24"/>
          </w:rPr>
          <w:delText xml:space="preserve"> </w:delText>
        </w:r>
        <w:r w:rsidR="006C358E" w:rsidDel="0032734B">
          <w:rPr>
            <w:rFonts w:cs="Times New Roman"/>
            <w:szCs w:val="24"/>
          </w:rPr>
          <w:delText>t</w:delText>
        </w:r>
        <w:r w:rsidR="00100A97" w:rsidDel="0032734B">
          <w:rPr>
            <w:rFonts w:cs="Times New Roman"/>
            <w:szCs w:val="24"/>
          </w:rPr>
          <w:delText xml:space="preserve">wo </w:delText>
        </w:r>
        <w:r w:rsidR="006F5C72" w:rsidDel="0032734B">
          <w:rPr>
            <w:rFonts w:cs="Times New Roman"/>
            <w:szCs w:val="24"/>
          </w:rPr>
          <w:delText>months</w:delText>
        </w:r>
        <w:r w:rsidR="00CF64B0" w:rsidDel="0032734B">
          <w:rPr>
            <w:rFonts w:cs="Times New Roman"/>
            <w:szCs w:val="24"/>
          </w:rPr>
          <w:delText xml:space="preserve">.  </w:delText>
        </w:r>
        <w:r w:rsidR="006C358E" w:rsidDel="0032734B">
          <w:rPr>
            <w:rFonts w:cs="Times New Roman"/>
            <w:szCs w:val="24"/>
          </w:rPr>
          <w:delText>We feel that the number of comments is acceptable given the amount of time it takes to create the gold set and verify its correctness.  In the future, this data set can be e</w:delText>
        </w:r>
        <w:r w:rsidR="006F5C72" w:rsidDel="0032734B">
          <w:rPr>
            <w:rFonts w:cs="Times New Roman"/>
            <w:szCs w:val="24"/>
          </w:rPr>
          <w:delText>xpand</w:delText>
        </w:r>
        <w:r w:rsidR="006C358E" w:rsidDel="0032734B">
          <w:rPr>
            <w:rFonts w:cs="Times New Roman"/>
            <w:szCs w:val="24"/>
          </w:rPr>
          <w:delText>ed.</w:delText>
        </w:r>
        <w:r w:rsidR="00CF64B0" w:rsidDel="0032734B">
          <w:rPr>
            <w:rFonts w:cs="Times New Roman"/>
            <w:szCs w:val="24"/>
          </w:rPr>
          <w:delText xml:space="preserve">  </w:delText>
        </w:r>
        <w:r w:rsidR="006F5C72" w:rsidDel="0032734B">
          <w:rPr>
            <w:rFonts w:cs="Times New Roman"/>
            <w:szCs w:val="24"/>
          </w:rPr>
          <w:delText xml:space="preserve">However,  when executing our tests of our decision tree </w:delText>
        </w:r>
        <w:r w:rsidR="006C358E" w:rsidDel="0032734B">
          <w:rPr>
            <w:rFonts w:cs="Times New Roman"/>
            <w:szCs w:val="24"/>
          </w:rPr>
          <w:delText>and on the</w:delText>
        </w:r>
        <w:r w:rsidR="00C6410D" w:rsidDel="0032734B">
          <w:rPr>
            <w:rFonts w:cs="Times New Roman"/>
            <w:szCs w:val="24"/>
          </w:rPr>
          <w:delText xml:space="preserve"> comments from </w:delText>
        </w:r>
        <w:r w:rsidR="00F94348" w:rsidDel="0032734B">
          <w:rPr>
            <w:rFonts w:cs="Times New Roman"/>
            <w:szCs w:val="24"/>
          </w:rPr>
          <w:fldChar w:fldCharType="begin"/>
        </w:r>
        <w:r w:rsidR="00F94348" w:rsidDel="0032734B">
          <w:rPr>
            <w:rFonts w:cs="Times New Roman"/>
            <w:szCs w:val="24"/>
          </w:rPr>
          <w:delInstrText xml:space="preserve"> REF _Ref37691243 \n \h </w:delInstrText>
        </w:r>
        <w:r w:rsidR="00F94348" w:rsidDel="0032734B">
          <w:rPr>
            <w:rFonts w:cs="Times New Roman"/>
            <w:szCs w:val="24"/>
          </w:rPr>
        </w:r>
        <w:r w:rsidR="00F94348" w:rsidDel="0032734B">
          <w:rPr>
            <w:rFonts w:cs="Times New Roman"/>
            <w:szCs w:val="24"/>
          </w:rPr>
          <w:fldChar w:fldCharType="separate"/>
        </w:r>
        <w:r w:rsidR="00F94348" w:rsidDel="0032734B">
          <w:rPr>
            <w:rFonts w:cs="Times New Roman"/>
            <w:szCs w:val="24"/>
          </w:rPr>
          <w:delText>CHAPTER 8</w:delText>
        </w:r>
        <w:r w:rsidR="00F94348" w:rsidDel="0032734B">
          <w:rPr>
            <w:rFonts w:cs="Times New Roman"/>
            <w:szCs w:val="24"/>
          </w:rPr>
          <w:fldChar w:fldCharType="end"/>
        </w:r>
        <w:r w:rsidR="006C358E" w:rsidDel="0032734B">
          <w:rPr>
            <w:rFonts w:cs="Times New Roman"/>
            <w:szCs w:val="24"/>
          </w:rPr>
          <w:delText xml:space="preserve"> </w:delText>
        </w:r>
        <w:r w:rsidR="006F5C72" w:rsidDel="0032734B">
          <w:rPr>
            <w:rFonts w:cs="Times New Roman"/>
            <w:szCs w:val="24"/>
          </w:rPr>
          <w:delText xml:space="preserve">we are able to </w:delText>
        </w:r>
        <w:r w:rsidR="006C358E" w:rsidDel="0032734B">
          <w:rPr>
            <w:rFonts w:cs="Times New Roman"/>
            <w:szCs w:val="24"/>
          </w:rPr>
          <w:delText xml:space="preserve">show </w:delText>
        </w:r>
        <w:r w:rsidR="006F5C72" w:rsidDel="0032734B">
          <w:rPr>
            <w:rFonts w:cs="Times New Roman"/>
            <w:szCs w:val="24"/>
          </w:rPr>
          <w:delText>that this gold set is highly effective, mitigating this external threat to validity</w:delText>
        </w:r>
        <w:r w:rsidR="00CF64B0" w:rsidDel="0032734B">
          <w:rPr>
            <w:rFonts w:cs="Times New Roman"/>
            <w:szCs w:val="24"/>
          </w:rPr>
          <w:delText xml:space="preserve">.  </w:delText>
        </w:r>
      </w:del>
    </w:p>
    <w:p w14:paraId="5081D026" w14:textId="2EEE4E07" w:rsidR="00694E20" w:rsidDel="0032734B" w:rsidRDefault="00B85F58" w:rsidP="00694E20">
      <w:pPr>
        <w:rPr>
          <w:del w:id="1179" w:author="blake grills" w:date="2020-04-13T17:46:00Z"/>
          <w:rFonts w:cs="Times New Roman"/>
          <w:szCs w:val="24"/>
        </w:rPr>
      </w:pPr>
      <w:del w:id="1180" w:author="blake grills" w:date="2020-04-13T17:46:00Z">
        <w:r w:rsidDel="0032734B">
          <w:rPr>
            <w:rFonts w:cs="Times New Roman"/>
            <w:szCs w:val="24"/>
          </w:rPr>
          <w:delText xml:space="preserve">A third </w:delText>
        </w:r>
        <w:r w:rsidR="00222B6E" w:rsidDel="0032734B">
          <w:rPr>
            <w:rFonts w:cs="Times New Roman"/>
            <w:szCs w:val="24"/>
          </w:rPr>
          <w:delText>threat to external validity</w:delText>
        </w:r>
        <w:r w:rsidR="00694E20" w:rsidDel="0032734B">
          <w:rPr>
            <w:rFonts w:cs="Times New Roman"/>
            <w:szCs w:val="24"/>
          </w:rPr>
          <w:delText xml:space="preserve"> has to do with working with multiple different</w:delText>
        </w:r>
        <w:r w:rsidR="00222B6E" w:rsidDel="0032734B">
          <w:rPr>
            <w:rFonts w:cs="Times New Roman"/>
            <w:szCs w:val="24"/>
          </w:rPr>
          <w:delText xml:space="preserve"> </w:delText>
        </w:r>
        <w:r w:rsidR="00694E20" w:rsidDel="0032734B">
          <w:rPr>
            <w:rFonts w:cs="Times New Roman"/>
            <w:szCs w:val="24"/>
          </w:rPr>
          <w:delTex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delText>
        </w:r>
        <w:r w:rsidR="00F94348" w:rsidDel="0032734B">
          <w:rPr>
            <w:rFonts w:cs="Times New Roman"/>
            <w:szCs w:val="24"/>
          </w:rPr>
          <w:fldChar w:fldCharType="begin"/>
        </w:r>
        <w:r w:rsidR="00F94348" w:rsidDel="0032734B">
          <w:rPr>
            <w:rFonts w:cs="Times New Roman"/>
            <w:szCs w:val="24"/>
          </w:rPr>
          <w:delInstrText xml:space="preserve"> REF _Ref37691261 \n \h </w:delInstrText>
        </w:r>
        <w:r w:rsidR="00F94348" w:rsidDel="0032734B">
          <w:rPr>
            <w:rFonts w:cs="Times New Roman"/>
            <w:szCs w:val="24"/>
          </w:rPr>
        </w:r>
        <w:r w:rsidR="00F94348" w:rsidDel="0032734B">
          <w:rPr>
            <w:rFonts w:cs="Times New Roman"/>
            <w:szCs w:val="24"/>
          </w:rPr>
          <w:fldChar w:fldCharType="separate"/>
        </w:r>
        <w:r w:rsidR="00F94348" w:rsidDel="0032734B">
          <w:rPr>
            <w:rFonts w:cs="Times New Roman"/>
            <w:szCs w:val="24"/>
          </w:rPr>
          <w:delText>CHAPTER 8</w:delText>
        </w:r>
        <w:r w:rsidR="00F94348" w:rsidDel="0032734B">
          <w:rPr>
            <w:rFonts w:cs="Times New Roman"/>
            <w:szCs w:val="24"/>
          </w:rPr>
          <w:fldChar w:fldCharType="end"/>
        </w:r>
        <w:r w:rsidR="00694E20" w:rsidDel="0032734B">
          <w:rPr>
            <w:rFonts w:cs="Times New Roman"/>
            <w:szCs w:val="24"/>
          </w:rPr>
          <w:delText xml:space="preserve">, </w:delText>
        </w:r>
        <w:r w:rsidR="00CF64B0" w:rsidDel="0032734B">
          <w:rPr>
            <w:rFonts w:cs="Times New Roman"/>
            <w:szCs w:val="24"/>
          </w:rPr>
          <w:delText xml:space="preserve"> </w:delText>
        </w:r>
        <w:r w:rsidR="00694E20" w:rsidDel="0032734B">
          <w:rPr>
            <w:rFonts w:cs="Times New Roman"/>
            <w:szCs w:val="24"/>
          </w:rPr>
          <w:delText>this does not seem to be a significant threat.  In the future, more Java and C# can be added to the gold set.  Additionally, all the languages selected for study belong to the C family.  A separate study is needed to show if our technique generalizes to other non-C family languages.</w:delText>
        </w:r>
      </w:del>
    </w:p>
    <w:p w14:paraId="346153AC" w14:textId="359AB510" w:rsidR="004E5433" w:rsidRPr="002248ED" w:rsidDel="00110D77" w:rsidRDefault="00921925" w:rsidP="007E0745">
      <w:pPr>
        <w:rPr>
          <w:del w:id="1181" w:author="blake grills" w:date="2020-04-13T17:47:00Z"/>
          <w:rFonts w:cs="Times New Roman"/>
          <w:szCs w:val="24"/>
        </w:rPr>
      </w:pPr>
      <w:del w:id="1182" w:author="blake grills" w:date="2020-04-13T17:47:00Z">
        <w:r w:rsidDel="00110D77">
          <w:rPr>
            <w:rFonts w:cs="Times New Roman"/>
            <w:szCs w:val="24"/>
          </w:rPr>
          <w:delText xml:space="preserve">Lastly, </w:delText>
        </w:r>
        <w:r w:rsidR="00C80FE6" w:rsidDel="00110D77">
          <w:rPr>
            <w:rFonts w:cs="Times New Roman"/>
            <w:szCs w:val="24"/>
          </w:rPr>
          <w:delText>our method relies on the way that the comments are written, meaning that the more programmers which had the potential to write these lines the better that our results will be</w:delText>
        </w:r>
        <w:r w:rsidR="00CF64B0" w:rsidDel="00110D77">
          <w:rPr>
            <w:rFonts w:cs="Times New Roman"/>
            <w:szCs w:val="24"/>
          </w:rPr>
          <w:delText xml:space="preserve">.  </w:delText>
        </w:r>
        <w:r w:rsidR="00C80FE6" w:rsidDel="00110D77">
          <w:rPr>
            <w:rFonts w:cs="Times New Roman"/>
            <w:szCs w:val="24"/>
          </w:rPr>
          <w:delText>In this case we have identified that as many as 2606 authors may have had contact with these comments</w:delText>
        </w:r>
        <w:r w:rsidDel="00110D77">
          <w:rPr>
            <w:rFonts w:cs="Times New Roman"/>
            <w:szCs w:val="24"/>
          </w:rPr>
          <w:delText xml:space="preserve"> (reading/writing/modifying)</w:delText>
        </w:r>
        <w:r w:rsidR="00C80FE6" w:rsidDel="00110D77">
          <w:rPr>
            <w:rFonts w:cs="Times New Roman"/>
            <w:szCs w:val="24"/>
          </w:rPr>
          <w:delText>, though it is likely less than that as 2606 is the maximum number.</w:delText>
        </w:r>
        <w:r w:rsidDel="00110D77">
          <w:rPr>
            <w:rFonts w:cs="Times New Roman"/>
            <w:szCs w:val="24"/>
          </w:rPr>
          <w:delText xml:space="preserve">  A possible minimum number is 26 (1 for each project).  However, this seems to provide reasonable variation as shown by the study in</w:delText>
        </w:r>
        <w:r w:rsidR="00F94348" w:rsidDel="00110D77">
          <w:rPr>
            <w:rFonts w:cs="Times New Roman"/>
            <w:szCs w:val="24"/>
          </w:rPr>
          <w:delText xml:space="preserve"> </w:delText>
        </w:r>
        <w:r w:rsidR="00F94348" w:rsidDel="00110D77">
          <w:rPr>
            <w:rFonts w:cs="Times New Roman"/>
            <w:szCs w:val="24"/>
          </w:rPr>
          <w:fldChar w:fldCharType="begin"/>
        </w:r>
        <w:r w:rsidR="00F94348" w:rsidDel="00110D77">
          <w:rPr>
            <w:rFonts w:cs="Times New Roman"/>
            <w:szCs w:val="24"/>
          </w:rPr>
          <w:delInstrText xml:space="preserve"> REF _Ref37691302 \n \h </w:delInstrText>
        </w:r>
        <w:r w:rsidR="00F94348" w:rsidDel="00110D77">
          <w:rPr>
            <w:rFonts w:cs="Times New Roman"/>
            <w:szCs w:val="24"/>
          </w:rPr>
        </w:r>
        <w:r w:rsidR="00F94348" w:rsidDel="00110D77">
          <w:rPr>
            <w:rFonts w:cs="Times New Roman"/>
            <w:szCs w:val="24"/>
          </w:rPr>
          <w:fldChar w:fldCharType="separate"/>
        </w:r>
        <w:r w:rsidR="00F94348" w:rsidDel="00110D77">
          <w:rPr>
            <w:rFonts w:cs="Times New Roman"/>
            <w:szCs w:val="24"/>
          </w:rPr>
          <w:delText>CHAPTER 8</w:delText>
        </w:r>
        <w:r w:rsidR="00F94348" w:rsidDel="00110D77">
          <w:rPr>
            <w:rFonts w:cs="Times New Roman"/>
            <w:szCs w:val="24"/>
          </w:rPr>
          <w:fldChar w:fldCharType="end"/>
        </w:r>
        <w:r w:rsidDel="00110D77">
          <w:rPr>
            <w:rFonts w:cs="Times New Roman"/>
            <w:szCs w:val="24"/>
          </w:rPr>
          <w:delText>.</w:delText>
        </w:r>
      </w:del>
    </w:p>
    <w:p w14:paraId="0EAFA416" w14:textId="027A2CF5" w:rsidR="007E0745" w:rsidRPr="002248ED" w:rsidRDefault="007E0745">
      <w:pPr>
        <w:pStyle w:val="Heading2"/>
        <w:numPr>
          <w:ilvl w:val="0"/>
          <w:numId w:val="0"/>
        </w:numPr>
        <w:pPrChange w:id="1183" w:author="blake grills" w:date="2020-04-13T19:10:00Z">
          <w:pPr>
            <w:pStyle w:val="Heading2"/>
          </w:pPr>
        </w:pPrChange>
      </w:pPr>
      <w:bookmarkStart w:id="1184" w:name="_Ref33018411"/>
      <w:bookmarkStart w:id="1185" w:name="_Toc37600207"/>
      <w:del w:id="1186" w:author="blake grills" w:date="2020-04-13T19:10:00Z">
        <w:r w:rsidRPr="002248ED" w:rsidDel="001D16D0">
          <w:delText>Internal Validity</w:delText>
        </w:r>
      </w:del>
      <w:bookmarkEnd w:id="1184"/>
      <w:bookmarkEnd w:id="1185"/>
    </w:p>
    <w:p w14:paraId="71338248" w14:textId="3984855A" w:rsidR="00351DA7" w:rsidDel="00110D77" w:rsidRDefault="004E5433" w:rsidP="004E5433">
      <w:pPr>
        <w:rPr>
          <w:del w:id="1187" w:author="blake grills" w:date="2020-04-13T17:50:00Z"/>
          <w:rFonts w:cs="Times New Roman"/>
          <w:szCs w:val="24"/>
        </w:rPr>
      </w:pPr>
      <w:del w:id="1188" w:author="blake grills" w:date="2020-04-13T17:50:00Z">
        <w:r w:rsidRPr="002248ED" w:rsidDel="00110D77">
          <w:rPr>
            <w:rFonts w:cs="Times New Roman"/>
            <w:szCs w:val="24"/>
          </w:rPr>
          <w:delText xml:space="preserve">A </w:delText>
        </w:r>
        <w:r w:rsidR="006F5C72" w:rsidDel="00110D77">
          <w:rPr>
            <w:rFonts w:cs="Times New Roman"/>
            <w:szCs w:val="24"/>
          </w:rPr>
          <w:delText>threat to internal validity is any threat to validity that is caused by something that we did directly</w:delText>
        </w:r>
        <w:r w:rsidR="00CF64B0" w:rsidDel="00110D77">
          <w:rPr>
            <w:rFonts w:cs="Times New Roman"/>
            <w:szCs w:val="24"/>
          </w:rPr>
          <w:delText xml:space="preserve">.  </w:delText>
        </w:r>
        <w:r w:rsidR="0065549E" w:rsidDel="00110D77">
          <w:rPr>
            <w:rFonts w:cs="Times New Roman"/>
            <w:szCs w:val="24"/>
          </w:rPr>
          <w:delText>A threat to internal validity in our project is the crux of our identification process, namely our frequency calculation program</w:delText>
        </w:r>
        <w:r w:rsidR="00CF64B0" w:rsidDel="00110D77">
          <w:rPr>
            <w:rFonts w:cs="Times New Roman"/>
            <w:szCs w:val="24"/>
          </w:rPr>
          <w:delText xml:space="preserve">.  </w:delText>
        </w:r>
        <w:r w:rsidR="0065549E" w:rsidDel="00110D77">
          <w:rPr>
            <w:rFonts w:cs="Times New Roman"/>
            <w:szCs w:val="24"/>
          </w:rPr>
          <w:delText>In the case</w:delText>
        </w:r>
        <w:r w:rsidR="00CD648B" w:rsidDel="00110D77">
          <w:rPr>
            <w:rFonts w:cs="Times New Roman"/>
            <w:szCs w:val="24"/>
          </w:rPr>
          <w:delText>, the program was thoroughly tested and additionally we</w:delText>
        </w:r>
        <w:r w:rsidR="0065549E" w:rsidDel="00110D77">
          <w:rPr>
            <w:rFonts w:cs="Times New Roman"/>
            <w:szCs w:val="24"/>
          </w:rPr>
          <w:delText xml:space="preserve"> </w:delText>
        </w:r>
        <w:r w:rsidR="00CD648B" w:rsidDel="00110D77">
          <w:rPr>
            <w:rFonts w:cs="Times New Roman"/>
            <w:szCs w:val="24"/>
          </w:rPr>
          <w:delText xml:space="preserve">were </w:delText>
        </w:r>
        <w:r w:rsidR="003B37FD" w:rsidDel="00110D77">
          <w:rPr>
            <w:rFonts w:cs="Times New Roman"/>
            <w:szCs w:val="24"/>
          </w:rPr>
          <w:delText>performed</w:delText>
        </w:r>
        <w:r w:rsidR="00CD648B" w:rsidDel="00110D77">
          <w:rPr>
            <w:rFonts w:cs="Times New Roman"/>
            <w:szCs w:val="24"/>
          </w:rPr>
          <w:delText xml:space="preserve"> </w:delText>
        </w:r>
        <w:r w:rsidR="0065549E" w:rsidDel="00110D77">
          <w:rPr>
            <w:rFonts w:cs="Times New Roman"/>
            <w:szCs w:val="24"/>
          </w:rPr>
          <w:delText>mathematic verification</w:delText>
        </w:r>
        <w:r w:rsidR="00CD648B" w:rsidDel="00110D77">
          <w:rPr>
            <w:rFonts w:cs="Times New Roman"/>
            <w:szCs w:val="24"/>
          </w:rPr>
          <w:delText xml:space="preserve"> of the results</w:delText>
        </w:r>
        <w:r w:rsidR="0065549E" w:rsidDel="00110D77">
          <w:rPr>
            <w:rFonts w:cs="Times New Roman"/>
            <w:szCs w:val="24"/>
          </w:rPr>
          <w:delText>.</w:delText>
        </w:r>
      </w:del>
    </w:p>
    <w:p w14:paraId="6A574965" w14:textId="42D8047B" w:rsidR="0065549E" w:rsidDel="001D16D0" w:rsidRDefault="0065549E" w:rsidP="004E5433">
      <w:pPr>
        <w:rPr>
          <w:del w:id="1189" w:author="blake grills" w:date="2020-04-13T19:03:00Z"/>
          <w:rFonts w:cs="Times New Roman"/>
          <w:szCs w:val="24"/>
        </w:rPr>
      </w:pPr>
      <w:del w:id="1190" w:author="blake grills" w:date="2020-04-13T19:03:00Z">
        <w:r w:rsidDel="001D16D0">
          <w:rPr>
            <w:rFonts w:cs="Times New Roman"/>
            <w:szCs w:val="24"/>
          </w:rPr>
          <w:delText>A second threat to internal validity comes from the way that we parse and obtain our comments from the source code, if the comments are changed in any way than we lose reliability of our frequencies thereby making our results no longer valid</w:delText>
        </w:r>
        <w:r w:rsidR="00CF64B0" w:rsidDel="001D16D0">
          <w:rPr>
            <w:rFonts w:cs="Times New Roman"/>
            <w:szCs w:val="24"/>
          </w:rPr>
          <w:delText xml:space="preserve">.  </w:delText>
        </w:r>
        <w:r w:rsidDel="001D16D0">
          <w:rPr>
            <w:rFonts w:cs="Times New Roman"/>
            <w:szCs w:val="24"/>
          </w:rPr>
          <w:delText>However, we mitigate this threat by use of the parsing tool srcML which has been rigorously tested to prove that it preserves the integrity of the comments when pulling them from the source code.</w:delText>
        </w:r>
      </w:del>
    </w:p>
    <w:p w14:paraId="63D6B107" w14:textId="2541C2AA" w:rsidR="00941F33" w:rsidDel="001D16D0" w:rsidRDefault="007F3151" w:rsidP="004E5433">
      <w:pPr>
        <w:rPr>
          <w:del w:id="1191" w:author="blake grills" w:date="2020-04-13T19:09:00Z"/>
          <w:rFonts w:cs="Times New Roman"/>
          <w:szCs w:val="24"/>
        </w:rPr>
      </w:pPr>
      <w:del w:id="1192" w:author="blake grills" w:date="2020-04-13T19:09:00Z">
        <w:r w:rsidDel="001D16D0">
          <w:rPr>
            <w:rFonts w:cs="Times New Roman"/>
            <w:szCs w:val="24"/>
          </w:rPr>
          <w:delText xml:space="preserve">XSLT </w:delText>
        </w:r>
        <w:r w:rsidR="004D4BDE" w:rsidDel="001D16D0">
          <w:rPr>
            <w:rFonts w:cs="Times New Roman"/>
            <w:szCs w:val="24"/>
          </w:rPr>
          <w:delText xml:space="preserve">scripts </w:delText>
        </w:r>
        <w:r w:rsidDel="001D16D0">
          <w:rPr>
            <w:rFonts w:cs="Times New Roman"/>
            <w:szCs w:val="24"/>
          </w:rPr>
          <w:delText>w</w:delText>
        </w:r>
        <w:r w:rsidR="004D4BDE" w:rsidDel="001D16D0">
          <w:rPr>
            <w:rFonts w:cs="Times New Roman"/>
            <w:szCs w:val="24"/>
          </w:rPr>
          <w:delText>ere</w:delText>
        </w:r>
        <w:r w:rsidDel="001D16D0">
          <w:rPr>
            <w:rFonts w:cs="Times New Roman"/>
            <w:szCs w:val="24"/>
          </w:rPr>
          <w:delText xml:space="preserve"> use</w:delText>
        </w:r>
        <w:r w:rsidR="004D4BDE" w:rsidDel="001D16D0">
          <w:rPr>
            <w:rFonts w:cs="Times New Roman"/>
            <w:szCs w:val="24"/>
          </w:rPr>
          <w:delText>d</w:delText>
        </w:r>
        <w:r w:rsidDel="001D16D0">
          <w:rPr>
            <w:rFonts w:cs="Times New Roman"/>
            <w:szCs w:val="24"/>
          </w:rPr>
          <w:delText xml:space="preserve"> in order to generate our counts for our lines of comments</w:delText>
        </w:r>
        <w:r w:rsidR="004D4BDE" w:rsidDel="001D16D0">
          <w:rPr>
            <w:rFonts w:cs="Times New Roman"/>
            <w:szCs w:val="24"/>
          </w:rPr>
          <w:delText xml:space="preserve"> and lines of code.  We originally planned to use </w:delText>
        </w:r>
        <w:r w:rsidR="009E338E" w:rsidDel="001D16D0">
          <w:rPr>
            <w:rFonts w:cs="Times New Roman"/>
            <w:szCs w:val="24"/>
          </w:rPr>
          <w:delText xml:space="preserve">the </w:delText>
        </w:r>
        <w:r w:rsidR="004D4BDE" w:rsidDel="001D16D0">
          <w:rPr>
            <w:rFonts w:cs="Times New Roman"/>
            <w:szCs w:val="24"/>
          </w:rPr>
          <w:delText>cloc</w:delText>
        </w:r>
        <w:r w:rsidR="009E338E" w:rsidDel="001D16D0">
          <w:rPr>
            <w:rFonts w:cs="Times New Roman"/>
            <w:szCs w:val="24"/>
          </w:rPr>
          <w:delText xml:space="preserve"> utility</w:delText>
        </w:r>
        <w:r w:rsidR="004D4BDE" w:rsidDel="001D16D0">
          <w:rPr>
            <w:rFonts w:cs="Times New Roman"/>
            <w:szCs w:val="24"/>
          </w:rPr>
          <w:delText>, but we found errors in how it counted, particularly in how it counted comments</w:delText>
        </w:r>
        <w:r w:rsidDel="001D16D0">
          <w:rPr>
            <w:rFonts w:cs="Times New Roman"/>
            <w:szCs w:val="24"/>
          </w:rPr>
          <w:delText>.</w:delText>
        </w:r>
        <w:r w:rsidR="004D4BDE" w:rsidDel="001D16D0">
          <w:rPr>
            <w:rFonts w:cs="Times New Roman"/>
            <w:szCs w:val="24"/>
          </w:rPr>
          <w:delText xml:space="preserve">  If a line of code and a comment appeared on the same line, then it failed to count the comment.  Additionally, it failed to count code under some encodings.  Although, the XSLT script is chosen to be more accurate,</w:delText>
        </w:r>
        <w:r w:rsidR="009E338E" w:rsidDel="001D16D0">
          <w:rPr>
            <w:rFonts w:cs="Times New Roman"/>
            <w:szCs w:val="24"/>
          </w:rPr>
          <w:delText xml:space="preserve"> there was at least one case that we noticed that a few comments were counted as code because of an encoding problem with one of the files.</w:delText>
        </w:r>
        <w:r w:rsidR="002A46FA" w:rsidDel="001D16D0">
          <w:rPr>
            <w:rFonts w:cs="Times New Roman"/>
            <w:szCs w:val="24"/>
          </w:rPr>
          <w:delText xml:space="preserve">  Additionally, we wrote the XSLT script to report comments </w:delText>
        </w:r>
        <w:r w:rsidR="00267D6C" w:rsidDel="001D16D0">
          <w:rPr>
            <w:rFonts w:cs="Times New Roman"/>
            <w:szCs w:val="24"/>
          </w:rPr>
          <w:delTex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delText>
        </w:r>
        <w:r w:rsidDel="001D16D0">
          <w:rPr>
            <w:rFonts w:cs="Times New Roman"/>
            <w:szCs w:val="24"/>
          </w:rPr>
          <w:delText>.</w:delText>
        </w:r>
      </w:del>
    </w:p>
    <w:p w14:paraId="07A107D6" w14:textId="1A78E5E1" w:rsidR="00C80FE6" w:rsidRDefault="00C80FE6">
      <w:pPr>
        <w:spacing w:line="259" w:lineRule="auto"/>
        <w:ind w:firstLine="0"/>
        <w:rPr>
          <w:rFonts w:cs="Times New Roman"/>
          <w:i/>
          <w:iCs/>
          <w:color w:val="44546A" w:themeColor="text2"/>
          <w:szCs w:val="24"/>
        </w:rPr>
      </w:pPr>
      <w:del w:id="1193" w:author="blake grills" w:date="2020-04-13T17:49:00Z">
        <w:r w:rsidDel="00110D77">
          <w:rPr>
            <w:rFonts w:cs="Times New Roman"/>
            <w:i/>
            <w:iCs/>
            <w:color w:val="44546A" w:themeColor="text2"/>
            <w:szCs w:val="24"/>
          </w:rPr>
          <w:br w:type="page"/>
        </w:r>
      </w:del>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1194" w:name="_Toc37600208"/>
      <w:bookmarkStart w:id="1195" w:name="_Ref37690530"/>
      <w:r w:rsidR="004E5433">
        <w:t>Future Works</w:t>
      </w:r>
      <w:bookmarkEnd w:id="1194"/>
      <w:bookmarkEnd w:id="1195"/>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4414AD25"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F94348">
        <w:rPr>
          <w:rFonts w:cs="Times New Roman"/>
          <w:szCs w:val="24"/>
        </w:rPr>
        <w:fldChar w:fldCharType="begin"/>
      </w:r>
      <w:r w:rsidR="00F94348">
        <w:rPr>
          <w:rFonts w:cs="Times New Roman"/>
          <w:szCs w:val="24"/>
        </w:rPr>
        <w:instrText xml:space="preserve"> REF _Ref37691350 \n \h </w:instrText>
      </w:r>
      <w:r w:rsidR="00F94348">
        <w:rPr>
          <w:rFonts w:cs="Times New Roman"/>
          <w:szCs w:val="24"/>
        </w:rPr>
      </w:r>
      <w:r w:rsidR="00F94348">
        <w:rPr>
          <w:rFonts w:cs="Times New Roman"/>
          <w:szCs w:val="24"/>
        </w:rPr>
        <w:fldChar w:fldCharType="separate"/>
      </w:r>
      <w:r w:rsidR="00F94348">
        <w:rPr>
          <w:rFonts w:cs="Times New Roman"/>
          <w:szCs w:val="24"/>
        </w:rPr>
        <w:t>CHAPTER 6</w:t>
      </w:r>
      <w:r w:rsidR="00F94348">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1196" w:name="_Toc37600209"/>
      <w:bookmarkStart w:id="1197" w:name="_Ref37690537"/>
      <w:r w:rsidR="004E5433">
        <w:t>Conclusion</w:t>
      </w:r>
      <w:bookmarkEnd w:id="1196"/>
      <w:bookmarkEnd w:id="1197"/>
    </w:p>
    <w:p w14:paraId="500546AC" w14:textId="694B2D9E"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F94348">
        <w:rPr>
          <w:rFonts w:cs="Times New Roman"/>
          <w:b/>
          <w:bCs/>
          <w:szCs w:val="24"/>
        </w:rPr>
        <w:fldChar w:fldCharType="begin"/>
      </w:r>
      <w:r w:rsidR="00F94348">
        <w:rPr>
          <w:rFonts w:cs="Times New Roman"/>
          <w:szCs w:val="24"/>
        </w:rPr>
        <w:instrText xml:space="preserve"> REF _Ref37691376 \n \h </w:instrText>
      </w:r>
      <w:r w:rsidR="00F94348">
        <w:rPr>
          <w:rFonts w:cs="Times New Roman"/>
          <w:b/>
          <w:bCs/>
          <w:szCs w:val="24"/>
        </w:rPr>
      </w:r>
      <w:r w:rsidR="00F94348">
        <w:rPr>
          <w:rFonts w:cs="Times New Roman"/>
          <w:b/>
          <w:bCs/>
          <w:szCs w:val="24"/>
        </w:rPr>
        <w:fldChar w:fldCharType="separate"/>
      </w:r>
      <w:r w:rsidR="00F94348">
        <w:rPr>
          <w:rFonts w:cs="Times New Roman"/>
          <w:szCs w:val="24"/>
        </w:rPr>
        <w:t>CHAPTER 3</w:t>
      </w:r>
      <w:r w:rsidR="00F94348">
        <w:rPr>
          <w:rFonts w:cs="Times New Roman"/>
          <w:b/>
          <w:bCs/>
          <w:szCs w:val="24"/>
        </w:rPr>
        <w:fldChar w:fldCharType="end"/>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4A76CD" w14:textId="77777777" w:rsidR="00DC7168" w:rsidRDefault="00DC7168" w:rsidP="0082705B">
      <w:pPr>
        <w:spacing w:after="0" w:line="240" w:lineRule="auto"/>
      </w:pPr>
      <w:r>
        <w:separator/>
      </w:r>
    </w:p>
  </w:endnote>
  <w:endnote w:type="continuationSeparator" w:id="0">
    <w:p w14:paraId="2595FF24" w14:textId="77777777" w:rsidR="00DC7168" w:rsidRDefault="00DC7168"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FD5FD8" w14:textId="77777777" w:rsidR="00DC7168" w:rsidRDefault="00DC7168" w:rsidP="0082705B">
      <w:pPr>
        <w:spacing w:after="0" w:line="240" w:lineRule="auto"/>
      </w:pPr>
      <w:r>
        <w:separator/>
      </w:r>
    </w:p>
  </w:footnote>
  <w:footnote w:type="continuationSeparator" w:id="0">
    <w:p w14:paraId="5111839A" w14:textId="77777777" w:rsidR="00DC7168" w:rsidRDefault="00DC7168"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0D7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1DB"/>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3720"/>
    <w:rsid w:val="00B45F99"/>
    <w:rsid w:val="00B46AA6"/>
    <w:rsid w:val="00B473B8"/>
    <w:rsid w:val="00B504D2"/>
    <w:rsid w:val="00B50B3C"/>
    <w:rsid w:val="00B5267B"/>
    <w:rsid w:val="00B53039"/>
    <w:rsid w:val="00B548BD"/>
    <w:rsid w:val="00B56455"/>
    <w:rsid w:val="00B56DE7"/>
    <w:rsid w:val="00B6134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64B9"/>
    <w:rsid w:val="00BA700E"/>
    <w:rsid w:val="00BA7642"/>
    <w:rsid w:val="00BA7A7B"/>
    <w:rsid w:val="00BB2B6B"/>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8DB-46D6-835E-EE724B43D163}"/>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0C6BE45-80E0-BF4A-B501-FFB9FCEA4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63</TotalTime>
  <Pages>104</Pages>
  <Words>43503</Words>
  <Characters>247972</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55</cp:revision>
  <cp:lastPrinted>2020-04-13T20:55:00Z</cp:lastPrinted>
  <dcterms:created xsi:type="dcterms:W3CDTF">2020-02-04T18:25:00Z</dcterms:created>
  <dcterms:modified xsi:type="dcterms:W3CDTF">2020-04-14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